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89B6B" w14:textId="67704DBE" w:rsidR="000C0AFA" w:rsidRDefault="000C0AFA" w:rsidP="004E62CD">
      <w:pPr>
        <w:rPr>
          <w:sz w:val="24"/>
          <w:szCs w:val="24"/>
          <w:lang w:val="en-US"/>
        </w:rPr>
      </w:pPr>
    </w:p>
    <w:p w14:paraId="50ACC1C5" w14:textId="77777777" w:rsidR="004E62CD" w:rsidRDefault="004E62CD" w:rsidP="004E62CD">
      <w:pPr>
        <w:rPr>
          <w:sz w:val="24"/>
          <w:szCs w:val="24"/>
          <w:lang w:val="en-US"/>
        </w:rPr>
      </w:pPr>
    </w:p>
    <w:p w14:paraId="24FD9BF2" w14:textId="77777777" w:rsidR="004E62CD" w:rsidRDefault="004E62CD" w:rsidP="004E62CD">
      <w:pPr>
        <w:rPr>
          <w:sz w:val="24"/>
          <w:szCs w:val="24"/>
          <w:lang w:val="en-US"/>
        </w:rPr>
      </w:pPr>
    </w:p>
    <w:p w14:paraId="26E9E2D7" w14:textId="77777777" w:rsidR="0034107F" w:rsidRDefault="0034107F" w:rsidP="004E62CD">
      <w:pPr>
        <w:rPr>
          <w:sz w:val="24"/>
          <w:szCs w:val="24"/>
          <w:lang w:val="en-US"/>
        </w:rPr>
      </w:pPr>
    </w:p>
    <w:p w14:paraId="2DE36791" w14:textId="77777777" w:rsidR="004E62CD" w:rsidRDefault="004E62CD" w:rsidP="004E62CD">
      <w:pPr>
        <w:rPr>
          <w:sz w:val="24"/>
          <w:szCs w:val="24"/>
          <w:lang w:val="en-US"/>
        </w:rPr>
      </w:pPr>
    </w:p>
    <w:p w14:paraId="6A27DACC" w14:textId="2F13D662" w:rsidR="004E62CD" w:rsidRDefault="004E62CD" w:rsidP="004E62CD">
      <w:pPr>
        <w:contextualSpacing/>
        <w:rPr>
          <w:sz w:val="24"/>
          <w:szCs w:val="24"/>
          <w:lang w:val="en-US"/>
        </w:rPr>
      </w:pPr>
      <w:r w:rsidRPr="0034107F">
        <w:rPr>
          <w:b/>
          <w:bCs/>
          <w:sz w:val="24"/>
          <w:szCs w:val="24"/>
          <w:lang w:val="en-US"/>
        </w:rPr>
        <w:t>Title:</w:t>
      </w:r>
      <w:r>
        <w:rPr>
          <w:sz w:val="24"/>
          <w:szCs w:val="24"/>
          <w:lang w:val="en-US"/>
        </w:rPr>
        <w:t xml:space="preserve"> Incorporating evolutionary perspectives into conservation </w:t>
      </w:r>
      <w:r w:rsidR="0034107F">
        <w:rPr>
          <w:sz w:val="24"/>
          <w:szCs w:val="24"/>
          <w:lang w:val="en-US"/>
        </w:rPr>
        <w:t>thinking</w:t>
      </w:r>
      <w:r>
        <w:rPr>
          <w:sz w:val="24"/>
          <w:szCs w:val="24"/>
          <w:lang w:val="en-US"/>
        </w:rPr>
        <w:t xml:space="preserve"> </w:t>
      </w:r>
      <w:r w:rsidR="0034107F">
        <w:rPr>
          <w:sz w:val="24"/>
          <w:szCs w:val="24"/>
          <w:lang w:val="en-US"/>
        </w:rPr>
        <w:t xml:space="preserve">- </w:t>
      </w:r>
      <w:r w:rsidR="002B3E1C">
        <w:rPr>
          <w:sz w:val="24"/>
          <w:szCs w:val="24"/>
          <w:lang w:val="en-US"/>
        </w:rPr>
        <w:t>chapter</w:t>
      </w:r>
      <w:r>
        <w:rPr>
          <w:sz w:val="24"/>
          <w:szCs w:val="24"/>
          <w:lang w:val="en-US"/>
        </w:rPr>
        <w:t xml:space="preserve"> 1 </w:t>
      </w:r>
      <w:r w:rsidR="0034107F">
        <w:rPr>
          <w:sz w:val="24"/>
          <w:szCs w:val="24"/>
          <w:lang w:val="en-US"/>
        </w:rPr>
        <w:t>(placeholder)</w:t>
      </w:r>
    </w:p>
    <w:p w14:paraId="20E8C057" w14:textId="77777777" w:rsidR="00F25B4C" w:rsidRDefault="00F25B4C" w:rsidP="004E62CD">
      <w:pPr>
        <w:contextualSpacing/>
        <w:rPr>
          <w:sz w:val="24"/>
          <w:szCs w:val="24"/>
          <w:lang w:val="en-US"/>
        </w:rPr>
      </w:pPr>
    </w:p>
    <w:p w14:paraId="335230A7" w14:textId="77777777" w:rsidR="00F25B4C" w:rsidRDefault="00F25B4C" w:rsidP="004E62CD">
      <w:pPr>
        <w:contextualSpacing/>
        <w:rPr>
          <w:sz w:val="24"/>
          <w:szCs w:val="24"/>
          <w:lang w:val="en-US"/>
        </w:rPr>
      </w:pPr>
    </w:p>
    <w:p w14:paraId="600BFD8B" w14:textId="77777777" w:rsidR="00F25B4C" w:rsidRDefault="00F25B4C" w:rsidP="004E62CD">
      <w:pPr>
        <w:contextualSpacing/>
        <w:rPr>
          <w:sz w:val="24"/>
          <w:szCs w:val="24"/>
          <w:lang w:val="en-US"/>
        </w:rPr>
      </w:pPr>
    </w:p>
    <w:p w14:paraId="7F64ACFE" w14:textId="77777777" w:rsidR="00F25B4C" w:rsidRDefault="00F25B4C" w:rsidP="004E62CD">
      <w:pPr>
        <w:contextualSpacing/>
        <w:rPr>
          <w:sz w:val="24"/>
          <w:szCs w:val="24"/>
          <w:lang w:val="en-US"/>
        </w:rPr>
      </w:pPr>
    </w:p>
    <w:p w14:paraId="3DFBF71A" w14:textId="77777777" w:rsidR="00F25B4C" w:rsidRDefault="00F25B4C" w:rsidP="004E62CD">
      <w:pPr>
        <w:contextualSpacing/>
        <w:rPr>
          <w:sz w:val="24"/>
          <w:szCs w:val="24"/>
          <w:lang w:val="en-US"/>
        </w:rPr>
      </w:pPr>
    </w:p>
    <w:p w14:paraId="3D7BEE49" w14:textId="77777777" w:rsidR="00BA7794" w:rsidRDefault="00D4017F" w:rsidP="004E62CD">
      <w:pPr>
        <w:contextualSpacing/>
        <w:rPr>
          <w:sz w:val="24"/>
          <w:szCs w:val="24"/>
          <w:lang w:val="en-US"/>
        </w:rPr>
      </w:pPr>
      <w:r>
        <w:rPr>
          <w:sz w:val="24"/>
          <w:szCs w:val="24"/>
          <w:lang w:val="en-US"/>
        </w:rPr>
        <w:t xml:space="preserve">Potential journals: </w:t>
      </w:r>
    </w:p>
    <w:p w14:paraId="38D3CC8A" w14:textId="7C3DCDBD" w:rsidR="00BA7794" w:rsidRDefault="00D4017F" w:rsidP="00BA7794">
      <w:pPr>
        <w:pStyle w:val="ListParagraph"/>
        <w:numPr>
          <w:ilvl w:val="0"/>
          <w:numId w:val="5"/>
        </w:numPr>
        <w:rPr>
          <w:sz w:val="24"/>
          <w:szCs w:val="24"/>
          <w:lang w:val="en-US"/>
        </w:rPr>
      </w:pPr>
      <w:r w:rsidRPr="00BA7794">
        <w:rPr>
          <w:sz w:val="24"/>
          <w:szCs w:val="24"/>
          <w:lang w:val="en-US"/>
        </w:rPr>
        <w:t xml:space="preserve">Coral Reefs </w:t>
      </w:r>
    </w:p>
    <w:p w14:paraId="6D45B0FA" w14:textId="6B0B8CDC" w:rsidR="00BA7794" w:rsidRDefault="00D4017F" w:rsidP="00BA7794">
      <w:pPr>
        <w:pStyle w:val="ListParagraph"/>
        <w:numPr>
          <w:ilvl w:val="0"/>
          <w:numId w:val="5"/>
        </w:numPr>
        <w:rPr>
          <w:sz w:val="24"/>
          <w:szCs w:val="24"/>
          <w:lang w:val="en-US"/>
        </w:rPr>
      </w:pPr>
      <w:r w:rsidRPr="00BA7794">
        <w:rPr>
          <w:sz w:val="24"/>
          <w:szCs w:val="24"/>
          <w:lang w:val="en-US"/>
        </w:rPr>
        <w:t>Ma</w:t>
      </w:r>
      <w:r w:rsidR="00F048DA" w:rsidRPr="00BA7794">
        <w:rPr>
          <w:sz w:val="24"/>
          <w:szCs w:val="24"/>
          <w:lang w:val="en-US"/>
        </w:rPr>
        <w:t xml:space="preserve">rine Biology </w:t>
      </w:r>
    </w:p>
    <w:p w14:paraId="65E23240" w14:textId="46C0CB57" w:rsidR="00F25B4C" w:rsidRPr="00BA7794" w:rsidRDefault="00F048DA" w:rsidP="00BA7794">
      <w:pPr>
        <w:pStyle w:val="ListParagraph"/>
        <w:numPr>
          <w:ilvl w:val="0"/>
          <w:numId w:val="5"/>
        </w:numPr>
        <w:rPr>
          <w:sz w:val="24"/>
          <w:szCs w:val="24"/>
          <w:lang w:val="en-US"/>
        </w:rPr>
      </w:pPr>
      <w:r w:rsidRPr="00BA7794">
        <w:rPr>
          <w:sz w:val="24"/>
          <w:szCs w:val="24"/>
          <w:lang w:val="en-US"/>
        </w:rPr>
        <w:t>Journal of Fish Biology</w:t>
      </w:r>
    </w:p>
    <w:p w14:paraId="14AB5A12" w14:textId="77777777" w:rsidR="00F25B4C" w:rsidRDefault="00F25B4C" w:rsidP="004E62CD">
      <w:pPr>
        <w:contextualSpacing/>
        <w:rPr>
          <w:sz w:val="24"/>
          <w:szCs w:val="24"/>
          <w:lang w:val="en-US"/>
        </w:rPr>
      </w:pPr>
    </w:p>
    <w:p w14:paraId="1C3DB230" w14:textId="77777777" w:rsidR="00F25B4C" w:rsidRDefault="00F25B4C" w:rsidP="004E62CD">
      <w:pPr>
        <w:contextualSpacing/>
        <w:rPr>
          <w:sz w:val="24"/>
          <w:szCs w:val="24"/>
          <w:lang w:val="en-US"/>
        </w:rPr>
      </w:pPr>
    </w:p>
    <w:p w14:paraId="6BA0DE3D" w14:textId="77777777" w:rsidR="00F25B4C" w:rsidRDefault="00F25B4C" w:rsidP="004E62CD">
      <w:pPr>
        <w:contextualSpacing/>
        <w:rPr>
          <w:sz w:val="24"/>
          <w:szCs w:val="24"/>
          <w:lang w:val="en-US"/>
        </w:rPr>
      </w:pPr>
    </w:p>
    <w:p w14:paraId="5CCAF649" w14:textId="77777777" w:rsidR="0034107F" w:rsidRDefault="0034107F" w:rsidP="004E62CD">
      <w:pPr>
        <w:contextualSpacing/>
        <w:rPr>
          <w:sz w:val="24"/>
          <w:szCs w:val="24"/>
          <w:lang w:val="en-US"/>
        </w:rPr>
      </w:pPr>
    </w:p>
    <w:p w14:paraId="20705D9B" w14:textId="77777777" w:rsidR="00F25B4C" w:rsidRDefault="00F25B4C" w:rsidP="004E62CD">
      <w:pPr>
        <w:contextualSpacing/>
        <w:rPr>
          <w:sz w:val="24"/>
          <w:szCs w:val="24"/>
          <w:lang w:val="en-US"/>
        </w:rPr>
      </w:pPr>
    </w:p>
    <w:p w14:paraId="1BF4B272" w14:textId="77777777" w:rsidR="00F25B4C" w:rsidRDefault="00F25B4C" w:rsidP="004E62CD">
      <w:pPr>
        <w:contextualSpacing/>
        <w:rPr>
          <w:sz w:val="24"/>
          <w:szCs w:val="24"/>
          <w:lang w:val="en-US"/>
        </w:rPr>
      </w:pPr>
    </w:p>
    <w:p w14:paraId="45244831" w14:textId="77777777" w:rsidR="00BA7794" w:rsidRDefault="00BA7794" w:rsidP="004E62CD">
      <w:pPr>
        <w:contextualSpacing/>
        <w:rPr>
          <w:sz w:val="24"/>
          <w:szCs w:val="24"/>
          <w:lang w:val="en-US"/>
        </w:rPr>
      </w:pPr>
    </w:p>
    <w:p w14:paraId="7DBAF1D3" w14:textId="77777777" w:rsidR="00BA7794" w:rsidRDefault="00BA7794" w:rsidP="004E62CD">
      <w:pPr>
        <w:contextualSpacing/>
        <w:rPr>
          <w:sz w:val="24"/>
          <w:szCs w:val="24"/>
          <w:lang w:val="en-US"/>
        </w:rPr>
      </w:pPr>
    </w:p>
    <w:p w14:paraId="768820EC" w14:textId="40BB72C0" w:rsidR="004E62CD" w:rsidRDefault="00C968DB" w:rsidP="004E62CD">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F25B4C">
        <w:rPr>
          <w:sz w:val="24"/>
          <w:szCs w:val="24"/>
          <w:lang w:val="en-US"/>
        </w:rPr>
        <w:t xml:space="preserve"> 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p>
    <w:p w14:paraId="326E8F26" w14:textId="0AAB40A4" w:rsidR="00C968DB" w:rsidRDefault="00F25B4C" w:rsidP="004E62C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 </w:t>
      </w:r>
      <w:r w:rsidR="000F1CB0" w:rsidRPr="000F1CB0">
        <w:rPr>
          <w:sz w:val="24"/>
          <w:szCs w:val="24"/>
          <w:lang w:val="en-US"/>
        </w:rPr>
        <w:t>James Cook University</w:t>
      </w:r>
      <w:r w:rsidR="000F1CB0">
        <w:rPr>
          <w:sz w:val="24"/>
          <w:szCs w:val="24"/>
          <w:lang w:val="en-US"/>
        </w:rPr>
        <w:t>, Australia</w:t>
      </w:r>
      <w:r w:rsidR="00E36453">
        <w:rPr>
          <w:sz w:val="24"/>
          <w:szCs w:val="24"/>
          <w:lang w:val="en-US"/>
        </w:rPr>
        <w:t xml:space="preserve"> </w:t>
      </w:r>
    </w:p>
    <w:p w14:paraId="0ED615E4" w14:textId="64218F0C" w:rsidR="00E36453" w:rsidRDefault="00E36453" w:rsidP="004E62CD">
      <w:pPr>
        <w:contextualSpacing/>
        <w:rPr>
          <w:sz w:val="24"/>
          <w:szCs w:val="24"/>
          <w:lang w:val="en-US"/>
        </w:rPr>
      </w:pPr>
      <w:r w:rsidRPr="0034107F">
        <w:rPr>
          <w:b/>
          <w:bCs/>
          <w:sz w:val="24"/>
          <w:szCs w:val="24"/>
          <w:lang w:val="en-US"/>
        </w:rPr>
        <w:t>Conflict of Interest:</w:t>
      </w:r>
      <w:r>
        <w:rPr>
          <w:sz w:val="24"/>
          <w:szCs w:val="24"/>
          <w:lang w:val="en-US"/>
        </w:rPr>
        <w:t xml:space="preserve"> Authors declare no conflict of </w:t>
      </w:r>
      <w:r w:rsidR="00600551">
        <w:rPr>
          <w:sz w:val="24"/>
          <w:szCs w:val="24"/>
          <w:lang w:val="en-US"/>
        </w:rPr>
        <w:t>interest.</w:t>
      </w:r>
      <w:r>
        <w:rPr>
          <w:sz w:val="24"/>
          <w:szCs w:val="24"/>
          <w:lang w:val="en-US"/>
        </w:rPr>
        <w:t xml:space="preserve"> </w:t>
      </w:r>
    </w:p>
    <w:p w14:paraId="3D86F5AA" w14:textId="6D8ECD5D" w:rsidR="00E36453" w:rsidRPr="00E36453" w:rsidRDefault="00E36453" w:rsidP="004E62CD">
      <w:pPr>
        <w:contextualSpacing/>
        <w:rPr>
          <w:sz w:val="24"/>
          <w:szCs w:val="24"/>
          <w:lang w:val="en-US"/>
        </w:rPr>
      </w:pPr>
      <w:r w:rsidRPr="0034107F">
        <w:rPr>
          <w:b/>
          <w:bCs/>
          <w:sz w:val="24"/>
          <w:szCs w:val="24"/>
          <w:lang w:val="en-US"/>
        </w:rPr>
        <w:t>Keywords:</w:t>
      </w:r>
      <w:r>
        <w:rPr>
          <w:sz w:val="24"/>
          <w:szCs w:val="24"/>
          <w:lang w:val="en-US"/>
        </w:rPr>
        <w:t xml:space="preserve"> </w:t>
      </w:r>
      <w:r>
        <w:rPr>
          <w:i/>
          <w:iCs/>
          <w:sz w:val="24"/>
          <w:szCs w:val="24"/>
          <w:lang w:val="en-US"/>
        </w:rPr>
        <w:t>Acanthochromis polyacanthus</w:t>
      </w:r>
      <w:r>
        <w:rPr>
          <w:sz w:val="24"/>
          <w:szCs w:val="24"/>
          <w:lang w:val="en-US"/>
        </w:rPr>
        <w:t xml:space="preserve">, intraspecific variation, </w:t>
      </w:r>
      <w:r w:rsidR="00600551">
        <w:rPr>
          <w:sz w:val="24"/>
          <w:szCs w:val="24"/>
          <w:lang w:val="en-US"/>
        </w:rPr>
        <w:t>latitudinal gradient</w:t>
      </w:r>
      <w:r w:rsidR="0034107F">
        <w:rPr>
          <w:sz w:val="24"/>
          <w:szCs w:val="24"/>
          <w:lang w:val="en-US"/>
        </w:rPr>
        <w:t>, temperature, physiology</w:t>
      </w:r>
    </w:p>
    <w:p w14:paraId="33DA091D" w14:textId="77777777" w:rsidR="000C0AFA" w:rsidRDefault="000C0AFA" w:rsidP="00B36451">
      <w:pPr>
        <w:pStyle w:val="Heading1"/>
        <w:spacing w:line="240" w:lineRule="auto"/>
        <w:rPr>
          <w:lang w:val="en-US"/>
        </w:rPr>
      </w:pPr>
    </w:p>
    <w:p w14:paraId="639C6F8C" w14:textId="77777777" w:rsidR="000C0AFA" w:rsidRDefault="000C0AFA" w:rsidP="00B36451">
      <w:pPr>
        <w:pStyle w:val="Heading1"/>
        <w:spacing w:line="240" w:lineRule="auto"/>
        <w:rPr>
          <w:lang w:val="en-US"/>
        </w:rPr>
      </w:pPr>
    </w:p>
    <w:p w14:paraId="009E907B" w14:textId="77777777" w:rsidR="000C0AFA" w:rsidRDefault="000C0AFA" w:rsidP="00B36451">
      <w:pPr>
        <w:pStyle w:val="Heading1"/>
        <w:spacing w:line="240" w:lineRule="auto"/>
        <w:rPr>
          <w:lang w:val="en-US"/>
        </w:rPr>
      </w:pPr>
    </w:p>
    <w:p w14:paraId="29337E5E" w14:textId="77777777" w:rsidR="00A73202" w:rsidRDefault="00A73202" w:rsidP="00A73202">
      <w:pPr>
        <w:rPr>
          <w:lang w:val="en-US"/>
        </w:rPr>
      </w:pPr>
    </w:p>
    <w:p w14:paraId="22D9E31C" w14:textId="77777777" w:rsidR="00A73202" w:rsidRPr="00A73202" w:rsidRDefault="00A73202" w:rsidP="00A73202">
      <w:pPr>
        <w:rPr>
          <w:lang w:val="en-US"/>
        </w:rPr>
      </w:pPr>
    </w:p>
    <w:p w14:paraId="05878290" w14:textId="77777777" w:rsidR="000C0AFA" w:rsidRDefault="000C0AFA" w:rsidP="000C0AFA">
      <w:pPr>
        <w:rPr>
          <w:lang w:val="en-US"/>
        </w:rPr>
      </w:pPr>
    </w:p>
    <w:p w14:paraId="4DD4C558" w14:textId="26AE2193" w:rsidR="000C0AFA" w:rsidRDefault="0034107F" w:rsidP="0034107F">
      <w:pPr>
        <w:pStyle w:val="Heading1"/>
        <w:rPr>
          <w:lang w:val="en-US"/>
        </w:rPr>
      </w:pPr>
      <w:r>
        <w:rPr>
          <w:lang w:val="en-US"/>
        </w:rPr>
        <w:lastRenderedPageBreak/>
        <w:t>Abstract</w:t>
      </w:r>
    </w:p>
    <w:p w14:paraId="40B457D3" w14:textId="77777777" w:rsidR="00A73202" w:rsidRPr="00A73202" w:rsidRDefault="00A73202" w:rsidP="00A73202">
      <w:pPr>
        <w:rPr>
          <w:lang w:val="en-US"/>
        </w:rPr>
      </w:pPr>
    </w:p>
    <w:p w14:paraId="0938EF02" w14:textId="03702741" w:rsidR="00645873" w:rsidRPr="000C143E" w:rsidRDefault="195DF729" w:rsidP="00B36451">
      <w:pPr>
        <w:pStyle w:val="Heading1"/>
        <w:spacing w:line="240" w:lineRule="auto"/>
        <w:rPr>
          <w:lang w:val="en-US"/>
        </w:rPr>
      </w:pPr>
      <w:commentRangeStart w:id="0"/>
      <w:r w:rsidRPr="195DF729">
        <w:rPr>
          <w:lang w:val="en-US"/>
        </w:rPr>
        <w:t>Introduction</w:t>
      </w:r>
      <w:commentRangeEnd w:id="0"/>
      <w:r w:rsidR="0036748D">
        <w:commentReference w:id="0"/>
      </w:r>
    </w:p>
    <w:p w14:paraId="5EEBEFBE" w14:textId="6149A5E0" w:rsidR="006C4EF4" w:rsidRDefault="195DF729" w:rsidP="00B36451">
      <w:pPr>
        <w:spacing w:line="240" w:lineRule="auto"/>
        <w:jc w:val="both"/>
        <w:rPr>
          <w:color w:val="000000" w:themeColor="text1"/>
          <w:lang w:val="en-US"/>
        </w:rPr>
      </w:pPr>
      <w:r w:rsidRPr="195DF729">
        <w:rPr>
          <w:color w:val="000000" w:themeColor="text1"/>
          <w:lang w:val="en-US"/>
        </w:rPr>
        <w:t>The response of species to climate change is determined by the collectiv</w:t>
      </w:r>
      <w:commentRangeStart w:id="1"/>
      <w:r w:rsidRPr="195DF729">
        <w:rPr>
          <w:color w:val="000000" w:themeColor="text1"/>
          <w:lang w:val="en-US"/>
        </w:rPr>
        <w:t>e response</w:t>
      </w:r>
      <w:commentRangeEnd w:id="1"/>
      <w:r w:rsidR="004F2855">
        <w:commentReference w:id="1"/>
      </w:r>
      <w:r w:rsidRPr="195DF729">
        <w:rPr>
          <w:color w:val="000000" w:themeColor="text1"/>
          <w:lang w:val="en-US"/>
        </w:rPr>
        <w:t xml:space="preserve"> of populations </w:t>
      </w:r>
      <w:r w:rsidR="004F2855" w:rsidRPr="195DF729">
        <w:rPr>
          <w:color w:val="000000" w:themeColor="text1"/>
          <w:lang w:val="en-US"/>
        </w:rPr>
        <w:fldChar w:fldCharType="begin" w:fldLock="1"/>
      </w:r>
      <w:r w:rsidR="004F2855" w:rsidRPr="195DF729">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004F2855" w:rsidRPr="195DF729">
        <w:rPr>
          <w:color w:val="000000" w:themeColor="text1"/>
          <w:lang w:val="en-US"/>
        </w:rPr>
        <w:fldChar w:fldCharType="separate"/>
      </w:r>
      <w:r w:rsidRPr="195DF729">
        <w:rPr>
          <w:noProof/>
          <w:color w:val="000000" w:themeColor="text1"/>
          <w:lang w:val="en-US"/>
        </w:rPr>
        <w:t>(Bennett et al. 2019; McKenzie et al. 2020)</w:t>
      </w:r>
      <w:r w:rsidR="004F2855" w:rsidRPr="195DF729">
        <w:rPr>
          <w:color w:val="000000" w:themeColor="text1"/>
          <w:lang w:val="en-US"/>
        </w:rPr>
        <w:fldChar w:fldCharType="end"/>
      </w:r>
      <w:r w:rsidRPr="195DF729">
        <w:rPr>
          <w:color w:val="000000" w:themeColor="text1"/>
          <w:lang w:val="en-US"/>
        </w:rPr>
        <w:t xml:space="preserve">. </w:t>
      </w:r>
      <w:r w:rsidR="00850412">
        <w:rPr>
          <w:color w:val="000000" w:themeColor="text1"/>
          <w:lang w:val="en-US"/>
        </w:rPr>
        <w:t xml:space="preserve">How populations response to environmental change will </w:t>
      </w:r>
      <w:r w:rsidR="00C54EEA">
        <w:rPr>
          <w:color w:val="000000" w:themeColor="text1"/>
          <w:lang w:val="en-US"/>
        </w:rPr>
        <w:t>likely vary along geographic and environmental gradients</w:t>
      </w:r>
      <w:r w:rsidR="004516CF">
        <w:rPr>
          <w:color w:val="000000" w:themeColor="text1"/>
          <w:lang w:val="en-US"/>
        </w:rPr>
        <w:t xml:space="preserve"> due to variation in traits</w:t>
      </w:r>
      <w:r w:rsidR="003E6664">
        <w:rPr>
          <w:color w:val="000000" w:themeColor="text1"/>
          <w:lang w:val="en-US"/>
        </w:rPr>
        <w:t xml:space="preserve"> that ha</w:t>
      </w:r>
      <w:r w:rsidR="00F94852">
        <w:rPr>
          <w:color w:val="000000" w:themeColor="text1"/>
          <w:lang w:val="en-US"/>
        </w:rPr>
        <w:t>s</w:t>
      </w:r>
      <w:r w:rsidR="003E6664">
        <w:rPr>
          <w:color w:val="000000" w:themeColor="text1"/>
          <w:lang w:val="en-US"/>
        </w:rPr>
        <w:t xml:space="preserve"> </w:t>
      </w:r>
      <w:r w:rsidR="00E31551">
        <w:rPr>
          <w:color w:val="000000" w:themeColor="text1"/>
          <w:lang w:val="en-US"/>
        </w:rPr>
        <w:t>evolved</w:t>
      </w:r>
      <w:r w:rsidR="003E6664">
        <w:rPr>
          <w:color w:val="000000" w:themeColor="text1"/>
          <w:lang w:val="en-US"/>
        </w:rPr>
        <w:t xml:space="preserve"> via genetic adaptation and phenotypic plasticity </w:t>
      </w:r>
      <w:r w:rsidR="004F2855" w:rsidRPr="00BE3B42">
        <w:rPr>
          <w:lang w:val="en-US"/>
        </w:rPr>
        <w:fldChar w:fldCharType="begin" w:fldLock="1"/>
      </w:r>
      <w:r w:rsidR="004F2855" w:rsidRPr="00BE3B42">
        <w:rPr>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004F2855" w:rsidRPr="00BE3B42">
        <w:rPr>
          <w:lang w:val="en-US"/>
        </w:rPr>
        <w:fldChar w:fldCharType="separate"/>
      </w:r>
      <w:r w:rsidRPr="00BE3B42">
        <w:rPr>
          <w:noProof/>
          <w:lang w:val="en-US"/>
        </w:rPr>
        <w:t>(Sorte et al. 2011; Des Roches et al. 2018; Bennett et al. 2019; Plumb et al. 2020)</w:t>
      </w:r>
      <w:r w:rsidR="004F2855" w:rsidRPr="00BE3B42">
        <w:rPr>
          <w:lang w:val="en-US"/>
        </w:rPr>
        <w:fldChar w:fldCharType="end"/>
      </w:r>
      <w:r w:rsidRPr="00BE3B42">
        <w:rPr>
          <w:lang w:val="en-US"/>
        </w:rPr>
        <w:t>.</w:t>
      </w:r>
      <w:r w:rsidR="00B968D2" w:rsidRPr="00BE3B42">
        <w:rPr>
          <w:lang w:val="en-US"/>
        </w:rPr>
        <w:t xml:space="preserve"> </w:t>
      </w:r>
      <w:r w:rsidR="00B0004D" w:rsidRPr="00BE3B42">
        <w:rPr>
          <w:lang w:val="en-US"/>
        </w:rPr>
        <w:t xml:space="preserve">Temperature conditions, particularly among ectotherms, are hypothesized to produce macro-ecological patterns that reflect thermal constraints on organism’s biochemistry and physiology </w:t>
      </w:r>
      <w:r w:rsidR="00B0004D" w:rsidRPr="00BE3B42">
        <w:rPr>
          <w:lang w:val="en-US"/>
        </w:rPr>
        <w:fldChar w:fldCharType="begin" w:fldLock="1"/>
      </w:r>
      <w:r w:rsidR="008B546D">
        <w:rPr>
          <w:lang w:val="en-US"/>
        </w:rP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et al. 2017)","plainTextFormattedCitation":"(Somero 2010; Pereira et al. 2017)","previouslyFormattedCitation":"(Somero 2010; Pereira et al. 2017)"},"properties":{"noteIndex":0},"schema":"https://github.com/citation-style-language/schema/raw/master/csl-citation.json"}</w:instrText>
      </w:r>
      <w:r w:rsidR="00B0004D" w:rsidRPr="00BE3B42">
        <w:rPr>
          <w:lang w:val="en-US"/>
        </w:rPr>
        <w:fldChar w:fldCharType="separate"/>
      </w:r>
      <w:r w:rsidR="00B0004D" w:rsidRPr="00BE3B42">
        <w:rPr>
          <w:noProof/>
          <w:lang w:val="en-US"/>
        </w:rPr>
        <w:t>(Somero 2010; Pereira et al. 2017)</w:t>
      </w:r>
      <w:r w:rsidR="00B0004D" w:rsidRPr="00BE3B42">
        <w:rPr>
          <w:lang w:val="en-US"/>
        </w:rPr>
        <w:fldChar w:fldCharType="end"/>
      </w:r>
      <w:r w:rsidR="00B0004D" w:rsidRPr="00BE3B42">
        <w:rPr>
          <w:lang w:val="en-US"/>
        </w:rPr>
        <w:t xml:space="preserve">. </w:t>
      </w:r>
      <w:r w:rsidRPr="195DF729">
        <w:rPr>
          <w:lang w:val="en-US"/>
        </w:rPr>
        <w:t xml:space="preserve">Co-gradient variation across thermal clines, whereby genetic and environmental influences on phenotype are aligned (e.g., populations exposed to higher temperatures have high optimal performance temperatures), has been demonstrated </w:t>
      </w:r>
      <w:r w:rsidR="00D16C34">
        <w:rPr>
          <w:lang w:val="en-US"/>
        </w:rPr>
        <w:t>in a wide variety of tax</w:t>
      </w:r>
      <w:r w:rsidR="00AB35AC">
        <w:rPr>
          <w:lang w:val="en-US"/>
        </w:rPr>
        <w:t>a</w:t>
      </w:r>
      <w:r w:rsidR="00D16C34">
        <w:rPr>
          <w:lang w:val="en-US"/>
        </w:rPr>
        <w:t xml:space="preserve"> </w:t>
      </w:r>
      <w:r w:rsidRPr="195DF729">
        <w:rPr>
          <w:lang w:val="en-US"/>
        </w:rPr>
        <w:t xml:space="preserve">(plants </w:t>
      </w:r>
      <w:r w:rsidR="004F2855" w:rsidRPr="195DF729">
        <w:rPr>
          <w:lang w:val="en-US"/>
        </w:rPr>
        <w:fldChar w:fldCharType="begin" w:fldLock="1"/>
      </w:r>
      <w:r w:rsidR="00CF7070">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Aitken and Bemmels 2016; Mahony et al.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004F2855" w:rsidRPr="195DF729">
        <w:rPr>
          <w:lang w:val="en-US"/>
        </w:rPr>
        <w:fldChar w:fldCharType="separate"/>
      </w:r>
      <w:r w:rsidR="00CF7070">
        <w:rPr>
          <w:noProof/>
          <w:lang w:val="en-US"/>
        </w:rPr>
        <w:t>[</w:t>
      </w:r>
      <w:r w:rsidR="00D16C34" w:rsidRPr="00D16C34">
        <w:rPr>
          <w:noProof/>
          <w:lang w:val="en-US"/>
        </w:rPr>
        <w:t>Aitken and Bemmels 2016; Mahony et al. 2020</w:t>
      </w:r>
      <w:r w:rsidR="00CF7070">
        <w:rPr>
          <w:noProof/>
          <w:lang w:val="en-US"/>
        </w:rPr>
        <w:t>]</w:t>
      </w:r>
      <w:r w:rsidR="004F2855" w:rsidRPr="195DF729">
        <w:rPr>
          <w:lang w:val="en-US"/>
        </w:rPr>
        <w:fldChar w:fldCharType="end"/>
      </w:r>
      <w:r w:rsidRPr="195DF729">
        <w:rPr>
          <w:lang w:val="en-US"/>
        </w:rPr>
        <w:t xml:space="preserve">, insects </w:t>
      </w:r>
      <w:r w:rsidR="004F2855" w:rsidRPr="195DF729">
        <w:rPr>
          <w:lang w:val="en-US"/>
        </w:rPr>
        <w:fldChar w:fldCharType="begin" w:fldLock="1"/>
      </w:r>
      <w:r w:rsidR="00CF7070">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004F2855" w:rsidRPr="195DF729">
        <w:rPr>
          <w:lang w:val="en-US"/>
        </w:rPr>
        <w:fldChar w:fldCharType="separate"/>
      </w:r>
      <w:r w:rsidR="00CF7070">
        <w:rPr>
          <w:noProof/>
          <w:lang w:val="en-US"/>
        </w:rPr>
        <w:t>[</w:t>
      </w:r>
      <w:r w:rsidRPr="195DF729">
        <w:rPr>
          <w:noProof/>
          <w:lang w:val="en-US"/>
        </w:rPr>
        <w:t>Hoffmann et al. 2003; Barton et al. 2014</w:t>
      </w:r>
      <w:r w:rsidR="00CF7070">
        <w:rPr>
          <w:noProof/>
          <w:lang w:val="en-US"/>
        </w:rPr>
        <w:t>]</w:t>
      </w:r>
      <w:r w:rsidR="004F2855" w:rsidRPr="195DF729">
        <w:rPr>
          <w:lang w:val="en-US"/>
        </w:rPr>
        <w:fldChar w:fldCharType="end"/>
      </w:r>
      <w:r w:rsidRPr="195DF729">
        <w:rPr>
          <w:lang w:val="en-US"/>
        </w:rPr>
        <w:t xml:space="preserve">, crustaceans </w:t>
      </w:r>
      <w:r w:rsidR="004F2855" w:rsidRPr="195DF729">
        <w:rPr>
          <w:i/>
          <w:iCs/>
          <w:lang w:val="en-US"/>
        </w:rPr>
        <w:fldChar w:fldCharType="begin" w:fldLock="1"/>
      </w:r>
      <w:r w:rsidR="00CF7070">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004F2855" w:rsidRPr="195DF729">
        <w:rPr>
          <w:i/>
          <w:iCs/>
          <w:lang w:val="en-US"/>
        </w:rPr>
        <w:fldChar w:fldCharType="separate"/>
      </w:r>
      <w:r w:rsidR="00CF7070">
        <w:rPr>
          <w:noProof/>
          <w:lang w:val="en-US"/>
        </w:rPr>
        <w:t>[</w:t>
      </w:r>
      <w:r w:rsidRPr="195DF729">
        <w:rPr>
          <w:noProof/>
          <w:lang w:val="en-US"/>
        </w:rPr>
        <w:t>Kuo and Sanford 2009; Sorte et al. 2011; Yampolsky et al. 2014</w:t>
      </w:r>
      <w:r w:rsidR="00CF7070">
        <w:rPr>
          <w:noProof/>
          <w:lang w:val="en-US"/>
        </w:rPr>
        <w:t>]</w:t>
      </w:r>
      <w:r w:rsidR="004F2855" w:rsidRPr="195DF729">
        <w:rPr>
          <w:i/>
          <w:iCs/>
          <w:lang w:val="en-US"/>
        </w:rPr>
        <w:fldChar w:fldCharType="end"/>
      </w:r>
      <w:r w:rsidRPr="195DF729">
        <w:rPr>
          <w:lang w:val="en-US"/>
        </w:rPr>
        <w:t xml:space="preserve">, and fish </w:t>
      </w:r>
      <w:r w:rsidR="00CF7070">
        <w:rPr>
          <w:lang w:val="en-US"/>
        </w:rPr>
        <w:t>[</w:t>
      </w:r>
      <w:r w:rsidRPr="195DF729">
        <w:rPr>
          <w:lang w:val="en-US"/>
        </w:rPr>
        <w:t xml:space="preserve">see review by </w:t>
      </w:r>
      <w:r w:rsidR="004F2855" w:rsidRPr="195DF729">
        <w:rPr>
          <w:lang w:val="en-US"/>
        </w:rPr>
        <w:fldChar w:fldCharType="begin" w:fldLock="1"/>
      </w:r>
      <w:r w:rsidR="00CF7070">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manualFormatting":"Conover et al. 2009]","plainTextFormattedCitation":"(Conover et al. 2009)","previouslyFormattedCitation":"(Conover et al. 2009)"},"properties":{"noteIndex":0},"schema":"https://github.com/citation-style-language/schema/raw/master/csl-citation.json"}</w:instrText>
      </w:r>
      <w:r w:rsidR="004F2855" w:rsidRPr="195DF729">
        <w:rPr>
          <w:lang w:val="en-US"/>
        </w:rPr>
        <w:fldChar w:fldCharType="separate"/>
      </w:r>
      <w:r w:rsidRPr="195DF729">
        <w:rPr>
          <w:noProof/>
          <w:lang w:val="en-US"/>
        </w:rPr>
        <w:t>Conover et al. 2009</w:t>
      </w:r>
      <w:r w:rsidR="00CF7070">
        <w:rPr>
          <w:noProof/>
          <w:lang w:val="en-US"/>
        </w:rPr>
        <w:t>]</w:t>
      </w:r>
      <w:r w:rsidR="004F2855" w:rsidRPr="195DF729">
        <w:rPr>
          <w:lang w:val="en-US"/>
        </w:rPr>
        <w:fldChar w:fldCharType="end"/>
      </w:r>
      <w:r w:rsidRPr="195DF729">
        <w:rPr>
          <w:lang w:val="en-US"/>
        </w:rPr>
        <w:t xml:space="preserve">). </w:t>
      </w:r>
      <w:r w:rsidRPr="195DF729">
        <w:rPr>
          <w:color w:val="000000" w:themeColor="text1"/>
          <w:lang w:val="en-US"/>
        </w:rPr>
        <w:t xml:space="preserve">However, optimal performance temperatures often do not follow the trajectory of environmental gradients </w:t>
      </w:r>
      <w:r w:rsidR="004F2855" w:rsidRPr="195DF729">
        <w:rPr>
          <w:color w:val="000000" w:themeColor="text1"/>
          <w:lang w:val="en-US"/>
        </w:rPr>
        <w:fldChar w:fldCharType="begin" w:fldLock="1"/>
      </w:r>
      <w:r w:rsidR="004F2855" w:rsidRPr="195DF729">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004F2855" w:rsidRPr="195DF729">
        <w:rPr>
          <w:color w:val="000000" w:themeColor="text1"/>
          <w:lang w:val="en-US"/>
        </w:rPr>
        <w:fldChar w:fldCharType="separate"/>
      </w:r>
      <w:r w:rsidRPr="195DF729">
        <w:rPr>
          <w:noProof/>
          <w:color w:val="000000" w:themeColor="text1"/>
          <w:lang w:val="en-US"/>
        </w:rPr>
        <w:t>(Conover et al. 2009)</w:t>
      </w:r>
      <w:r w:rsidR="004F2855" w:rsidRPr="195DF729">
        <w:rPr>
          <w:color w:val="000000" w:themeColor="text1"/>
          <w:lang w:val="en-US"/>
        </w:rPr>
        <w:fldChar w:fldCharType="end"/>
      </w:r>
      <w:r w:rsidRPr="195DF729">
        <w:rPr>
          <w:color w:val="000000" w:themeColor="text1"/>
          <w:lang w:val="en-US"/>
        </w:rPr>
        <w:t xml:space="preserve">. Counter-gradient variation, whereby genetic and environmental influences on phenotypes are opposed, occurs when phenotypic and genetic divergence are decoupled to maximize fitness </w:t>
      </w:r>
      <w:r w:rsidR="004F2855" w:rsidRPr="195DF729">
        <w:rPr>
          <w:color w:val="000000" w:themeColor="text1"/>
          <w:lang w:val="en-US"/>
        </w:rPr>
        <w:fldChar w:fldCharType="begin" w:fldLock="1"/>
      </w:r>
      <w:r w:rsidR="004F2855" w:rsidRPr="195DF729">
        <w:rPr>
          <w:color w:val="000000" w:themeColor="text1"/>
          <w:lang w:val="en-US"/>
        </w:rPr>
        <w:instrText>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004F2855" w:rsidRPr="195DF729">
        <w:rPr>
          <w:color w:val="000000" w:themeColor="text1"/>
          <w:lang w:val="en-US"/>
        </w:rPr>
        <w:fldChar w:fldCharType="separate"/>
      </w:r>
      <w:r w:rsidRPr="195DF729">
        <w:rPr>
          <w:noProof/>
          <w:color w:val="000000" w:themeColor="text1"/>
          <w:lang w:val="en-US"/>
        </w:rPr>
        <w:t>(Schmid and Guillaume 2017; Stamp and Hadfield 2020)</w:t>
      </w:r>
      <w:r w:rsidR="004F2855" w:rsidRPr="195DF729">
        <w:rPr>
          <w:color w:val="000000" w:themeColor="text1"/>
          <w:lang w:val="en-US"/>
        </w:rPr>
        <w:fldChar w:fldCharType="end"/>
      </w:r>
      <w:r w:rsidRPr="195DF729">
        <w:rPr>
          <w:color w:val="000000" w:themeColor="text1"/>
          <w:lang w:val="en-US"/>
        </w:rPr>
        <w:t xml:space="preserve">. Counter-gradient variation has been recorded in several taxa </w:t>
      </w:r>
      <w:r w:rsidR="00C871F1">
        <w:rPr>
          <w:color w:val="000000" w:themeColor="text1"/>
          <w:lang w:val="en-US"/>
        </w:rPr>
        <w:t>(</w:t>
      </w:r>
      <w:commentRangeStart w:id="2"/>
      <w:r w:rsidRPr="195DF729">
        <w:rPr>
          <w:color w:val="000000" w:themeColor="text1"/>
          <w:lang w:val="en-US"/>
        </w:rPr>
        <w:t xml:space="preserve">lizards </w:t>
      </w:r>
      <w:r w:rsidR="004F2855" w:rsidRPr="195DF729">
        <w:rPr>
          <w:color w:val="000000" w:themeColor="text1"/>
          <w:lang w:val="en-US"/>
        </w:rPr>
        <w:fldChar w:fldCharType="begin" w:fldLock="1"/>
      </w:r>
      <w:r w:rsidR="009A00BC">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004F2855" w:rsidRPr="195DF729">
        <w:rPr>
          <w:color w:val="000000" w:themeColor="text1"/>
          <w:lang w:val="en-US"/>
        </w:rPr>
        <w:fldChar w:fldCharType="separate"/>
      </w:r>
      <w:r w:rsidR="00C871F1">
        <w:rPr>
          <w:noProof/>
          <w:color w:val="000000" w:themeColor="text1"/>
          <w:lang w:val="en-US"/>
        </w:rPr>
        <w:t>[</w:t>
      </w:r>
      <w:r w:rsidRPr="195DF729">
        <w:rPr>
          <w:noProof/>
          <w:color w:val="000000" w:themeColor="text1"/>
          <w:lang w:val="en-US"/>
        </w:rPr>
        <w:t>Angilletta et al. 2004; Hodgson and Schwanz 2019</w:t>
      </w:r>
      <w:r w:rsidR="009A00BC">
        <w:rPr>
          <w:noProof/>
          <w:color w:val="000000" w:themeColor="text1"/>
          <w:lang w:val="en-US"/>
        </w:rPr>
        <w:t>]</w:t>
      </w:r>
      <w:r w:rsidR="004F2855" w:rsidRPr="195DF729">
        <w:rPr>
          <w:color w:val="000000" w:themeColor="text1"/>
          <w:lang w:val="en-US"/>
        </w:rPr>
        <w:fldChar w:fldCharType="end"/>
      </w:r>
      <w:r w:rsidRPr="195DF729">
        <w:rPr>
          <w:color w:val="000000" w:themeColor="text1"/>
          <w:lang w:val="en-US"/>
        </w:rPr>
        <w:t xml:space="preserve">, turtles </w:t>
      </w:r>
      <w:r w:rsidR="004F2855" w:rsidRPr="195DF729">
        <w:rPr>
          <w:color w:val="000000" w:themeColor="text1"/>
          <w:lang w:val="en-US"/>
        </w:rPr>
        <w:fldChar w:fldCharType="begin" w:fldLock="1"/>
      </w:r>
      <w:r w:rsidR="009A00BC">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manualFormatting":"[Snover et al. 2015]","plainTextFormattedCitation":"(Snover et al. 2015)","previouslyFormattedCitation":"(Snover et al. 2015)"},"properties":{"noteIndex":0},"schema":"https://github.com/citation-style-language/schema/raw/master/csl-citation.json"}</w:instrText>
      </w:r>
      <w:r w:rsidR="004F2855" w:rsidRPr="195DF729">
        <w:rPr>
          <w:color w:val="000000" w:themeColor="text1"/>
          <w:lang w:val="en-US"/>
        </w:rPr>
        <w:fldChar w:fldCharType="separate"/>
      </w:r>
      <w:r w:rsidR="009A00BC">
        <w:rPr>
          <w:noProof/>
          <w:color w:val="000000" w:themeColor="text1"/>
          <w:lang w:val="en-US"/>
        </w:rPr>
        <w:t>[</w:t>
      </w:r>
      <w:r w:rsidRPr="195DF729">
        <w:rPr>
          <w:noProof/>
          <w:color w:val="000000" w:themeColor="text1"/>
          <w:lang w:val="en-US"/>
        </w:rPr>
        <w:t>Snover et al. 2015</w:t>
      </w:r>
      <w:r w:rsidR="009A00BC">
        <w:rPr>
          <w:noProof/>
          <w:color w:val="000000" w:themeColor="text1"/>
          <w:lang w:val="en-US"/>
        </w:rPr>
        <w:t>]</w:t>
      </w:r>
      <w:r w:rsidR="004F2855" w:rsidRPr="195DF729">
        <w:rPr>
          <w:color w:val="000000" w:themeColor="text1"/>
          <w:lang w:val="en-US"/>
        </w:rPr>
        <w:fldChar w:fldCharType="end"/>
      </w:r>
      <w:r w:rsidRPr="195DF729">
        <w:rPr>
          <w:color w:val="000000" w:themeColor="text1"/>
          <w:lang w:val="en-US"/>
        </w:rPr>
        <w:t>, and fish</w:t>
      </w:r>
      <w:commentRangeEnd w:id="2"/>
      <w:r w:rsidR="004F2855">
        <w:commentReference w:id="2"/>
      </w:r>
      <w:r w:rsidRPr="195DF729">
        <w:rPr>
          <w:color w:val="000000" w:themeColor="text1"/>
          <w:lang w:val="en-US"/>
        </w:rPr>
        <w:t xml:space="preserve"> </w:t>
      </w:r>
      <w:r w:rsidR="004F2855" w:rsidRPr="195DF729">
        <w:rPr>
          <w:color w:val="000000" w:themeColor="text1"/>
          <w:lang w:val="en-US"/>
        </w:rPr>
        <w:fldChar w:fldCharType="begin" w:fldLock="1"/>
      </w:r>
      <w:r w:rsidR="009A00BC">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4F2855" w:rsidRPr="195DF729">
        <w:rPr>
          <w:color w:val="000000" w:themeColor="text1"/>
          <w:lang w:val="en-US"/>
        </w:rPr>
        <w:fldChar w:fldCharType="separate"/>
      </w:r>
      <w:r w:rsidR="009A00BC">
        <w:rPr>
          <w:noProof/>
          <w:color w:val="000000" w:themeColor="text1"/>
          <w:lang w:val="en-US"/>
        </w:rPr>
        <w:t>[</w:t>
      </w:r>
      <w:r w:rsidRPr="195DF729">
        <w:rPr>
          <w:noProof/>
          <w:color w:val="000000" w:themeColor="text1"/>
          <w:lang w:val="en-US"/>
        </w:rPr>
        <w:t>Gardiner et al. 2010</w:t>
      </w:r>
      <w:r w:rsidR="009A00BC">
        <w:rPr>
          <w:noProof/>
          <w:color w:val="000000" w:themeColor="text1"/>
          <w:lang w:val="en-US"/>
        </w:rPr>
        <w:t>]</w:t>
      </w:r>
      <w:r w:rsidR="004F2855" w:rsidRPr="195DF729">
        <w:rPr>
          <w:color w:val="000000" w:themeColor="text1"/>
          <w:lang w:val="en-US"/>
        </w:rPr>
        <w:fldChar w:fldCharType="end"/>
      </w:r>
      <w:r w:rsidR="00C871F1">
        <w:rPr>
          <w:color w:val="000000" w:themeColor="text1"/>
          <w:lang w:val="en-US"/>
        </w:rPr>
        <w:t>)</w:t>
      </w:r>
      <w:r w:rsidRPr="195DF729">
        <w:rPr>
          <w:color w:val="000000" w:themeColor="text1"/>
          <w:lang w:val="en-US"/>
        </w:rPr>
        <w:t xml:space="preserve">; however, the extent to which phenotypic plasticity and genetic differentiation contribute to counter-gradient variation varies </w:t>
      </w:r>
      <w:r w:rsidR="004F2855" w:rsidRPr="195DF729">
        <w:rPr>
          <w:color w:val="000000" w:themeColor="text1"/>
          <w:lang w:val="en-US"/>
        </w:rPr>
        <w:fldChar w:fldCharType="begin" w:fldLock="1"/>
      </w:r>
      <w:r w:rsidR="004F2855" w:rsidRPr="195DF729">
        <w:rPr>
          <w:color w:val="000000" w:themeColor="text1"/>
          <w:lang w:val="en-US"/>
        </w:rPr>
        <w:instrText>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004F2855" w:rsidRPr="195DF729">
        <w:rPr>
          <w:color w:val="000000" w:themeColor="text1"/>
          <w:lang w:val="en-US"/>
        </w:rPr>
        <w:fldChar w:fldCharType="separate"/>
      </w:r>
      <w:r w:rsidRPr="195DF729">
        <w:rPr>
          <w:noProof/>
          <w:color w:val="000000" w:themeColor="text1"/>
          <w:lang w:val="en-US"/>
        </w:rPr>
        <w:t>(Stamp and Hadfield 2020)</w:t>
      </w:r>
      <w:r w:rsidR="004F2855" w:rsidRPr="195DF729">
        <w:rPr>
          <w:color w:val="000000" w:themeColor="text1"/>
          <w:lang w:val="en-US"/>
        </w:rPr>
        <w:fldChar w:fldCharType="end"/>
      </w:r>
      <w:r w:rsidRPr="195DF729">
        <w:rPr>
          <w:color w:val="000000" w:themeColor="text1"/>
          <w:lang w:val="en-US"/>
        </w:rPr>
        <w:t xml:space="preserve">.  </w:t>
      </w:r>
    </w:p>
    <w:p w14:paraId="32D46696" w14:textId="5D73CCE6" w:rsidR="00BB4104" w:rsidRDefault="004123CF" w:rsidP="00B36451">
      <w:pPr>
        <w:spacing w:line="240" w:lineRule="auto"/>
        <w:jc w:val="both"/>
        <w:rPr>
          <w:color w:val="000000" w:themeColor="text1"/>
          <w:lang w:val="en-US"/>
        </w:rPr>
      </w:pPr>
      <w:r>
        <w:rPr>
          <w:color w:val="000000" w:themeColor="text1"/>
          <w:lang w:val="en-US"/>
        </w:rPr>
        <w:t>P</w:t>
      </w:r>
      <w:r w:rsidRPr="195DF729">
        <w:rPr>
          <w:color w:val="000000" w:themeColor="text1"/>
          <w:lang w:val="en-US"/>
        </w:rPr>
        <w:t xml:space="preserve">opulation responses to warming temperatures will likely differ depending on occupied thermal niches. </w:t>
      </w:r>
      <w:commentRangeStart w:id="3"/>
      <w:r w:rsidR="195DF729" w:rsidRPr="195DF729">
        <w:rPr>
          <w:color w:val="000000" w:themeColor="text1"/>
          <w:lang w:val="en-US"/>
        </w:rPr>
        <w:t>Low-latitude environments characterized by stable temperatures near physiological maximums favor specialized (narrow) thermal niche brea</w:t>
      </w:r>
      <w:commentRangeEnd w:id="3"/>
      <w:r w:rsidR="00F50F5D">
        <w:commentReference w:id="3"/>
      </w:r>
      <w:r w:rsidR="195DF729" w:rsidRPr="195DF729">
        <w:rPr>
          <w:color w:val="000000" w:themeColor="text1"/>
          <w:lang w:val="en-US"/>
        </w:rPr>
        <w:t xml:space="preserve">dths that primarily evolve through genetic adaptation (i.e., selection for particular phenotypes) rather than plasticity – Climate Variability Hypothesis (CVH) </w:t>
      </w:r>
      <w:r w:rsidR="00F50F5D" w:rsidRPr="195DF729">
        <w:rPr>
          <w:color w:val="000000" w:themeColor="text1"/>
          <w:lang w:val="en-US"/>
        </w:rPr>
        <w:fldChar w:fldCharType="begin" w:fldLock="1"/>
      </w:r>
      <w:r w:rsidR="00631034">
        <w:rPr>
          <w:color w:val="000000" w:themeColor="text1"/>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plainTextFormattedCitation":"(Janzen 1967; Stevens 1989)","previouslyFormattedCitation":"(Janzen 1967; Stevens 1989)"},"properties":{"noteIndex":0},"schema":"https://github.com/citation-style-language/schema/raw/master/csl-citation.json"}</w:instrText>
      </w:r>
      <w:r w:rsidR="00F50F5D" w:rsidRPr="195DF729">
        <w:rPr>
          <w:color w:val="000000" w:themeColor="text1"/>
          <w:lang w:val="en-US"/>
        </w:rPr>
        <w:fldChar w:fldCharType="separate"/>
      </w:r>
      <w:r w:rsidR="004A7258" w:rsidRPr="004A7258">
        <w:rPr>
          <w:noProof/>
          <w:color w:val="000000" w:themeColor="text1"/>
          <w:lang w:val="en-US"/>
        </w:rPr>
        <w:t>(Janzen 1967; Stevens 1989)</w:t>
      </w:r>
      <w:r w:rsidR="00F50F5D" w:rsidRPr="195DF729">
        <w:rPr>
          <w:color w:val="000000" w:themeColor="text1"/>
          <w:lang w:val="en-US"/>
        </w:rPr>
        <w:fldChar w:fldCharType="end"/>
      </w:r>
      <w:r w:rsidR="195DF729" w:rsidRPr="195DF729">
        <w:rPr>
          <w:color w:val="000000" w:themeColor="text1"/>
          <w:lang w:val="en-US"/>
        </w:rPr>
        <w:t xml:space="preserve"> (</w:t>
      </w:r>
      <w:r w:rsidR="195DF729" w:rsidRPr="195DF729">
        <w:rPr>
          <w:i/>
          <w:iCs/>
          <w:color w:val="000000" w:themeColor="text1"/>
          <w:lang w:val="en-US"/>
        </w:rPr>
        <w:t>but see</w:t>
      </w:r>
      <w:r w:rsidR="195DF729" w:rsidRPr="195DF729">
        <w:rPr>
          <w:color w:val="000000" w:themeColor="text1"/>
          <w:lang w:val="en-US"/>
        </w:rPr>
        <w:t xml:space="preserve"> </w:t>
      </w:r>
      <w:r w:rsidR="00F50F5D" w:rsidRPr="195DF729">
        <w:rPr>
          <w:color w:val="000000" w:themeColor="text1"/>
          <w:lang w:val="en-US"/>
        </w:rPr>
        <w:fldChar w:fldCharType="begin" w:fldLock="1"/>
      </w:r>
      <w:r w:rsidR="00F50F5D" w:rsidRPr="195DF729">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00F50F5D" w:rsidRPr="195DF729">
        <w:rPr>
          <w:color w:val="000000" w:themeColor="text1"/>
          <w:lang w:val="en-US"/>
        </w:rPr>
        <w:fldChar w:fldCharType="separate"/>
      </w:r>
      <w:r w:rsidR="195DF729" w:rsidRPr="195DF729">
        <w:rPr>
          <w:noProof/>
          <w:color w:val="000000" w:themeColor="text1"/>
          <w:lang w:val="en-US"/>
        </w:rPr>
        <w:t>(Overgaard et al. 2011; Chiono and Paul 2023)</w:t>
      </w:r>
      <w:r w:rsidR="00F50F5D" w:rsidRPr="195DF729">
        <w:rPr>
          <w:color w:val="000000" w:themeColor="text1"/>
          <w:lang w:val="en-US"/>
        </w:rPr>
        <w:fldChar w:fldCharType="end"/>
      </w:r>
      <w:r w:rsidR="195DF729" w:rsidRPr="195DF729">
        <w:rPr>
          <w:color w:val="000000" w:themeColor="text1"/>
          <w:lang w:val="en-US"/>
        </w:rPr>
        <w:t xml:space="preserve">).  Narrow thermal niche breadths, limited plasticity, and evidence of hard ceilings for upper thermal tolerance </w:t>
      </w:r>
      <w:r w:rsidR="00F50F5D" w:rsidRPr="195DF729">
        <w:rPr>
          <w:color w:val="000000" w:themeColor="text1"/>
          <w:lang w:val="en-US"/>
        </w:rPr>
        <w:fldChar w:fldCharType="begin" w:fldLock="1"/>
      </w:r>
      <w:r w:rsidR="00F50F5D" w:rsidRPr="195DF729">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00F50F5D" w:rsidRPr="195DF729">
        <w:rPr>
          <w:color w:val="000000" w:themeColor="text1"/>
          <w:lang w:val="en-US"/>
        </w:rPr>
        <w:fldChar w:fldCharType="separate"/>
      </w:r>
      <w:r w:rsidR="195DF729" w:rsidRPr="195DF729">
        <w:rPr>
          <w:noProof/>
          <w:color w:val="000000" w:themeColor="text1"/>
          <w:lang w:val="en-US"/>
        </w:rPr>
        <w:t>(Gunderson and Stillman 2015; Sandblom et al. 2016; Morgan et al. 2020)</w:t>
      </w:r>
      <w:r w:rsidR="00F50F5D" w:rsidRPr="195DF729">
        <w:rPr>
          <w:color w:val="000000" w:themeColor="text1"/>
          <w:lang w:val="en-US"/>
        </w:rPr>
        <w:fldChar w:fldCharType="end"/>
      </w:r>
      <w:r w:rsidR="195DF729" w:rsidRPr="195DF729">
        <w:rPr>
          <w:color w:val="000000" w:themeColor="text1"/>
          <w:lang w:val="en-US"/>
        </w:rPr>
        <w:t xml:space="preserve">, suggest that low-latitude populations are more vulnerable to shifting temperatures than high-latitude conspecifics </w:t>
      </w:r>
      <w:r w:rsidR="00F50F5D" w:rsidRPr="195DF729">
        <w:rPr>
          <w:color w:val="000000" w:themeColor="text1"/>
          <w:lang w:val="en-US"/>
        </w:rPr>
        <w:fldChar w:fldCharType="begin" w:fldLock="1"/>
      </w:r>
      <w:r w:rsidR="00F50F5D" w:rsidRPr="195DF729">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00F50F5D" w:rsidRPr="195DF729">
        <w:rPr>
          <w:color w:val="000000" w:themeColor="text1"/>
          <w:lang w:val="en-US"/>
        </w:rPr>
        <w:fldChar w:fldCharType="separate"/>
      </w:r>
      <w:r w:rsidR="195DF729" w:rsidRPr="195DF729">
        <w:rPr>
          <w:noProof/>
          <w:color w:val="000000" w:themeColor="text1"/>
          <w:lang w:val="en-US"/>
        </w:rPr>
        <w:t>(Stillman 2003; Deutsch et al. 2008; Tewksbury et al. 2008; Somero 2010; Sunday et al. 2011)</w:t>
      </w:r>
      <w:r w:rsidR="00F50F5D" w:rsidRPr="195DF729">
        <w:rPr>
          <w:color w:val="000000" w:themeColor="text1"/>
          <w:lang w:val="en-US"/>
        </w:rPr>
        <w:fldChar w:fldCharType="end"/>
      </w:r>
      <w:r w:rsidR="195DF729" w:rsidRPr="195DF729">
        <w:rPr>
          <w:color w:val="000000" w:themeColor="text1"/>
          <w:lang w:val="en-US"/>
        </w:rPr>
        <w:t>. High-latitude populations, that experience</w:t>
      </w:r>
      <w:r w:rsidR="006D243C">
        <w:rPr>
          <w:color w:val="000000" w:themeColor="text1"/>
          <w:lang w:val="en-US"/>
        </w:rPr>
        <w:t xml:space="preserve"> variable</w:t>
      </w:r>
      <w:r w:rsidR="195DF729" w:rsidRPr="195DF729">
        <w:rPr>
          <w:color w:val="000000" w:themeColor="text1"/>
          <w:lang w:val="en-US"/>
        </w:rPr>
        <w:t xml:space="preserve"> environmental conditions </w:t>
      </w:r>
      <w:r w:rsidR="006D243C">
        <w:rPr>
          <w:color w:val="000000" w:themeColor="text1"/>
          <w:lang w:val="en-US"/>
        </w:rPr>
        <w:t>are predicted</w:t>
      </w:r>
      <w:r w:rsidR="00663DA9">
        <w:rPr>
          <w:color w:val="000000" w:themeColor="text1"/>
          <w:lang w:val="en-US"/>
        </w:rPr>
        <w:t xml:space="preserve"> to</w:t>
      </w:r>
      <w:r w:rsidR="195DF729" w:rsidRPr="195DF729">
        <w:rPr>
          <w:color w:val="000000" w:themeColor="text1"/>
          <w:lang w:val="en-US"/>
        </w:rPr>
        <w:t xml:space="preserve"> retain greater benefits from maintaining high levels of phenotypic plasticity</w:t>
      </w:r>
      <w:r w:rsidR="00663DA9">
        <w:rPr>
          <w:color w:val="000000" w:themeColor="text1"/>
          <w:lang w:val="en-US"/>
        </w:rPr>
        <w:t xml:space="preserve"> in physiological</w:t>
      </w:r>
      <w:r w:rsidR="195DF729" w:rsidRPr="195DF729">
        <w:rPr>
          <w:color w:val="000000" w:themeColor="text1"/>
          <w:lang w:val="en-US"/>
        </w:rPr>
        <w:t xml:space="preserve"> than low-latitude conspecifics</w:t>
      </w:r>
      <w:r w:rsidR="004A7258">
        <w:rPr>
          <w:color w:val="000000" w:themeColor="text1"/>
          <w:lang w:val="en-US"/>
        </w:rPr>
        <w:t xml:space="preserve"> </w:t>
      </w:r>
      <w:r w:rsidR="00631034">
        <w:rPr>
          <w:color w:val="000000" w:themeColor="text1"/>
          <w:lang w:val="en-US"/>
        </w:rPr>
        <w:fldChar w:fldCharType="begin" w:fldLock="1"/>
      </w:r>
      <w:r w:rsidR="005A0800">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00631034">
        <w:rPr>
          <w:color w:val="000000" w:themeColor="text1"/>
          <w:lang w:val="en-US"/>
        </w:rPr>
        <w:fldChar w:fldCharType="separate"/>
      </w:r>
      <w:r w:rsidR="00631034" w:rsidRPr="00631034">
        <w:rPr>
          <w:noProof/>
          <w:color w:val="000000" w:themeColor="text1"/>
          <w:lang w:val="en-US"/>
        </w:rPr>
        <w:t>(Janzen 1967; Stevens 1989)</w:t>
      </w:r>
      <w:r w:rsidR="00631034">
        <w:rPr>
          <w:color w:val="000000" w:themeColor="text1"/>
          <w:lang w:val="en-US"/>
        </w:rPr>
        <w:fldChar w:fldCharType="end"/>
      </w:r>
      <w:r w:rsidR="00893CF8">
        <w:rPr>
          <w:color w:val="000000" w:themeColor="text1"/>
          <w:lang w:val="en-US"/>
        </w:rPr>
        <w:t>; however</w:t>
      </w:r>
      <w:r w:rsidR="00CF3DFC">
        <w:rPr>
          <w:color w:val="000000" w:themeColor="text1"/>
          <w:lang w:val="en-US"/>
        </w:rPr>
        <w:t xml:space="preserve"> </w:t>
      </w:r>
      <w:r w:rsidR="00912E5A">
        <w:rPr>
          <w:color w:val="000000" w:themeColor="text1"/>
          <w:lang w:val="en-US"/>
        </w:rPr>
        <w:t>empirical</w:t>
      </w:r>
      <w:r w:rsidR="00CF3DFC">
        <w:rPr>
          <w:color w:val="000000" w:themeColor="text1"/>
          <w:lang w:val="en-US"/>
        </w:rPr>
        <w:t xml:space="preserve"> evidence remains scarce</w:t>
      </w:r>
      <w:r w:rsidR="001077B2">
        <w:rPr>
          <w:color w:val="000000" w:themeColor="text1"/>
          <w:lang w:val="en-US"/>
        </w:rPr>
        <w:t xml:space="preserve"> </w:t>
      </w:r>
      <w:r w:rsidR="009C7195">
        <w:rPr>
          <w:color w:val="000000" w:themeColor="text1"/>
          <w:lang w:val="en-US"/>
        </w:rPr>
        <w:t xml:space="preserve"> </w:t>
      </w:r>
      <w:r w:rsidR="003B3050">
        <w:rPr>
          <w:color w:val="000000" w:themeColor="text1"/>
          <w:lang w:val="en-US"/>
        </w:rPr>
        <w:fldChar w:fldCharType="begin" w:fldLock="1"/>
      </w:r>
      <w:r w:rsidR="00D57C26">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et al. 2012; Donelson et al.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003B3050">
        <w:rPr>
          <w:color w:val="000000" w:themeColor="text1"/>
          <w:lang w:val="en-US"/>
        </w:rPr>
        <w:fldChar w:fldCharType="separate"/>
      </w:r>
      <w:r w:rsidR="001077B2" w:rsidRPr="001077B2">
        <w:rPr>
          <w:noProof/>
          <w:color w:val="000000" w:themeColor="text1"/>
          <w:lang w:val="en-US"/>
        </w:rPr>
        <w:t>(</w:t>
      </w:r>
      <w:r w:rsidR="001077B2">
        <w:rPr>
          <w:noProof/>
          <w:color w:val="000000" w:themeColor="text1"/>
          <w:lang w:val="en-US"/>
        </w:rPr>
        <w:t xml:space="preserve">but see, </w:t>
      </w:r>
      <w:r w:rsidR="001077B2" w:rsidRPr="001077B2">
        <w:rPr>
          <w:noProof/>
          <w:color w:val="000000" w:themeColor="text1"/>
          <w:lang w:val="en-US"/>
        </w:rPr>
        <w:t>Molina-Montenegro and Naya 2012; Naya et al. 2012; Donelson et al. 2019)</w:t>
      </w:r>
      <w:r w:rsidR="003B3050">
        <w:rPr>
          <w:color w:val="000000" w:themeColor="text1"/>
          <w:lang w:val="en-US"/>
        </w:rPr>
        <w:fldChar w:fldCharType="end"/>
      </w:r>
      <w:r w:rsidR="009C7195">
        <w:rPr>
          <w:color w:val="000000" w:themeColor="text1"/>
          <w:lang w:val="en-US"/>
        </w:rPr>
        <w:t>.</w:t>
      </w:r>
      <w:r w:rsidR="195DF729" w:rsidRPr="195DF729">
        <w:rPr>
          <w:color w:val="000000" w:themeColor="text1"/>
          <w:lang w:val="en-US"/>
        </w:rPr>
        <w:t xml:space="preserve"> Wider thermal niche breadths </w:t>
      </w:r>
      <w:r w:rsidR="00E925AA">
        <w:rPr>
          <w:color w:val="000000" w:themeColor="text1"/>
          <w:lang w:val="en-US"/>
        </w:rPr>
        <w:t xml:space="preserve">have been repeatedly reported in high-latitude populations </w:t>
      </w:r>
      <w:r w:rsidR="00F50F5D" w:rsidRPr="195DF729">
        <w:rPr>
          <w:color w:val="000000" w:themeColor="text1"/>
          <w:lang w:val="en-US"/>
        </w:rPr>
        <w:fldChar w:fldCharType="begin" w:fldLock="1"/>
      </w:r>
      <w:r w:rsidR="00371B9F">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et al. 2011; Shah et al. 2017; Stuart-Smith et al. 2017; McKenzie et al.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00F50F5D" w:rsidRPr="195DF729">
        <w:rPr>
          <w:color w:val="000000" w:themeColor="text1"/>
          <w:lang w:val="en-US"/>
        </w:rPr>
        <w:fldChar w:fldCharType="separate"/>
      </w:r>
      <w:r w:rsidR="00D72B50" w:rsidRPr="00D72B50">
        <w:rPr>
          <w:noProof/>
          <w:color w:val="000000" w:themeColor="text1"/>
          <w:lang w:val="en-US"/>
        </w:rPr>
        <w:t>(Sunday et al. 2011; Shah et al. 2017; Stuart-Smith et al. 2017; McKenzie et al. 2020)</w:t>
      </w:r>
      <w:r w:rsidR="00F50F5D" w:rsidRPr="195DF729">
        <w:rPr>
          <w:color w:val="000000" w:themeColor="text1"/>
          <w:lang w:val="en-US"/>
        </w:rPr>
        <w:fldChar w:fldCharType="end"/>
      </w:r>
      <w:r w:rsidR="195DF729" w:rsidRPr="195DF729">
        <w:rPr>
          <w:color w:val="000000" w:themeColor="text1"/>
          <w:lang w:val="en-US"/>
        </w:rPr>
        <w:t xml:space="preserve">; however, heat-tolerant phenotypes present in low-latitude populations may be unattainable within high-latitude populations (for example see </w:t>
      </w:r>
      <w:r w:rsidR="00F50F5D" w:rsidRPr="195DF729">
        <w:rPr>
          <w:color w:val="000000" w:themeColor="text1"/>
          <w:lang w:val="en-US"/>
        </w:rPr>
        <w:fldChar w:fldCharType="begin" w:fldLock="1"/>
      </w:r>
      <w:r w:rsidR="00F50F5D" w:rsidRPr="195DF729">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F50F5D" w:rsidRPr="195DF729">
        <w:rPr>
          <w:color w:val="000000" w:themeColor="text1"/>
          <w:lang w:val="en-US"/>
        </w:rPr>
        <w:fldChar w:fldCharType="separate"/>
      </w:r>
      <w:r w:rsidR="195DF729" w:rsidRPr="195DF729">
        <w:rPr>
          <w:noProof/>
          <w:color w:val="000000" w:themeColor="text1"/>
          <w:lang w:val="en-US"/>
        </w:rPr>
        <w:t>(Kelly et al. 2012)</w:t>
      </w:r>
      <w:r w:rsidR="00F50F5D" w:rsidRPr="195DF729">
        <w:rPr>
          <w:color w:val="000000" w:themeColor="text1"/>
          <w:lang w:val="en-US"/>
        </w:rPr>
        <w:fldChar w:fldCharType="end"/>
      </w:r>
      <w:r w:rsidR="195DF729" w:rsidRPr="195DF729">
        <w:rPr>
          <w:color w:val="000000" w:themeColor="text1"/>
          <w:lang w:val="en-US"/>
        </w:rPr>
        <w:t xml:space="preserve">. Therefore, locally adapted populations may possess thermal niches that are narrower than the species as a whole </w:t>
      </w:r>
      <w:r w:rsidR="00F50F5D" w:rsidRPr="195DF729">
        <w:rPr>
          <w:color w:val="000000" w:themeColor="text1"/>
          <w:lang w:val="en-US"/>
        </w:rPr>
        <w:fldChar w:fldCharType="begin" w:fldLock="1"/>
      </w:r>
      <w:r w:rsidR="00F50F5D" w:rsidRPr="195DF729">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00F50F5D" w:rsidRPr="195DF729">
        <w:rPr>
          <w:color w:val="000000" w:themeColor="text1"/>
          <w:lang w:val="en-US"/>
        </w:rPr>
        <w:fldChar w:fldCharType="separate"/>
      </w:r>
      <w:r w:rsidR="195DF729" w:rsidRPr="195DF729">
        <w:rPr>
          <w:noProof/>
          <w:color w:val="000000" w:themeColor="text1"/>
          <w:lang w:val="en-US"/>
        </w:rPr>
        <w:t>(Kelly and Griffiths 2021)</w:t>
      </w:r>
      <w:r w:rsidR="00F50F5D" w:rsidRPr="195DF729">
        <w:rPr>
          <w:color w:val="000000" w:themeColor="text1"/>
          <w:lang w:val="en-US"/>
        </w:rPr>
        <w:fldChar w:fldCharType="end"/>
      </w:r>
      <w:r w:rsidR="195DF729" w:rsidRPr="195DF729">
        <w:rPr>
          <w:color w:val="000000" w:themeColor="text1"/>
          <w:lang w:val="en-US"/>
        </w:rPr>
        <w:t xml:space="preserve">. </w:t>
      </w:r>
    </w:p>
    <w:p w14:paraId="755414FE" w14:textId="2A08525B" w:rsidR="004F674C" w:rsidRDefault="0091633B" w:rsidP="195DF729">
      <w:pPr>
        <w:spacing w:line="240" w:lineRule="auto"/>
        <w:jc w:val="both"/>
        <w:rPr>
          <w:color w:val="000000" w:themeColor="text1"/>
          <w:lang w:val="en-US"/>
        </w:rPr>
      </w:pPr>
      <w:r>
        <w:rPr>
          <w:color w:val="000000" w:themeColor="text1"/>
          <w:lang w:val="en-US"/>
        </w:rPr>
        <w:t>Intraspecific-v</w:t>
      </w:r>
      <w:commentRangeStart w:id="4"/>
      <w:r w:rsidR="195DF729" w:rsidRPr="195DF729">
        <w:rPr>
          <w:color w:val="000000" w:themeColor="text1"/>
          <w:lang w:val="en-US"/>
        </w:rPr>
        <w:t xml:space="preserve">ariation in thermal performance </w:t>
      </w:r>
      <w:commentRangeEnd w:id="4"/>
      <w:r w:rsidR="00EA0EA6">
        <w:commentReference w:id="4"/>
      </w:r>
      <w:r w:rsidR="195DF729" w:rsidRPr="195DF729">
        <w:rPr>
          <w:color w:val="000000" w:themeColor="text1"/>
          <w:lang w:val="en-US"/>
        </w:rPr>
        <w:t xml:space="preserve">between populations within marine systems has not received the same attention as terrestrial systems; despite marine organisms having greater confinement to thermal tolerance limits </w:t>
      </w:r>
      <w:r w:rsidR="00EA0EA6" w:rsidRPr="195DF729">
        <w:rPr>
          <w:color w:val="000000" w:themeColor="text1"/>
          <w:lang w:val="en-US"/>
        </w:rPr>
        <w:fldChar w:fldCharType="begin" w:fldLock="1"/>
      </w:r>
      <w:r w:rsidR="00EA0EA6" w:rsidRPr="195DF729">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00EA0EA6" w:rsidRPr="195DF729">
        <w:rPr>
          <w:color w:val="000000" w:themeColor="text1"/>
          <w:lang w:val="en-US"/>
        </w:rPr>
        <w:fldChar w:fldCharType="separate"/>
      </w:r>
      <w:r w:rsidR="195DF729" w:rsidRPr="195DF729">
        <w:rPr>
          <w:noProof/>
          <w:color w:val="000000" w:themeColor="text1"/>
          <w:lang w:val="en-US"/>
        </w:rPr>
        <w:t>(Sanford and Kelly 2011; Sunday et al. 2011; Pinsky et al. 2019; Lenoir et al. 2020)</w:t>
      </w:r>
      <w:r w:rsidR="00EA0EA6" w:rsidRPr="195DF729">
        <w:rPr>
          <w:color w:val="000000" w:themeColor="text1"/>
          <w:lang w:val="en-US"/>
        </w:rPr>
        <w:fldChar w:fldCharType="end"/>
      </w:r>
      <w:r w:rsidR="195DF729" w:rsidRPr="195DF729">
        <w:rPr>
          <w:color w:val="000000" w:themeColor="text1"/>
          <w:lang w:val="en-US"/>
        </w:rPr>
        <w:t xml:space="preserve">. </w:t>
      </w:r>
      <w:commentRangeStart w:id="5"/>
      <w:commentRangeStart w:id="6"/>
      <w:ins w:id="7" w:author="Guest User" w:date="2023-10-04T02:21:00Z">
        <w:r w:rsidR="195DF729" w:rsidRPr="195DF729">
          <w:rPr>
            <w:color w:val="000000" w:themeColor="text1"/>
            <w:lang w:val="en-US"/>
          </w:rPr>
          <w:t>What we know from the terrestrial is... XXXX.</w:t>
        </w:r>
      </w:ins>
      <w:commentRangeEnd w:id="5"/>
      <w:r w:rsidR="00EA0EA6">
        <w:commentReference w:id="5"/>
      </w:r>
      <w:commentRangeEnd w:id="6"/>
      <w:r w:rsidR="00EA0EA6">
        <w:commentReference w:id="6"/>
      </w:r>
      <w:ins w:id="8" w:author="Guest User" w:date="2023-10-04T02:21:00Z">
        <w:r w:rsidR="195DF729" w:rsidRPr="195DF729">
          <w:rPr>
            <w:color w:val="000000" w:themeColor="text1"/>
            <w:lang w:val="en-US"/>
          </w:rPr>
          <w:t xml:space="preserve"> </w:t>
        </w:r>
      </w:ins>
      <w:r w:rsidR="195DF729" w:rsidRPr="195DF729">
        <w:rPr>
          <w:color w:val="000000" w:themeColor="text1"/>
          <w:lang w:val="en-US"/>
        </w:rPr>
        <w:t xml:space="preserve">Marine systems have previously been viewed as demographically open networks with minimal dispersal barriers; however, a growing body of evidence suggests that oceanographic features, life history traits, and larval dispersal/establishment ability can act as challenges to gene flow and promote local adaptation </w:t>
      </w:r>
      <w:r w:rsidR="00EA0EA6" w:rsidRPr="195DF729">
        <w:rPr>
          <w:color w:val="000000" w:themeColor="text1"/>
          <w:lang w:val="en-US"/>
        </w:rPr>
        <w:fldChar w:fldCharType="begin" w:fldLock="1"/>
      </w:r>
      <w:r w:rsidR="00EA0EA6" w:rsidRPr="195DF729">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EA0EA6" w:rsidRPr="195DF729">
        <w:rPr>
          <w:color w:val="000000" w:themeColor="text1"/>
          <w:lang w:val="en-US"/>
        </w:rPr>
        <w:fldChar w:fldCharType="separate"/>
      </w:r>
      <w:commentRangeStart w:id="9"/>
      <w:r w:rsidR="195DF729" w:rsidRPr="195DF729">
        <w:rPr>
          <w:noProof/>
          <w:color w:val="000000" w:themeColor="text1"/>
          <w:lang w:val="en-US"/>
        </w:rPr>
        <w:t>(Sanford and Kelly 2011)</w:t>
      </w:r>
      <w:r w:rsidR="00EA0EA6" w:rsidRPr="195DF729">
        <w:rPr>
          <w:color w:val="000000" w:themeColor="text1"/>
          <w:lang w:val="en-US"/>
        </w:rPr>
        <w:fldChar w:fldCharType="end"/>
      </w:r>
      <w:commentRangeEnd w:id="9"/>
      <w:r w:rsidR="00EA0EA6">
        <w:commentReference w:id="9"/>
      </w:r>
      <w:r w:rsidR="195DF729" w:rsidRPr="195DF729">
        <w:rPr>
          <w:color w:val="000000" w:themeColor="text1"/>
          <w:lang w:val="en-US"/>
        </w:rPr>
        <w:t xml:space="preserve">. To date studies that have addressed intraspecific variation in marine species </w:t>
      </w:r>
      <w:r w:rsidR="195DF729" w:rsidRPr="195DF729">
        <w:rPr>
          <w:color w:val="000000" w:themeColor="text1"/>
          <w:lang w:val="en-US"/>
        </w:rPr>
        <w:lastRenderedPageBreak/>
        <w:t>have focused on</w:t>
      </w:r>
      <w:commentRangeStart w:id="10"/>
      <w:commentRangeStart w:id="11"/>
      <w:commentRangeStart w:id="12"/>
      <w:r w:rsidR="195DF729" w:rsidRPr="195DF729">
        <w:rPr>
          <w:color w:val="000000" w:themeColor="text1"/>
          <w:lang w:val="en-US"/>
        </w:rPr>
        <w:t xml:space="preserve"> invertebrates (see review Sanford and Kelly., 2011) including </w:t>
      </w:r>
      <w:r w:rsidR="195DF729" w:rsidRPr="195DF729">
        <w:rPr>
          <w:lang w:val="en-US"/>
        </w:rPr>
        <w:t xml:space="preserve">copepods </w:t>
      </w:r>
      <w:r w:rsidR="00EA0EA6" w:rsidRPr="195DF729">
        <w:rPr>
          <w:i/>
          <w:iCs/>
          <w:lang w:val="en-US"/>
        </w:rPr>
        <w:fldChar w:fldCharType="begin" w:fldLock="1"/>
      </w:r>
      <w:r w:rsidR="00EA0EA6" w:rsidRPr="195DF729">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Kelly et al. 2012; Pereira et al. 2017; Sasaki and Dam 2019)","plainTextFormattedCitation":"(Kelly et al. 2012; Pereira et al. 2017; Sasaki and Dam 2019)","previouslyFormattedCitation":"(Kelly et al. 2012; Pereira et al. 2017; Sasaki and Dam 2019)"},"properties":{"noteIndex":0},"schema":"https://github.com/citation-style-language/schema/raw/master/csl-citation.json"}</w:instrText>
      </w:r>
      <w:r w:rsidR="00EA0EA6" w:rsidRPr="195DF729">
        <w:rPr>
          <w:i/>
          <w:iCs/>
          <w:lang w:val="en-US"/>
        </w:rPr>
        <w:fldChar w:fldCharType="separate"/>
      </w:r>
      <w:r w:rsidR="195DF729" w:rsidRPr="195DF729">
        <w:rPr>
          <w:noProof/>
          <w:lang w:val="en-US"/>
        </w:rPr>
        <w:t>(Kelly et al. 2012; Pereira et al. 2017; Sasaki and Dam 2019)</w:t>
      </w:r>
      <w:r w:rsidR="00EA0EA6" w:rsidRPr="195DF729">
        <w:rPr>
          <w:i/>
          <w:iCs/>
          <w:lang w:val="en-US"/>
        </w:rPr>
        <w:fldChar w:fldCharType="end"/>
      </w:r>
      <w:r w:rsidR="195DF729" w:rsidRPr="195DF729">
        <w:rPr>
          <w:lang w:val="en-US"/>
        </w:rPr>
        <w:t xml:space="preserve">, porcelain crabs </w:t>
      </w:r>
      <w:r w:rsidR="00EA0EA6" w:rsidRPr="195DF729">
        <w:rPr>
          <w:lang w:val="en-US"/>
        </w:rPr>
        <w:fldChar w:fldCharType="begin" w:fldLock="1"/>
      </w:r>
      <w:r w:rsidR="00EA0EA6" w:rsidRPr="195DF729">
        <w:rPr>
          <w:lang w:val="en-US"/>
        </w:rPr>
        <w:instrText>ADDIN CSL_CITATION {"citationItems":[{"id":"ITEM-1","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1","issue":"4","issued":{"date-parts":[["2002"]]},"page":"790-796","title":"Causes and consequences of thermal tolerance limits in rocky intertidal porcelain crabs, genus Petrolisthes","type":"article-journal","volume":"42"},"uris":["http://www.mendeley.com/documents/?uuid=65d87f11-42f4-4c47-8b20-3ca6b7329df5"]}],"mendeley":{"formattedCitation":"(Stillman 2002)","plainTextFormattedCitation":"(Stillman 2002)","previouslyFormattedCitation":"(Stillman 2002)"},"properties":{"noteIndex":0},"schema":"https://github.com/citation-style-language/schema/raw/master/csl-citation.json"}</w:instrText>
      </w:r>
      <w:r w:rsidR="00EA0EA6" w:rsidRPr="195DF729">
        <w:rPr>
          <w:lang w:val="en-US"/>
        </w:rPr>
        <w:fldChar w:fldCharType="separate"/>
      </w:r>
      <w:r w:rsidR="195DF729" w:rsidRPr="195DF729">
        <w:rPr>
          <w:noProof/>
          <w:lang w:val="en-US"/>
        </w:rPr>
        <w:t>(Stillman 2002)</w:t>
      </w:r>
      <w:r w:rsidR="00EA0EA6" w:rsidRPr="195DF729">
        <w:rPr>
          <w:lang w:val="en-US"/>
        </w:rPr>
        <w:fldChar w:fldCharType="end"/>
      </w:r>
      <w:r w:rsidR="195DF729" w:rsidRPr="195DF729">
        <w:rPr>
          <w:lang w:val="en-US"/>
        </w:rPr>
        <w:t xml:space="preserve">, intertidal snails </w:t>
      </w:r>
      <w:r w:rsidR="00EA0EA6" w:rsidRPr="195DF729">
        <w:rPr>
          <w:i/>
          <w:iCs/>
          <w:lang w:val="en-US"/>
        </w:rPr>
        <w:fldChar w:fldCharType="begin" w:fldLock="1"/>
      </w:r>
      <w:r w:rsidR="00EA0EA6" w:rsidRPr="195DF729">
        <w:rPr>
          <w:i/>
          <w:iCs/>
          <w:lang w:val="en-US"/>
        </w:rPr>
        <w:instrText>ADDIN CSL_CITATION {"citationItems":[{"id":"ITEM-1","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1","issue":"January","issued":{"date-parts":[["2009"]]},"page":"137-146","title":"Geographic variation in the upper thermal limits of an intertidal snail: Implications for climate envelope models","type":"article-journal","volume":"388"},"uris":["http://www.mendeley.com/documents/?uuid=7eedd8c1-79b9-454c-8ab1-d90106f7b8d4"]},{"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plainTextFormattedCitation":"(Kuo and Sanford 2009; Sorte et al. 2011)","previouslyFormattedCitation":"(Kuo and Sanford 2009; Sorte et al. 2011)"},"properties":{"noteIndex":0},"schema":"https://github.com/citation-style-language/schema/raw/master/csl-citation.json"}</w:instrText>
      </w:r>
      <w:r w:rsidR="00EA0EA6" w:rsidRPr="195DF729">
        <w:rPr>
          <w:i/>
          <w:iCs/>
          <w:lang w:val="en-US"/>
        </w:rPr>
        <w:fldChar w:fldCharType="separate"/>
      </w:r>
      <w:r w:rsidR="195DF729" w:rsidRPr="195DF729">
        <w:rPr>
          <w:noProof/>
          <w:lang w:val="en-US"/>
        </w:rPr>
        <w:t>(Kuo and Sanford 2009; Sorte et al. 2011)</w:t>
      </w:r>
      <w:r w:rsidR="00EA0EA6" w:rsidRPr="195DF729">
        <w:rPr>
          <w:i/>
          <w:iCs/>
          <w:lang w:val="en-US"/>
        </w:rPr>
        <w:fldChar w:fldCharType="end"/>
      </w:r>
      <w:r w:rsidR="195DF729" w:rsidRPr="195DF729">
        <w:rPr>
          <w:lang w:val="en-US"/>
        </w:rPr>
        <w:t xml:space="preserve">, and coral </w:t>
      </w:r>
      <w:r w:rsidR="00EA0EA6" w:rsidRPr="195DF729">
        <w:rPr>
          <w:lang w:val="en-US"/>
        </w:rPr>
        <w:fldChar w:fldCharType="begin" w:fldLock="1"/>
      </w:r>
      <w:r w:rsidR="00EA0EA6" w:rsidRPr="195DF729">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00EA0EA6" w:rsidRPr="195DF729">
        <w:rPr>
          <w:lang w:val="en-US"/>
        </w:rPr>
        <w:fldChar w:fldCharType="separate"/>
      </w:r>
      <w:r w:rsidR="195DF729" w:rsidRPr="195DF729">
        <w:rPr>
          <w:noProof/>
          <w:lang w:val="en-US"/>
        </w:rPr>
        <w:t>(van Oppen et al. 2014)</w:t>
      </w:r>
      <w:r w:rsidR="00EA0EA6" w:rsidRPr="195DF729">
        <w:rPr>
          <w:lang w:val="en-US"/>
        </w:rPr>
        <w:fldChar w:fldCharType="end"/>
      </w:r>
      <w:r w:rsidR="195DF729" w:rsidRPr="195DF729">
        <w:rPr>
          <w:lang w:val="en-US"/>
        </w:rPr>
        <w:t xml:space="preserve">; </w:t>
      </w:r>
      <w:r w:rsidR="195DF729" w:rsidRPr="195DF729">
        <w:rPr>
          <w:color w:val="000000" w:themeColor="text1"/>
          <w:lang w:val="en-US"/>
        </w:rPr>
        <w:t xml:space="preserve">few broach the topic among marine fish. </w:t>
      </w:r>
      <w:commentRangeEnd w:id="10"/>
      <w:r w:rsidR="00EA0EA6">
        <w:commentReference w:id="10"/>
      </w:r>
      <w:commentRangeEnd w:id="11"/>
      <w:r w:rsidR="00EA0EA6">
        <w:commentReference w:id="11"/>
      </w:r>
      <w:commentRangeEnd w:id="12"/>
      <w:r w:rsidR="00EA0EA6">
        <w:commentReference w:id="12"/>
      </w:r>
    </w:p>
    <w:p w14:paraId="3DBBF718" w14:textId="66A407EE" w:rsidR="00DA260A" w:rsidRPr="00B71E0D" w:rsidRDefault="195DF729" w:rsidP="00B36451">
      <w:pPr>
        <w:spacing w:line="240" w:lineRule="auto"/>
        <w:jc w:val="both"/>
        <w:rPr>
          <w:color w:val="000000" w:themeColor="text1"/>
          <w:lang w:val="en-US"/>
        </w:rPr>
      </w:pPr>
      <w:commentRangeStart w:id="13"/>
      <w:commentRangeStart w:id="14"/>
      <w:commentRangeStart w:id="15"/>
      <w:commentRangeStart w:id="16"/>
      <w:r w:rsidRPr="195DF729">
        <w:rPr>
          <w:color w:val="000000" w:themeColor="text1"/>
          <w:lang w:val="en-US"/>
        </w:rPr>
        <w:t xml:space="preserve">Thermal intraspecific variation patterns in marine fishes are variable depending on study species. </w:t>
      </w:r>
      <w:commentRangeEnd w:id="13"/>
      <w:r w:rsidR="00E265F6">
        <w:commentReference w:id="13"/>
      </w:r>
      <w:r w:rsidRPr="195DF729">
        <w:rPr>
          <w:color w:val="000000" w:themeColor="text1"/>
          <w:lang w:val="en-US"/>
        </w:rPr>
        <w:t>In a common g</w:t>
      </w:r>
      <w:commentRangeEnd w:id="14"/>
      <w:r w:rsidR="00E265F6">
        <w:commentReference w:id="14"/>
      </w:r>
      <w:commentRangeEnd w:id="15"/>
      <w:r w:rsidR="00E265F6">
        <w:commentReference w:id="15"/>
      </w:r>
      <w:commentRangeEnd w:id="16"/>
      <w:r w:rsidR="00E265F6">
        <w:commentReference w:id="16"/>
      </w:r>
      <w:r w:rsidRPr="195DF729">
        <w:rPr>
          <w:color w:val="000000" w:themeColor="text1"/>
          <w:lang w:val="en-US"/>
        </w:rPr>
        <w:t xml:space="preserve">arden experiment </w:t>
      </w:r>
      <w:r w:rsidR="00E265F6" w:rsidRPr="195DF729">
        <w:rPr>
          <w:color w:val="000000" w:themeColor="text1"/>
          <w:lang w:val="en-US"/>
        </w:rPr>
        <w:fldChar w:fldCharType="begin" w:fldLock="1"/>
      </w:r>
      <w:r w:rsidR="00E265F6" w:rsidRPr="195DF729">
        <w:rPr>
          <w:color w:val="000000" w:themeColor="text1"/>
          <w:lang w:val="en-US"/>
        </w:rPr>
        <w:instrText>ADDIN CSL_CITATION {"citationItems":[{"id":"ITEM-1","itemData":{"DOI":"10.1098/rspb.2005.3306","ISSN":"14712970","PMID":"16555790","abstract":"Variation in morphological traits is generally thought to be cogradient, with environmental effects on phenotypic expression reinforcing genetic differences between populations. We compared body shape between two populations of Atlantic cod (Gadus morhua). Striking shape differences occurred between juveniles from the two populations when reared in a common laboratory environment. However, no difference in body shape occurred between wild-reared juveniles from the two populations, suggesting that the genetic differences between populations were obscured by opposing effects of the environmental differences experienced in the wild. We suggest that much of the genetic diversity in body shape of fishes may be cryptic, with stabilizing selection for the same optimal phenotype resulting in genetic divergence between populations subject to contrasting environmental influences. © 2005 The Royal Society.","author":[{"dropping-particle":"","family":"Marcil","given":"Julie","non-dropping-particle":"","parse-names":false,"suffix":""},{"dropping-particle":"","family":"Swain","given":"Douglas P.","non-dropping-particle":"","parse-names":false,"suffix":""},{"dropping-particle":"","family":"Hutchings","given":"Jeffrey A.","non-dropping-particle":"","parse-names":false,"suffix":""}],"container-title":"Proceedings of the Royal Society B: Biological Sciences","id":"ITEM-1","issue":"1583","issued":{"date-parts":[["2006"]]},"page":"217-223","title":"Countergradient variation in body shape between two populations of Atlantic cod (Gadus morhua)","type":"article-journal","volume":"273"},"uris":["http://www.mendeley.com/documents/?uuid=e122565b-1bfa-4bb5-95bd-135a349e0ab5"]}],"mendeley":{"formattedCitation":"(Marcil et al. 2006)","plainTextFormattedCitation":"(Marcil et al. 2006)","previouslyFormattedCitation":"(Marcil et al. 2006)"},"properties":{"noteIndex":0},"schema":"https://github.com/citation-style-language/schema/raw/master/csl-citation.json"}</w:instrText>
      </w:r>
      <w:r w:rsidR="00E265F6" w:rsidRPr="195DF729">
        <w:rPr>
          <w:color w:val="000000" w:themeColor="text1"/>
          <w:lang w:val="en-US"/>
        </w:rPr>
        <w:fldChar w:fldCharType="separate"/>
      </w:r>
      <w:r w:rsidRPr="195DF729">
        <w:rPr>
          <w:noProof/>
          <w:color w:val="000000" w:themeColor="text1"/>
          <w:lang w:val="en-US"/>
        </w:rPr>
        <w:t>(Marcil et al. 2006)</w:t>
      </w:r>
      <w:r w:rsidR="00E265F6" w:rsidRPr="195DF729">
        <w:rPr>
          <w:color w:val="000000" w:themeColor="text1"/>
          <w:lang w:val="en-US"/>
        </w:rPr>
        <w:fldChar w:fldCharType="end"/>
      </w:r>
      <w:r w:rsidRPr="195DF729">
        <w:rPr>
          <w:color w:val="000000" w:themeColor="text1"/>
          <w:lang w:val="en-US"/>
        </w:rPr>
        <w:t xml:space="preserve"> found differences in morphological traits between two different Atlantic cod (</w:t>
      </w:r>
      <w:r w:rsidRPr="195DF729">
        <w:rPr>
          <w:i/>
          <w:iCs/>
          <w:color w:val="000000" w:themeColor="text1"/>
          <w:lang w:val="en-US"/>
        </w:rPr>
        <w:t>Gadus morhua</w:t>
      </w:r>
      <w:r w:rsidRPr="195DF729">
        <w:rPr>
          <w:color w:val="000000" w:themeColor="text1"/>
          <w:lang w:val="en-US"/>
        </w:rPr>
        <w:t>) populations that experience different thermal environments during early life stages; intraspecific variation patterns followed a counter-gradient variation pattern across a large (&lt;1000</w:t>
      </w:r>
      <w:ins w:id="17" w:author="Guest User" w:date="2023-10-04T02:28:00Z">
        <w:r w:rsidRPr="195DF729">
          <w:rPr>
            <w:color w:val="000000" w:themeColor="text1"/>
            <w:lang w:val="en-US"/>
          </w:rPr>
          <w:t xml:space="preserve"> </w:t>
        </w:r>
      </w:ins>
      <w:r w:rsidRPr="195DF729">
        <w:rPr>
          <w:color w:val="000000" w:themeColor="text1"/>
          <w:lang w:val="en-US"/>
        </w:rPr>
        <w:t xml:space="preserve">km) spatial scale. Whereas, </w:t>
      </w:r>
      <w:r w:rsidR="00E265F6" w:rsidRPr="195DF729">
        <w:rPr>
          <w:color w:val="000000" w:themeColor="text1"/>
          <w:lang w:val="en-US"/>
        </w:rPr>
        <w:fldChar w:fldCharType="begin" w:fldLock="1"/>
      </w:r>
      <w:r w:rsidR="00E265F6" w:rsidRPr="195DF729">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00E265F6" w:rsidRPr="195DF729">
        <w:rPr>
          <w:color w:val="000000" w:themeColor="text1"/>
          <w:lang w:val="en-US"/>
        </w:rPr>
        <w:fldChar w:fldCharType="separate"/>
      </w:r>
      <w:r w:rsidRPr="195DF729">
        <w:rPr>
          <w:noProof/>
          <w:color w:val="000000" w:themeColor="text1"/>
          <w:lang w:val="en-US"/>
        </w:rPr>
        <w:t>(Pratchett et al. 2013)</w:t>
      </w:r>
      <w:r w:rsidR="00E265F6" w:rsidRPr="195DF729">
        <w:rPr>
          <w:color w:val="000000" w:themeColor="text1"/>
          <w:lang w:val="en-US"/>
        </w:rPr>
        <w:fldChar w:fldCharType="end"/>
      </w:r>
      <w:r w:rsidRPr="195DF729">
        <w:rPr>
          <w:color w:val="000000" w:themeColor="text1"/>
          <w:lang w:val="en-US"/>
        </w:rPr>
        <w:t xml:space="preserve"> compared aerobic physiology metrics among low- and high-latitude populations of coral trout (</w:t>
      </w:r>
      <w:r w:rsidRPr="195DF729">
        <w:rPr>
          <w:i/>
          <w:iCs/>
          <w:color w:val="000000" w:themeColor="text1"/>
          <w:lang w:val="en-US"/>
        </w:rPr>
        <w:t>Plectropomus leopardus</w:t>
      </w:r>
      <w:r w:rsidRPr="195DF729">
        <w:rPr>
          <w:color w:val="000000" w:themeColor="text1"/>
          <w:lang w:val="en-US"/>
        </w:rPr>
        <w:t>), and found no significant differences between populations. Further analysis found little genetic variation between coral trout populations across the Great Barrier Reef (</w:t>
      </w:r>
      <w:commentRangeStart w:id="18"/>
      <w:r w:rsidRPr="195DF729">
        <w:rPr>
          <w:color w:val="000000" w:themeColor="text1"/>
          <w:lang w:val="en-US"/>
        </w:rPr>
        <w:t xml:space="preserve">GBR) </w:t>
      </w:r>
      <w:commentRangeEnd w:id="18"/>
      <w:r w:rsidR="00E265F6">
        <w:commentReference w:id="18"/>
      </w:r>
      <w:r w:rsidRPr="195DF729">
        <w:rPr>
          <w:color w:val="000000" w:themeColor="text1"/>
          <w:lang w:val="en-US"/>
        </w:rPr>
        <w:t xml:space="preserve">owing to spatial and temporal variation in larval recruitment </w:t>
      </w:r>
      <w:r w:rsidR="00E265F6" w:rsidRPr="195DF729">
        <w:rPr>
          <w:color w:val="000000" w:themeColor="text1"/>
          <w:lang w:val="en-US"/>
        </w:rPr>
        <w:fldChar w:fldCharType="begin" w:fldLock="1"/>
      </w:r>
      <w:r w:rsidR="00E265F6" w:rsidRPr="195DF729">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00E265F6" w:rsidRPr="195DF729">
        <w:rPr>
          <w:color w:val="000000" w:themeColor="text1"/>
          <w:lang w:val="en-US"/>
        </w:rPr>
        <w:fldChar w:fldCharType="separate"/>
      </w:r>
      <w:r w:rsidRPr="195DF729">
        <w:rPr>
          <w:noProof/>
          <w:color w:val="000000" w:themeColor="text1"/>
          <w:lang w:val="en-US"/>
        </w:rPr>
        <w:t>(Van Herwerden et al. 2009; Taboun et al. 2021)</w:t>
      </w:r>
      <w:r w:rsidR="00E265F6" w:rsidRPr="195DF729">
        <w:rPr>
          <w:color w:val="000000" w:themeColor="text1"/>
          <w:lang w:val="en-US"/>
        </w:rPr>
        <w:fldChar w:fldCharType="end"/>
      </w:r>
      <w:r w:rsidRPr="195DF729">
        <w:rPr>
          <w:color w:val="000000" w:themeColor="text1"/>
          <w:lang w:val="en-US"/>
        </w:rPr>
        <w:t xml:space="preserve">. </w:t>
      </w:r>
      <w:r w:rsidR="00E265F6" w:rsidRPr="195DF729">
        <w:rPr>
          <w:color w:val="000000" w:themeColor="text1"/>
          <w:lang w:val="en-US"/>
        </w:rPr>
        <w:fldChar w:fldCharType="begin" w:fldLock="1"/>
      </w:r>
      <w:r w:rsidR="00E265F6" w:rsidRPr="195DF729">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00E265F6" w:rsidRPr="195DF729">
        <w:rPr>
          <w:color w:val="000000" w:themeColor="text1"/>
          <w:lang w:val="en-US"/>
        </w:rPr>
        <w:fldChar w:fldCharType="separate"/>
      </w:r>
      <w:r w:rsidRPr="195DF729">
        <w:rPr>
          <w:noProof/>
          <w:color w:val="000000" w:themeColor="text1"/>
          <w:lang w:val="en-US"/>
        </w:rPr>
        <w:t>(Gardiner et al. 2010)</w:t>
      </w:r>
      <w:r w:rsidR="00E265F6" w:rsidRPr="195DF729">
        <w:rPr>
          <w:color w:val="000000" w:themeColor="text1"/>
          <w:lang w:val="en-US"/>
        </w:rPr>
        <w:fldChar w:fldCharType="end"/>
      </w:r>
      <w:r w:rsidRPr="195DF729">
        <w:rPr>
          <w:color w:val="000000" w:themeColor="text1"/>
          <w:lang w:val="en-US"/>
        </w:rPr>
        <w:t xml:space="preserve"> and </w:t>
      </w:r>
      <w:r w:rsidR="00E265F6" w:rsidRPr="195DF729">
        <w:rPr>
          <w:color w:val="000000" w:themeColor="text1"/>
          <w:lang w:val="en-US"/>
        </w:rPr>
        <w:fldChar w:fldCharType="begin" w:fldLock="1"/>
      </w:r>
      <w:r w:rsidR="00E265F6"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E265F6" w:rsidRPr="195DF729">
        <w:rPr>
          <w:color w:val="000000" w:themeColor="text1"/>
          <w:lang w:val="en-US"/>
        </w:rPr>
        <w:fldChar w:fldCharType="separate"/>
      </w:r>
      <w:r w:rsidRPr="195DF729">
        <w:rPr>
          <w:noProof/>
          <w:color w:val="000000" w:themeColor="text1"/>
          <w:lang w:val="en-US"/>
        </w:rPr>
        <w:t>(Donelson and Munday 2012)</w:t>
      </w:r>
      <w:r w:rsidR="00E265F6" w:rsidRPr="195DF729">
        <w:rPr>
          <w:color w:val="000000" w:themeColor="text1"/>
          <w:lang w:val="en-US"/>
        </w:rPr>
        <w:fldChar w:fldCharType="end"/>
      </w:r>
      <w:r w:rsidRPr="195DF729">
        <w:rPr>
          <w:color w:val="000000" w:themeColor="text1"/>
          <w:lang w:val="en-US"/>
        </w:rPr>
        <w:t xml:space="preserve"> compared thermal performance and acclimation capacity, respectively, between low- and high-latitude populations of a tropical coral reef damselfish, </w:t>
      </w:r>
      <w:r w:rsidRPr="195DF729">
        <w:rPr>
          <w:i/>
          <w:iCs/>
          <w:color w:val="000000" w:themeColor="text1"/>
          <w:lang w:val="en-US"/>
        </w:rPr>
        <w:t>Acanthochromis polyacanthus</w:t>
      </w:r>
      <w:r w:rsidRPr="195DF729">
        <w:rPr>
          <w:color w:val="000000" w:themeColor="text1"/>
          <w:lang w:val="en-US"/>
        </w:rPr>
        <w:t xml:space="preserve">. </w:t>
      </w:r>
      <w:r w:rsidR="00E265F6" w:rsidRPr="195DF729">
        <w:rPr>
          <w:color w:val="000000" w:themeColor="text1"/>
          <w:lang w:val="en-US"/>
        </w:rPr>
        <w:fldChar w:fldCharType="begin" w:fldLock="1"/>
      </w:r>
      <w:r w:rsidR="00E265F6" w:rsidRPr="195DF729">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00E265F6" w:rsidRPr="195DF729">
        <w:rPr>
          <w:color w:val="000000" w:themeColor="text1"/>
          <w:lang w:val="en-US"/>
        </w:rPr>
        <w:fldChar w:fldCharType="separate"/>
      </w:r>
      <w:r w:rsidRPr="195DF729">
        <w:rPr>
          <w:noProof/>
          <w:color w:val="000000" w:themeColor="text1"/>
          <w:lang w:val="en-US"/>
        </w:rPr>
        <w:t>(Gardiner et al. 2010)</w:t>
      </w:r>
      <w:r w:rsidR="00E265F6" w:rsidRPr="195DF729">
        <w:rPr>
          <w:color w:val="000000" w:themeColor="text1"/>
          <w:lang w:val="en-US"/>
        </w:rPr>
        <w:fldChar w:fldCharType="end"/>
      </w:r>
      <w:r w:rsidRPr="195DF729">
        <w:rPr>
          <w:color w:val="000000" w:themeColor="text1"/>
          <w:lang w:val="en-US"/>
        </w:rPr>
        <w:t xml:space="preserve"> found evidence that high-latitude populations maintained higher aerobic capacity than low-latitude populations at warmer temperatures – counter-gradient variation. </w:t>
      </w:r>
      <w:r w:rsidR="00E265F6" w:rsidRPr="195DF729">
        <w:rPr>
          <w:color w:val="000000" w:themeColor="text1"/>
          <w:lang w:val="en-US"/>
        </w:rPr>
        <w:fldChar w:fldCharType="begin" w:fldLock="1"/>
      </w:r>
      <w:r w:rsidR="00E265F6"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E265F6" w:rsidRPr="195DF729">
        <w:rPr>
          <w:color w:val="000000" w:themeColor="text1"/>
          <w:lang w:val="en-US"/>
        </w:rPr>
        <w:fldChar w:fldCharType="separate"/>
      </w:r>
      <w:r w:rsidRPr="195DF729">
        <w:rPr>
          <w:noProof/>
          <w:color w:val="000000" w:themeColor="text1"/>
          <w:lang w:val="en-US"/>
        </w:rPr>
        <w:t>(Donelson and Munday 2012)</w:t>
      </w:r>
      <w:r w:rsidR="00E265F6" w:rsidRPr="195DF729">
        <w:rPr>
          <w:color w:val="000000" w:themeColor="text1"/>
          <w:lang w:val="en-US"/>
        </w:rPr>
        <w:fldChar w:fldCharType="end"/>
      </w:r>
      <w:r w:rsidRPr="195DF729">
        <w:rPr>
          <w:color w:val="000000" w:themeColor="text1"/>
          <w:lang w:val="en-US"/>
        </w:rPr>
        <w:t xml:space="preserve"> reported that high-latitude populations displayed increased acclimation capacity (i.e., developmental plasticity) compared to low-latitude populations –</w:t>
      </w:r>
      <w:ins w:id="19" w:author="Guest User" w:date="2023-10-04T02:35:00Z">
        <w:r w:rsidRPr="195DF729">
          <w:rPr>
            <w:color w:val="000000" w:themeColor="text1"/>
            <w:lang w:val="en-US"/>
          </w:rPr>
          <w:t xml:space="preserve"> </w:t>
        </w:r>
      </w:ins>
      <w:r w:rsidRPr="195DF729">
        <w:rPr>
          <w:color w:val="000000" w:themeColor="text1"/>
          <w:lang w:val="en-US"/>
        </w:rPr>
        <w:t xml:space="preserve">supporting the CVH. Findings from </w:t>
      </w:r>
      <w:r w:rsidR="00E265F6" w:rsidRPr="195DF729">
        <w:rPr>
          <w:color w:val="000000" w:themeColor="text1"/>
          <w:lang w:val="en-US"/>
        </w:rPr>
        <w:fldChar w:fldCharType="begin" w:fldLock="1"/>
      </w:r>
      <w:r w:rsidR="00E265F6" w:rsidRPr="195DF729">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00E265F6" w:rsidRPr="195DF729">
        <w:rPr>
          <w:color w:val="000000" w:themeColor="text1"/>
          <w:lang w:val="en-US"/>
        </w:rPr>
        <w:fldChar w:fldCharType="separate"/>
      </w:r>
      <w:r w:rsidRPr="195DF729">
        <w:rPr>
          <w:noProof/>
          <w:color w:val="000000" w:themeColor="text1"/>
          <w:lang w:val="en-US"/>
        </w:rPr>
        <w:t>(Gardiner et al. 2010)</w:t>
      </w:r>
      <w:r w:rsidR="00E265F6" w:rsidRPr="195DF729">
        <w:rPr>
          <w:color w:val="000000" w:themeColor="text1"/>
          <w:lang w:val="en-US"/>
        </w:rPr>
        <w:fldChar w:fldCharType="end"/>
      </w:r>
      <w:r w:rsidRPr="195DF729">
        <w:rPr>
          <w:color w:val="000000" w:themeColor="text1"/>
          <w:lang w:val="en-US"/>
        </w:rPr>
        <w:t xml:space="preserve"> and </w:t>
      </w:r>
      <w:r w:rsidR="00E265F6" w:rsidRPr="195DF729">
        <w:rPr>
          <w:color w:val="000000" w:themeColor="text1"/>
          <w:lang w:val="en-US"/>
        </w:rPr>
        <w:fldChar w:fldCharType="begin" w:fldLock="1"/>
      </w:r>
      <w:r w:rsidR="00E265F6"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E265F6" w:rsidRPr="195DF729">
        <w:rPr>
          <w:color w:val="000000" w:themeColor="text1"/>
          <w:lang w:val="en-US"/>
        </w:rPr>
        <w:fldChar w:fldCharType="separate"/>
      </w:r>
      <w:r w:rsidRPr="195DF729">
        <w:rPr>
          <w:noProof/>
          <w:color w:val="000000" w:themeColor="text1"/>
          <w:lang w:val="en-US"/>
        </w:rPr>
        <w:t>(Donelson and Munday 2012)</w:t>
      </w:r>
      <w:r w:rsidR="00E265F6" w:rsidRPr="195DF729">
        <w:rPr>
          <w:color w:val="000000" w:themeColor="text1"/>
          <w:lang w:val="en-US"/>
        </w:rPr>
        <w:fldChar w:fldCharType="end"/>
      </w:r>
      <w:r w:rsidRPr="195DF729">
        <w:rPr>
          <w:color w:val="000000" w:themeColor="text1"/>
          <w:lang w:val="en-US"/>
        </w:rPr>
        <w:t xml:space="preserve"> </w:t>
      </w:r>
      <w:del w:id="20" w:author="Guest User" w:date="2023-10-04T02:35:00Z">
        <w:r w:rsidR="00E265F6" w:rsidRPr="195DF729" w:rsidDel="195DF729">
          <w:rPr>
            <w:color w:val="000000" w:themeColor="text1"/>
            <w:lang w:val="en-US"/>
          </w:rPr>
          <w:delText xml:space="preserve"> </w:delText>
        </w:r>
      </w:del>
      <w:r w:rsidRPr="195DF729">
        <w:rPr>
          <w:color w:val="000000" w:themeColor="text1"/>
          <w:lang w:val="en-US"/>
        </w:rPr>
        <w:t xml:space="preserve">suggests that </w:t>
      </w:r>
      <w:r w:rsidRPr="195DF729">
        <w:rPr>
          <w:i/>
          <w:iCs/>
          <w:color w:val="000000" w:themeColor="text1"/>
          <w:lang w:val="en-US"/>
        </w:rPr>
        <w:t>A. polyacanthus</w:t>
      </w:r>
      <w:r w:rsidRPr="195DF729">
        <w:rPr>
          <w:color w:val="000000" w:themeColor="text1"/>
          <w:lang w:val="en-US"/>
        </w:rPr>
        <w:t xml:space="preserve"> provide an opportunity to understand how intraspecific variation will affect the responses to warming temperatures within a non-commercial coral reef fish; a topic that has received little attention to date. </w:t>
      </w:r>
    </w:p>
    <w:p w14:paraId="5397D5DE" w14:textId="20E8F356" w:rsidR="00556867" w:rsidRPr="00E92073" w:rsidRDefault="195DF729" w:rsidP="00B36451">
      <w:pPr>
        <w:spacing w:line="240" w:lineRule="auto"/>
        <w:jc w:val="both"/>
        <w:rPr>
          <w:color w:val="000000" w:themeColor="text1"/>
          <w:lang w:val="en-US"/>
        </w:rPr>
      </w:pPr>
      <w:commentRangeStart w:id="21"/>
      <w:r w:rsidRPr="195DF729">
        <w:rPr>
          <w:color w:val="000000" w:themeColor="text1"/>
          <w:lang w:val="en-US"/>
        </w:rPr>
        <w:t xml:space="preserve">Intraspecific thermal variation within </w:t>
      </w:r>
      <w:r w:rsidRPr="195DF729">
        <w:rPr>
          <w:i/>
          <w:iCs/>
          <w:color w:val="000000" w:themeColor="text1"/>
          <w:lang w:val="en-US"/>
        </w:rPr>
        <w:t xml:space="preserve">A. </w:t>
      </w:r>
      <w:r w:rsidRPr="195DF729">
        <w:rPr>
          <w:color w:val="000000" w:themeColor="text1"/>
          <w:lang w:val="en-US"/>
        </w:rPr>
        <w:t xml:space="preserve">polyacanthus is evident; however, robust genetic variation between </w:t>
      </w:r>
      <w:r w:rsidRPr="195DF729">
        <w:rPr>
          <w:i/>
          <w:iCs/>
          <w:color w:val="000000" w:themeColor="text1"/>
          <w:lang w:val="en-US"/>
        </w:rPr>
        <w:t>A. polyacanthus</w:t>
      </w:r>
      <w:r w:rsidRPr="195DF729">
        <w:rPr>
          <w:color w:val="000000" w:themeColor="text1"/>
          <w:lang w:val="en-US"/>
        </w:rPr>
        <w:t xml:space="preserve"> populations </w:t>
      </w:r>
      <w:r w:rsidR="00386A85" w:rsidRPr="195DF729">
        <w:rPr>
          <w:color w:val="000000" w:themeColor="text1"/>
          <w:lang w:val="en-US"/>
        </w:rPr>
        <w:fldChar w:fldCharType="begin" w:fldLock="1"/>
      </w:r>
      <w:r w:rsidR="00386A85" w:rsidRPr="195DF729">
        <w:rPr>
          <w:color w:val="000000" w:themeColor="text1"/>
          <w:lang w:val="en-US"/>
        </w:rPr>
        <w:instrText>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Doherty et al. 1994; Planes et al. 2001; Van Herwerden and Doherty 2006)","plainTextFormattedCitation":"(Doherty et al. 1994; Planes et al. 2001; Van Herwerden and Doherty 2006)","previouslyFormattedCitation":"(Doherty et al. 1994; Planes et al. 2001; Van Herwerden and Doherty 2006)"},"properties":{"noteIndex":0},"schema":"https://github.com/citation-style-language/schema/raw/master/csl-citation.json"}</w:instrText>
      </w:r>
      <w:r w:rsidR="00386A85" w:rsidRPr="195DF729">
        <w:rPr>
          <w:color w:val="000000" w:themeColor="text1"/>
          <w:lang w:val="en-US"/>
        </w:rPr>
        <w:fldChar w:fldCharType="separate"/>
      </w:r>
      <w:r w:rsidRPr="195DF729">
        <w:rPr>
          <w:noProof/>
          <w:color w:val="000000" w:themeColor="text1"/>
          <w:lang w:val="en-US"/>
        </w:rPr>
        <w:t>(Doherty et al. 1994; Planes et al. 2001; Van Herwerden and Doherty 2006)</w:t>
      </w:r>
      <w:r w:rsidR="00386A85" w:rsidRPr="195DF729">
        <w:rPr>
          <w:color w:val="000000" w:themeColor="text1"/>
          <w:lang w:val="en-US"/>
        </w:rPr>
        <w:fldChar w:fldCharType="end"/>
      </w:r>
      <w:r w:rsidRPr="195DF729">
        <w:rPr>
          <w:color w:val="000000" w:themeColor="text1"/>
          <w:lang w:val="en-US"/>
        </w:rPr>
        <w:t xml:space="preserve"> suggests that existing physiological studies provide a coarse understanding of </w:t>
      </w:r>
      <w:r w:rsidRPr="195DF729">
        <w:rPr>
          <w:i/>
          <w:iCs/>
          <w:color w:val="000000" w:themeColor="text1"/>
          <w:lang w:val="en-US"/>
        </w:rPr>
        <w:t>A. polyacanthus’s</w:t>
      </w:r>
      <w:r w:rsidRPr="195DF729">
        <w:rPr>
          <w:color w:val="000000" w:themeColor="text1"/>
          <w:lang w:val="en-US"/>
        </w:rPr>
        <w:t xml:space="preserve"> thermal landscape.  </w:t>
      </w:r>
      <w:r w:rsidR="00386A85" w:rsidRPr="195DF729">
        <w:rPr>
          <w:color w:val="000000" w:themeColor="text1"/>
          <w:lang w:val="en-US"/>
        </w:rPr>
        <w:fldChar w:fldCharType="begin" w:fldLock="1"/>
      </w:r>
      <w:r w:rsidR="00386A85" w:rsidRPr="195DF729">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00386A85" w:rsidRPr="195DF729">
        <w:rPr>
          <w:color w:val="000000" w:themeColor="text1"/>
          <w:lang w:val="en-US"/>
        </w:rPr>
        <w:fldChar w:fldCharType="separate"/>
      </w:r>
      <w:r w:rsidRPr="195DF729">
        <w:rPr>
          <w:noProof/>
          <w:color w:val="000000" w:themeColor="text1"/>
          <w:lang w:val="en-US"/>
        </w:rPr>
        <w:t>(Gardiner et al. 2010)</w:t>
      </w:r>
      <w:r w:rsidR="00386A85" w:rsidRPr="195DF729">
        <w:rPr>
          <w:color w:val="000000" w:themeColor="text1"/>
          <w:lang w:val="en-US"/>
        </w:rPr>
        <w:fldChar w:fldCharType="end"/>
      </w:r>
      <w:r w:rsidRPr="195DF729">
        <w:rPr>
          <w:color w:val="000000" w:themeColor="text1"/>
          <w:lang w:val="en-US"/>
        </w:rPr>
        <w:t xml:space="preserve"> and </w:t>
      </w:r>
      <w:r w:rsidR="00386A85" w:rsidRPr="195DF729">
        <w:rPr>
          <w:color w:val="000000" w:themeColor="text1"/>
          <w:lang w:val="en-US"/>
        </w:rPr>
        <w:fldChar w:fldCharType="begin" w:fldLock="1"/>
      </w:r>
      <w:r w:rsidR="00386A85"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386A85" w:rsidRPr="195DF729">
        <w:rPr>
          <w:color w:val="000000" w:themeColor="text1"/>
          <w:lang w:val="en-US"/>
        </w:rPr>
        <w:fldChar w:fldCharType="separate"/>
      </w:r>
      <w:r w:rsidRPr="195DF729">
        <w:rPr>
          <w:noProof/>
          <w:color w:val="000000" w:themeColor="text1"/>
          <w:lang w:val="en-US"/>
        </w:rPr>
        <w:t>(Donelson and Munday 2012)</w:t>
      </w:r>
      <w:r w:rsidR="00386A85" w:rsidRPr="195DF729">
        <w:rPr>
          <w:color w:val="000000" w:themeColor="text1"/>
          <w:lang w:val="en-US"/>
        </w:rPr>
        <w:fldChar w:fldCharType="end"/>
      </w:r>
      <w:r w:rsidRPr="195DF729">
        <w:rPr>
          <w:color w:val="000000" w:themeColor="text1"/>
          <w:lang w:val="en-US"/>
        </w:rPr>
        <w:t xml:space="preserve"> both focused on a single high-latitude population (Heron Island), however, genetic analysis suggests high levels of genetic differentiation between populations throughout </w:t>
      </w:r>
      <w:r w:rsidRPr="195DF729">
        <w:rPr>
          <w:i/>
          <w:iCs/>
          <w:color w:val="000000" w:themeColor="text1"/>
          <w:lang w:val="en-US"/>
        </w:rPr>
        <w:t>A. polyacanthus’s</w:t>
      </w:r>
      <w:r w:rsidRPr="195DF729">
        <w:rPr>
          <w:color w:val="000000" w:themeColor="text1"/>
          <w:lang w:val="en-US"/>
        </w:rPr>
        <w:t xml:space="preserve"> range; particularly within the higher latitudes of their distribution. T</w:t>
      </w:r>
      <w:commentRangeEnd w:id="21"/>
      <w:r w:rsidR="00386A85">
        <w:commentReference w:id="21"/>
      </w:r>
      <w:r w:rsidRPr="195DF729">
        <w:rPr>
          <w:color w:val="000000" w:themeColor="text1"/>
          <w:lang w:val="en-US"/>
        </w:rPr>
        <w:t xml:space="preserve">herefore, to increase the resolution of </w:t>
      </w:r>
      <w:r w:rsidRPr="195DF729">
        <w:rPr>
          <w:i/>
          <w:iCs/>
          <w:color w:val="000000" w:themeColor="text1"/>
          <w:lang w:val="en-US"/>
        </w:rPr>
        <w:t>A. polyacanthus’s</w:t>
      </w:r>
      <w:r w:rsidRPr="195DF729">
        <w:rPr>
          <w:color w:val="000000" w:themeColor="text1"/>
          <w:lang w:val="en-US"/>
        </w:rPr>
        <w:t xml:space="preserve"> thermal landscape and allude to a greater understanding of intraspecific variation within marine environments, further exploration is needed. This study compared thermal performance curves of key physiological traits within </w:t>
      </w:r>
      <w:r w:rsidRPr="195DF729">
        <w:rPr>
          <w:i/>
          <w:iCs/>
          <w:color w:val="000000" w:themeColor="text1"/>
          <w:lang w:val="en-US"/>
        </w:rPr>
        <w:t>A. polyacanthus</w:t>
      </w:r>
      <w:r w:rsidRPr="195DF729">
        <w:rPr>
          <w:color w:val="000000" w:themeColor="text1"/>
          <w:lang w:val="en-US"/>
        </w:rPr>
        <w:t xml:space="preserve"> from three different populations among two regions of the GBR, Cairns (low-latitude) and Mackay (high-latitude), that experience different thermal profiles. We tested the hypothesis for counter-gradient variation across a thermal gradient between a low latitude and a novel high-latitude region. Based on evidence of greater phenotypic plasticity among low latitude populations</w:t>
      </w:r>
      <w:r w:rsidRPr="195DF729">
        <w:rPr>
          <w:noProof/>
          <w:color w:val="000000" w:themeColor="text1"/>
          <w:vertAlign w:val="superscript"/>
          <w:lang w:val="en-US"/>
        </w:rPr>
        <w:t xml:space="preserve"> </w:t>
      </w:r>
      <w:r w:rsidR="00386A85" w:rsidRPr="195DF729">
        <w:rPr>
          <w:color w:val="000000" w:themeColor="text1"/>
          <w:lang w:val="en-US"/>
        </w:rPr>
        <w:fldChar w:fldCharType="begin" w:fldLock="1"/>
      </w:r>
      <w:r w:rsidR="00386A85"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386A85" w:rsidRPr="195DF729">
        <w:rPr>
          <w:color w:val="000000" w:themeColor="text1"/>
          <w:lang w:val="en-US"/>
        </w:rPr>
        <w:fldChar w:fldCharType="separate"/>
      </w:r>
      <w:r w:rsidRPr="195DF729">
        <w:rPr>
          <w:noProof/>
          <w:color w:val="000000" w:themeColor="text1"/>
          <w:lang w:val="en-US"/>
        </w:rPr>
        <w:t>(Donelson and Munday 2012)</w:t>
      </w:r>
      <w:r w:rsidR="00386A85" w:rsidRPr="195DF729">
        <w:rPr>
          <w:color w:val="000000" w:themeColor="text1"/>
          <w:lang w:val="en-US"/>
        </w:rPr>
        <w:fldChar w:fldCharType="end"/>
      </w:r>
      <w:r w:rsidRPr="195DF729">
        <w:rPr>
          <w:color w:val="000000" w:themeColor="text1"/>
          <w:lang w:val="en-US"/>
        </w:rPr>
        <w:t xml:space="preserve">, populations from the high latitude region are expected to have increased thermal tolerance and performance at warmer temperatures than populations from the low-latitude region. However, co-gradient variation represents a valid alternative hypothesis considering the limited amount of research available on the topic and observed genetic differences between the high latitude populations examined in this study and the high-latitude population examined by past research. </w:t>
      </w:r>
    </w:p>
    <w:p w14:paraId="66A87D42" w14:textId="16A2C998" w:rsidR="00194015" w:rsidRDefault="00C4067B" w:rsidP="00B36451">
      <w:pPr>
        <w:pStyle w:val="Heading1"/>
        <w:spacing w:line="240" w:lineRule="auto"/>
        <w:rPr>
          <w:lang w:val="en-US"/>
        </w:rPr>
      </w:pPr>
      <w:r>
        <w:rPr>
          <w:lang w:val="en-US"/>
        </w:rPr>
        <w:t>Methods</w:t>
      </w:r>
      <w:r w:rsidR="00F448E4">
        <w:rPr>
          <w:lang w:val="en-US"/>
        </w:rPr>
        <w:t xml:space="preserve"> </w:t>
      </w:r>
    </w:p>
    <w:p w14:paraId="3345080B" w14:textId="7F0302D0" w:rsidR="008C51BB" w:rsidRDefault="008900BF" w:rsidP="00B36451">
      <w:pPr>
        <w:pStyle w:val="Heading2"/>
        <w:spacing w:line="240" w:lineRule="auto"/>
        <w:rPr>
          <w:lang w:val="en-US"/>
        </w:rPr>
      </w:pPr>
      <w:r>
        <w:rPr>
          <w:lang w:val="en-US"/>
        </w:rPr>
        <w:t>S</w:t>
      </w:r>
      <w:r w:rsidR="006A5DF6">
        <w:rPr>
          <w:lang w:val="en-US"/>
        </w:rPr>
        <w:t xml:space="preserve">ampling </w:t>
      </w:r>
    </w:p>
    <w:p w14:paraId="134B9E49" w14:textId="579E24DD" w:rsidR="00022C55" w:rsidRDefault="00FD02A8" w:rsidP="00B36451">
      <w:pPr>
        <w:spacing w:line="240" w:lineRule="auto"/>
        <w:jc w:val="both"/>
        <w:rPr>
          <w:lang w:val="en-US"/>
        </w:rPr>
      </w:pPr>
      <w:r>
        <w:rPr>
          <w:lang w:val="en-US"/>
        </w:rPr>
        <w:t>The tropical damselfish</w:t>
      </w:r>
      <w:r w:rsidR="00B4506F">
        <w:rPr>
          <w:lang w:val="en-US"/>
        </w:rPr>
        <w:t>,</w:t>
      </w:r>
      <w:r>
        <w:rPr>
          <w:lang w:val="en-US"/>
        </w:rPr>
        <w:t xml:space="preserve"> </w:t>
      </w:r>
      <w:r>
        <w:rPr>
          <w:i/>
          <w:iCs/>
          <w:lang w:val="en-US"/>
        </w:rPr>
        <w:t>Acanthochromis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C48A9">
        <w:rPr>
          <w:lang w:val="en-US"/>
        </w:rPr>
        <w:t xml:space="preserve">spanning </w:t>
      </w:r>
      <w:r w:rsidR="00412C68">
        <w:rPr>
          <w:lang w:val="en-US"/>
        </w:rPr>
        <w:t>30</w:t>
      </w:r>
      <w:r w:rsidR="00CC48A9">
        <w:rPr>
          <w:rFonts w:cstheme="minorHAnsi"/>
          <w:lang w:val="en-US"/>
        </w:rPr>
        <w:t>°</w:t>
      </w:r>
      <w:r w:rsidR="00CC48A9">
        <w:rPr>
          <w:lang w:val="en-US"/>
        </w:rPr>
        <w:t xml:space="preserve"> of latitude</w:t>
      </w:r>
      <w:r w:rsidR="00CE7D8E">
        <w:rPr>
          <w:lang w:val="en-US"/>
        </w:rPr>
        <w:t>)</w:t>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thought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 Pleistocene (</w:t>
      </w:r>
      <w:r w:rsidR="004B5757">
        <w:rPr>
          <w:lang w:val="en-US"/>
        </w:rPr>
        <w:t>2.6 Ma- 11.7 ka</w:t>
      </w:r>
      <w:r w:rsidR="00891CCC">
        <w:rPr>
          <w:lang w:val="en-US"/>
        </w:rPr>
        <w:t>)</w:t>
      </w:r>
      <w:r w:rsidR="00CE7D8E">
        <w:rPr>
          <w:lang w:val="en-US"/>
        </w:rPr>
        <w:t xml:space="preserve"> </w:t>
      </w:r>
      <w:r w:rsidR="006662DC">
        <w:rPr>
          <w:lang w:val="en-US"/>
        </w:rPr>
        <w:t xml:space="preserve">bottlenecks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00050CEF" w:rsidRP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eventually</w:t>
      </w:r>
      <w:r w:rsidR="00B70652">
        <w:rPr>
          <w:lang w:val="en-US"/>
        </w:rPr>
        <w:t xml:space="preserve"> such dispersal </w:t>
      </w:r>
      <w:r w:rsidR="000B6947">
        <w:rPr>
          <w:lang w:val="en-US"/>
        </w:rPr>
        <w:t xml:space="preserve">corridors </w:t>
      </w:r>
      <w:r w:rsidR="000A0C87">
        <w:rPr>
          <w:lang w:val="en-US"/>
        </w:rPr>
        <w:t xml:space="preserve">ceased to function </w:t>
      </w:r>
      <w:r w:rsidR="00FB7F13">
        <w:rPr>
          <w:lang w:val="en-US"/>
        </w:rPr>
        <w:lastRenderedPageBreak/>
        <w:t>as water levels began to reach present-day levels.</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00050CEF" w:rsidRPr="00050CEF">
        <w:rPr>
          <w:noProof/>
          <w:lang w:val="en-US"/>
        </w:rPr>
        <w:t>(Robertson 1973)</w:t>
      </w:r>
      <w:r w:rsidR="00524C79">
        <w:rPr>
          <w:lang w:val="en-US"/>
        </w:rPr>
        <w:fldChar w:fldCharType="end"/>
      </w:r>
      <w:r w:rsidR="0092626B">
        <w:rPr>
          <w:lang w:val="en-US"/>
        </w:rPr>
        <w:t xml:space="preserve">. </w:t>
      </w:r>
      <w:r w:rsidR="00F636DB">
        <w:rPr>
          <w:lang w:val="en-US"/>
        </w:rPr>
        <w:t>This unusual</w:t>
      </w:r>
      <w:r w:rsidR="008C1E10">
        <w:rPr>
          <w:lang w:val="en-US"/>
        </w:rPr>
        <w:t xml:space="preserve"> </w:t>
      </w:r>
      <w:r w:rsidR="00D47967">
        <w:rPr>
          <w:lang w:val="en-US"/>
        </w:rPr>
        <w:t>life history trait</w:t>
      </w:r>
      <w:r w:rsidR="00F866DE">
        <w:rPr>
          <w:lang w:val="en-US"/>
        </w:rPr>
        <w:t>,</w:t>
      </w:r>
      <w:r w:rsidR="00BC481B">
        <w:rPr>
          <w:lang w:val="en-US"/>
        </w:rPr>
        <w:t xml:space="preserve"> </w:t>
      </w:r>
      <w:r w:rsidR="00F5797C">
        <w:rPr>
          <w:lang w:val="en-US"/>
        </w:rPr>
        <w:t>among marine fish</w:t>
      </w:r>
      <w:r w:rsidR="00F866DE">
        <w:rPr>
          <w:lang w:val="en-US"/>
        </w:rPr>
        <w:t>,</w:t>
      </w:r>
      <w:r w:rsidR="0094400E">
        <w:rPr>
          <w:lang w:val="en-US"/>
        </w:rPr>
        <w:t xml:space="preserve"> coupled with </w:t>
      </w:r>
      <w:r w:rsidR="0094400E">
        <w:rPr>
          <w:i/>
          <w:iCs/>
          <w:lang w:val="en-US"/>
        </w:rPr>
        <w:t>A. polyacanthus</w:t>
      </w:r>
      <w:r w:rsidR="0094400E">
        <w:rPr>
          <w:lang w:val="en-US"/>
        </w:rPr>
        <w:t xml:space="preserve"> inability to dispers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00050CEF" w:rsidRP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00050CEF" w:rsidRP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 xml:space="preserve">. </w:t>
      </w:r>
      <w:r w:rsidR="00236820">
        <w:rPr>
          <w:lang w:val="en-US"/>
        </w:rPr>
        <w:t xml:space="preserve"> </w:t>
      </w:r>
    </w:p>
    <w:p w14:paraId="20445B32" w14:textId="1E3F211E" w:rsidR="001073B4" w:rsidRDefault="002B3CCE" w:rsidP="00B36451">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226743">
        <w:rPr>
          <w:lang w:val="en-US"/>
        </w:rPr>
        <w:t>central GBR [Cairns] and southern GBR [Mackay])</w:t>
      </w:r>
      <w:r w:rsidR="00E21B72">
        <w:rPr>
          <w:lang w:val="en-US"/>
        </w:rPr>
        <w:t>.</w:t>
      </w:r>
      <w:r w:rsidR="001D7E4E">
        <w:rPr>
          <w:lang w:val="en-US"/>
        </w:rPr>
        <w:t xml:space="preserve"> </w:t>
      </w:r>
      <w:r w:rsidR="00E21B72">
        <w:rPr>
          <w:lang w:val="en-US"/>
        </w:rPr>
        <w:t>T</w:t>
      </w:r>
      <w:r w:rsidR="001D7E4E">
        <w:rPr>
          <w:lang w:val="en-US"/>
        </w:rPr>
        <w:t>hree reefs from locations around Cairn</w:t>
      </w:r>
      <w:r w:rsidR="000B2862">
        <w:rPr>
          <w:lang w:val="en-US"/>
        </w:rPr>
        <w:t>s</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424D6B">
        <w:rPr>
          <w:lang w:val="en-US"/>
        </w:rPr>
        <w:t>[</w:t>
      </w:r>
      <w:r w:rsidR="00DB6B6C">
        <w:rPr>
          <w:lang w:val="en-US"/>
        </w:rPr>
        <w:t>-16</w:t>
      </w:r>
      <w:r w:rsidR="00BF57E0">
        <w:rPr>
          <w:lang w:val="en-US"/>
        </w:rPr>
        <w:t>.341, 145.773</w:t>
      </w:r>
      <w:r w:rsidR="00BC579C">
        <w:rPr>
          <w:lang w:val="en-US"/>
        </w:rPr>
        <w:t>]</w:t>
      </w:r>
      <w:r w:rsidR="00C44FC9">
        <w:rPr>
          <w:lang w:val="en-US"/>
        </w:rPr>
        <w:t>)</w:t>
      </w:r>
      <w:r w:rsidR="00F810DF">
        <w:rPr>
          <w:lang w:val="en-US"/>
        </w:rPr>
        <w:t>, Vlassof Cay</w:t>
      </w:r>
      <w:r w:rsidR="00D65D29">
        <w:rPr>
          <w:lang w:val="en-US"/>
        </w:rPr>
        <w:t xml:space="preserve"> </w:t>
      </w:r>
      <w:r w:rsidR="00EF7EFD">
        <w:rPr>
          <w:lang w:val="en-US"/>
        </w:rPr>
        <w:t>(</w:t>
      </w:r>
      <w:r w:rsidR="00BC579C">
        <w:rPr>
          <w:lang w:val="en-US"/>
        </w:rPr>
        <w:t>[</w:t>
      </w:r>
      <w:r w:rsidR="0020483F">
        <w:rPr>
          <w:lang w:val="en-US"/>
        </w:rPr>
        <w:t>-16.657, 145.990</w:t>
      </w:r>
      <w:r w:rsidR="00BC579C">
        <w:rPr>
          <w:lang w:val="en-US"/>
        </w:rPr>
        <w:t>]</w:t>
      </w:r>
      <w:r w:rsidR="00EF7EFD">
        <w:rPr>
          <w:lang w:val="en-US"/>
        </w:rPr>
        <w:t>)</w:t>
      </w:r>
      <w:r w:rsidR="00F810DF">
        <w:rPr>
          <w:lang w:val="en-US"/>
        </w:rPr>
        <w:t>, and Sudbury Reef</w:t>
      </w:r>
      <w:r w:rsidR="00D65D29">
        <w:rPr>
          <w:lang w:val="en-US"/>
        </w:rPr>
        <w:t xml:space="preserve"> </w:t>
      </w:r>
      <w:r w:rsidR="00EF7EFD">
        <w:rPr>
          <w:lang w:val="en-US"/>
        </w:rPr>
        <w:t>(</w:t>
      </w:r>
      <w:r w:rsidR="00BC579C">
        <w:rPr>
          <w:lang w:val="en-US"/>
        </w:rPr>
        <w:t>[</w:t>
      </w:r>
      <w:r w:rsidR="00F30AC9">
        <w:rPr>
          <w:lang w:val="en-US"/>
        </w:rPr>
        <w:t>-16.996, 146.202</w:t>
      </w:r>
      <w:r w:rsidR="00525CA8">
        <w:rPr>
          <w:lang w:val="en-US"/>
        </w:rPr>
        <w:t>]</w:t>
      </w:r>
      <w:r w:rsidR="00EF7EFD">
        <w:rPr>
          <w:lang w:val="en-US"/>
        </w:rPr>
        <w:t>)</w:t>
      </w:r>
      <w:r w:rsidR="00D65D29">
        <w:rPr>
          <w:lang w:val="en-US"/>
        </w:rPr>
        <w:t>, as well as from</w:t>
      </w:r>
      <w:r w:rsidR="00F810DF">
        <w:rPr>
          <w:lang w:val="en-US"/>
        </w:rPr>
        <w:t xml:space="preserve"> </w:t>
      </w:r>
      <w:r w:rsidR="00A552C6">
        <w:rPr>
          <w:lang w:val="en-US"/>
        </w:rPr>
        <w:t>inshore islands and reefs in proximity to</w:t>
      </w:r>
      <w:r w:rsidR="000B2862">
        <w:rPr>
          <w:lang w:val="en-US"/>
        </w:rPr>
        <w:t xml:space="preserve"> Mackay</w:t>
      </w:r>
      <w:r w:rsidR="00A552C6">
        <w:rPr>
          <w:lang w:val="en-US"/>
        </w:rPr>
        <w:t xml:space="preserve"> including:</w:t>
      </w:r>
      <w:r w:rsidR="000B2862">
        <w:rPr>
          <w:lang w:val="en-US"/>
        </w:rPr>
        <w:t xml:space="preserve"> </w:t>
      </w:r>
      <w:r w:rsidR="00CD7929">
        <w:rPr>
          <w:lang w:val="en-US"/>
        </w:rPr>
        <w:t>Cockermouth Island</w:t>
      </w:r>
      <w:r w:rsidR="00A552C6">
        <w:rPr>
          <w:lang w:val="en-US"/>
        </w:rPr>
        <w:t xml:space="preserve"> </w:t>
      </w:r>
      <w:r w:rsidR="00EF7EFD">
        <w:rPr>
          <w:lang w:val="en-US"/>
        </w:rPr>
        <w:t>(</w:t>
      </w:r>
      <w:r w:rsidR="00525CA8">
        <w:rPr>
          <w:lang w:val="en-US"/>
        </w:rPr>
        <w:t>[</w:t>
      </w:r>
      <w:r w:rsidR="00F30AC9">
        <w:rPr>
          <w:lang w:val="en-US"/>
        </w:rPr>
        <w:t>-20.772, 149.39</w:t>
      </w:r>
      <w:r w:rsidR="00A23AB0">
        <w:rPr>
          <w:lang w:val="en-US"/>
        </w:rPr>
        <w:t>0</w:t>
      </w:r>
      <w:r w:rsidR="00525CA8">
        <w:rPr>
          <w:lang w:val="en-US"/>
        </w:rPr>
        <w:t>]</w:t>
      </w:r>
      <w:r w:rsidR="00EF7EFD">
        <w:rPr>
          <w:lang w:val="en-US"/>
        </w:rPr>
        <w:t>)</w:t>
      </w:r>
      <w:r w:rsidR="00CD7929">
        <w:rPr>
          <w:lang w:val="en-US"/>
        </w:rPr>
        <w:t>, Keswick Island</w:t>
      </w:r>
      <w:r w:rsidR="00A552C6">
        <w:rPr>
          <w:lang w:val="en-US"/>
        </w:rPr>
        <w:t xml:space="preserve"> </w:t>
      </w:r>
      <w:r w:rsidR="00EF7EFD">
        <w:rPr>
          <w:lang w:val="en-US"/>
        </w:rPr>
        <w:t>(</w:t>
      </w:r>
      <w:r w:rsidR="00525CA8">
        <w:rPr>
          <w:lang w:val="en-US"/>
        </w:rPr>
        <w:t>[</w:t>
      </w:r>
      <w:r w:rsidR="006678A0">
        <w:rPr>
          <w:lang w:val="en-US"/>
        </w:rPr>
        <w:t>-20.908, 149.406</w:t>
      </w:r>
      <w:r w:rsidR="00525CA8">
        <w:rPr>
          <w:lang w:val="en-US"/>
        </w:rPr>
        <w:t>]</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2D46F4">
        <w:rPr>
          <w:lang w:val="en-US"/>
        </w:rPr>
        <w:t>, 150.363</w:t>
      </w:r>
      <w:r w:rsidR="00525CA8">
        <w:rPr>
          <w:lang w:val="en-US"/>
        </w:rPr>
        <w:t>]</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Cairns and Mackay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Pr>
          <w:rFonts w:cstheme="minorHAnsi"/>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p>
    <w:p w14:paraId="06202D85" w14:textId="06737AC3" w:rsidR="00585AD1" w:rsidRPr="00ED776A" w:rsidRDefault="00585AD1" w:rsidP="00B36451">
      <w:pPr>
        <w:spacing w:line="240" w:lineRule="auto"/>
        <w:jc w:val="both"/>
        <w:rPr>
          <w:lang w:val="en-US"/>
        </w:rPr>
      </w:pPr>
      <w:r>
        <w:rPr>
          <w:lang w:val="en-US"/>
        </w:rPr>
        <w:t xml:space="preserve">In total </w:t>
      </w:r>
      <w:r w:rsidR="00567087">
        <w:rPr>
          <w:lang w:val="en-US"/>
        </w:rPr>
        <w:t>55</w:t>
      </w:r>
      <w:r w:rsidR="00746BB7">
        <w:rPr>
          <w:lang w:val="en-US"/>
        </w:rPr>
        <w:t xml:space="preserve"> </w:t>
      </w:r>
      <w:r>
        <w:rPr>
          <w:lang w:val="en-US"/>
        </w:rPr>
        <w:t>fish were sampled over the duration of the experiment (</w:t>
      </w:r>
      <w:r>
        <w:rPr>
          <w:b/>
          <w:bCs/>
          <w:lang w:val="en-US"/>
        </w:rPr>
        <w:t>S</w:t>
      </w:r>
      <w:r w:rsidR="00D9419C">
        <w:rPr>
          <w:b/>
          <w:bCs/>
          <w:lang w:val="en-US"/>
        </w:rPr>
        <w:t xml:space="preserve">upplemental table </w:t>
      </w:r>
      <w:r>
        <w:rPr>
          <w:b/>
          <w:bCs/>
          <w:lang w:val="en-US"/>
        </w:rPr>
        <w:t>1</w:t>
      </w:r>
      <w:r>
        <w:rPr>
          <w:lang w:val="en-US"/>
        </w:rPr>
        <w:t>).</w:t>
      </w:r>
      <w:r w:rsidR="00440548">
        <w:rPr>
          <w:lang w:val="en-US"/>
        </w:rPr>
        <w:t xml:space="preserve"> Fish were </w:t>
      </w:r>
      <w:r>
        <w:rPr>
          <w:lang w:val="en-US"/>
        </w:rPr>
        <w:t>sampled from Tongue Reef (</w:t>
      </w:r>
      <w:r>
        <w:rPr>
          <w:i/>
          <w:iCs/>
          <w:lang w:val="en-US"/>
        </w:rPr>
        <w:t>n =</w:t>
      </w:r>
      <w:r w:rsidR="001E3711">
        <w:rPr>
          <w:i/>
          <w:iCs/>
          <w:lang w:val="en-US"/>
        </w:rPr>
        <w:t>8</w:t>
      </w:r>
      <w:r>
        <w:rPr>
          <w:lang w:val="en-US"/>
        </w:rPr>
        <w:t>), Sudbury Reef (</w:t>
      </w:r>
      <w:r>
        <w:rPr>
          <w:i/>
          <w:iCs/>
          <w:lang w:val="en-US"/>
        </w:rPr>
        <w:t>n =</w:t>
      </w:r>
      <w:r w:rsidR="001E3711">
        <w:rPr>
          <w:i/>
          <w:iCs/>
          <w:lang w:val="en-US"/>
        </w:rPr>
        <w:t>11</w:t>
      </w:r>
      <w:r>
        <w:rPr>
          <w:lang w:val="en-US"/>
        </w:rPr>
        <w:t>), Vlassof Cay (</w:t>
      </w:r>
      <w:r>
        <w:rPr>
          <w:i/>
          <w:iCs/>
          <w:lang w:val="en-US"/>
        </w:rPr>
        <w:t>n =</w:t>
      </w:r>
      <w:r w:rsidR="0093144F">
        <w:rPr>
          <w:i/>
          <w:iCs/>
          <w:lang w:val="en-US"/>
        </w:rPr>
        <w:t>10</w:t>
      </w:r>
      <w:r>
        <w:rPr>
          <w:lang w:val="en-US"/>
        </w:rPr>
        <w:t>), Cockermouth Island (</w:t>
      </w:r>
      <w:r>
        <w:rPr>
          <w:i/>
          <w:iCs/>
          <w:lang w:val="en-US"/>
        </w:rPr>
        <w:t>n =</w:t>
      </w:r>
      <w:r w:rsidR="0093144F">
        <w:rPr>
          <w:i/>
          <w:iCs/>
          <w:lang w:val="en-US"/>
        </w:rPr>
        <w:t>10</w:t>
      </w:r>
      <w:r>
        <w:rPr>
          <w:lang w:val="en-US"/>
        </w:rPr>
        <w:t>), Keswick Island (</w:t>
      </w:r>
      <w:r>
        <w:rPr>
          <w:i/>
          <w:iCs/>
          <w:lang w:val="en-US"/>
        </w:rPr>
        <w:t>n =</w:t>
      </w:r>
      <w:r w:rsidR="0093144F">
        <w:rPr>
          <w:i/>
          <w:iCs/>
          <w:lang w:val="en-US"/>
        </w:rPr>
        <w:t>6</w:t>
      </w:r>
      <w:r>
        <w:rPr>
          <w:lang w:val="en-US"/>
        </w:rPr>
        <w:t>), and Chauvel Reef (</w:t>
      </w:r>
      <w:r>
        <w:rPr>
          <w:i/>
          <w:iCs/>
          <w:lang w:val="en-US"/>
        </w:rPr>
        <w:t>n =</w:t>
      </w:r>
      <w:r w:rsidR="0093144F">
        <w:rPr>
          <w:i/>
          <w:iCs/>
          <w:lang w:val="en-US"/>
        </w:rPr>
        <w:t>10</w:t>
      </w:r>
      <w:r>
        <w:rPr>
          <w:lang w:val="en-US"/>
        </w:rPr>
        <w:t xml:space="preserve">). </w:t>
      </w:r>
      <w:r w:rsidR="009C3F85">
        <w:rPr>
          <w:lang w:val="en-US"/>
        </w:rPr>
        <w:t>H</w:t>
      </w:r>
      <w:r>
        <w:rPr>
          <w:lang w:val="en-US"/>
        </w:rPr>
        <w:t>owever, not all fish survived the duration of the experiment.</w:t>
      </w:r>
      <w:r w:rsidR="006B385F">
        <w:rPr>
          <w:lang w:val="en-US"/>
        </w:rPr>
        <w:t xml:space="preserve"> From the initial 55 fish</w:t>
      </w:r>
      <w:r w:rsidR="00A41CAC">
        <w:rPr>
          <w:lang w:val="en-US"/>
        </w:rPr>
        <w:t>, 38 completed all experimental assays including:</w:t>
      </w:r>
      <w:r w:rsidR="006B385F">
        <w:rPr>
          <w:lang w:val="en-US"/>
        </w:rPr>
        <w:t xml:space="preserve"> r</w:t>
      </w:r>
      <w:r w:rsidR="00440548" w:rsidRPr="00054FD2">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14:paraId="3021BE06" w14:textId="2927396D" w:rsidR="00752138" w:rsidRDefault="00A622DE" w:rsidP="00B36451">
      <w:pPr>
        <w:spacing w:line="240" w:lineRule="auto"/>
        <w:jc w:val="both"/>
        <w:rPr>
          <w:rFonts w:cstheme="minorHAnsi"/>
          <w:lang w:val="en-US"/>
        </w:rPr>
      </w:pPr>
      <w:r>
        <w:rPr>
          <w:rFonts w:cstheme="minorHAnsi"/>
          <w:lang w:val="en-US"/>
        </w:rPr>
        <w:t>Adult fish were held in separate 60L</w:t>
      </w:r>
      <w:r w:rsidR="00A901A9">
        <w:rPr>
          <w:rFonts w:cstheme="minorHAnsi"/>
          <w:lang w:val="en-US"/>
        </w:rPr>
        <w:t xml:space="preserve"> opaque</w:t>
      </w:r>
      <w:r>
        <w:rPr>
          <w:rFonts w:cstheme="minorHAnsi"/>
          <w:lang w:val="en-US"/>
        </w:rPr>
        <w:t xml:space="preserve"> aquariums</w:t>
      </w:r>
      <w:r w:rsidR="00A901A9">
        <w:rPr>
          <w:rFonts w:cstheme="minorHAnsi"/>
          <w:lang w:val="en-US"/>
        </w:rPr>
        <w:t xml:space="preserve"> </w:t>
      </w:r>
      <w:r w:rsidR="00A901A9" w:rsidRPr="00C726F0">
        <w:rPr>
          <w:rFonts w:cstheme="minorHAnsi"/>
          <w:lang w:val="en-US"/>
        </w:rPr>
        <w:t>(</w:t>
      </w:r>
      <w:r w:rsidR="000322BA" w:rsidRPr="00C726F0">
        <w:rPr>
          <w:rFonts w:cstheme="minorHAnsi"/>
          <w:lang w:val="en-US"/>
        </w:rPr>
        <w:t>56L x 3</w:t>
      </w:r>
      <w:r w:rsidR="00C726F0" w:rsidRPr="00C726F0">
        <w:rPr>
          <w:rFonts w:cstheme="minorHAnsi"/>
          <w:lang w:val="en-US"/>
        </w:rPr>
        <w:t>5</w:t>
      </w:r>
      <w:r w:rsidR="000322BA" w:rsidRPr="00C726F0">
        <w:rPr>
          <w:rFonts w:cstheme="minorHAnsi"/>
          <w:lang w:val="en-US"/>
        </w:rPr>
        <w:t>W x</w:t>
      </w:r>
      <w:r w:rsidR="00B244B2" w:rsidRPr="00C726F0">
        <w:rPr>
          <w:rFonts w:cstheme="minorHAnsi"/>
          <w:lang w:val="en-US"/>
        </w:rPr>
        <w:t xml:space="preserve"> 3</w:t>
      </w:r>
      <w:r w:rsidR="00C726F0" w:rsidRPr="00C726F0">
        <w:rPr>
          <w:rFonts w:cstheme="minorHAnsi"/>
          <w:lang w:val="en-US"/>
        </w:rPr>
        <w:t>0</w:t>
      </w:r>
      <w:r w:rsidR="00B244B2" w:rsidRPr="00C726F0">
        <w:rPr>
          <w:rFonts w:cstheme="minorHAnsi"/>
          <w:lang w:val="en-US"/>
        </w:rPr>
        <w:t>H</w:t>
      </w:r>
      <w:r w:rsidR="00A901A9" w:rsidRPr="00C726F0">
        <w:rPr>
          <w:rFonts w:cstheme="minorHAnsi"/>
          <w:lang w:val="en-US"/>
        </w:rPr>
        <w:t>)</w:t>
      </w:r>
      <w:r>
        <w:rPr>
          <w:rFonts w:cstheme="minorHAnsi"/>
          <w:lang w:val="en-US"/>
        </w:rPr>
        <w:t xml:space="preserve"> inside an </w:t>
      </w:r>
      <w:r w:rsidR="00752138">
        <w:rPr>
          <w:rFonts w:cstheme="minorHAnsi"/>
          <w:lang w:val="en-US"/>
        </w:rPr>
        <w:t>environmentally controlled</w:t>
      </w:r>
      <w:r w:rsidR="003F5C3C">
        <w:rPr>
          <w:rFonts w:cstheme="minorHAnsi"/>
          <w:lang w:val="en-US"/>
        </w:rPr>
        <w:t xml:space="preserve"> aquarium room at</w:t>
      </w:r>
      <w:r w:rsidR="004926A2">
        <w:rPr>
          <w:rFonts w:cstheme="minorHAnsi"/>
          <w:lang w:val="en-US"/>
        </w:rPr>
        <w:t xml:space="preserve"> the Marine and Aquaculture Research Facilit</w:t>
      </w:r>
      <w:r w:rsidR="00A572E0">
        <w:rPr>
          <w:rFonts w:cstheme="minorHAnsi"/>
          <w:lang w:val="en-US"/>
        </w:rPr>
        <w:t>y</w:t>
      </w:r>
      <w:r w:rsidR="00A5176A">
        <w:rPr>
          <w:rFonts w:cstheme="minorHAnsi"/>
          <w:lang w:val="en-US"/>
        </w:rPr>
        <w:t xml:space="preserve"> at</w:t>
      </w:r>
      <w:r w:rsidR="003F5C3C">
        <w:rPr>
          <w:rFonts w:cstheme="minorHAnsi"/>
          <w:lang w:val="en-US"/>
        </w:rPr>
        <w:t xml:space="preserve"> James Cook University (Townsville, Australia). Each aquarium </w:t>
      </w:r>
      <w:r w:rsidR="00A551EF">
        <w:rPr>
          <w:rFonts w:cstheme="minorHAnsi"/>
          <w:lang w:val="en-US"/>
        </w:rPr>
        <w:t xml:space="preserve">contained </w:t>
      </w:r>
      <w:r w:rsidR="00A572E0">
        <w:rPr>
          <w:rFonts w:cstheme="minorHAnsi"/>
          <w:lang w:val="en-US"/>
        </w:rPr>
        <w:t xml:space="preserve">a </w:t>
      </w:r>
      <w:r w:rsidR="00A551EF">
        <w:rPr>
          <w:rFonts w:cstheme="minorHAnsi"/>
          <w:lang w:val="en-US"/>
        </w:rPr>
        <w:t>shelter</w:t>
      </w:r>
      <w:r w:rsidR="00A5176A">
        <w:rPr>
          <w:rFonts w:cstheme="minorHAnsi"/>
          <w:lang w:val="en-US"/>
        </w:rPr>
        <w:t xml:space="preserve"> (</w:t>
      </w:r>
      <w:r w:rsidR="007552DF">
        <w:rPr>
          <w:rFonts w:cstheme="minorHAnsi"/>
          <w:lang w:val="en-US"/>
        </w:rPr>
        <w:t>half</w:t>
      </w:r>
      <w:r w:rsidR="00312DC1">
        <w:rPr>
          <w:rFonts w:cstheme="minorHAnsi"/>
          <w:lang w:val="en-US"/>
        </w:rPr>
        <w:t xml:space="preserve"> a </w:t>
      </w:r>
      <w:r w:rsidR="00A5176A">
        <w:rPr>
          <w:rFonts w:cstheme="minorHAnsi"/>
          <w:lang w:val="en-US"/>
        </w:rPr>
        <w:t>terra-cotta pot)</w:t>
      </w:r>
      <w:r w:rsidR="00842B67">
        <w:rPr>
          <w:rFonts w:cstheme="minorHAnsi"/>
          <w:lang w:val="en-US"/>
        </w:rPr>
        <w:t>,</w:t>
      </w:r>
      <w:r w:rsidR="00A551EF">
        <w:rPr>
          <w:rFonts w:cstheme="minorHAnsi"/>
          <w:lang w:val="en-US"/>
        </w:rPr>
        <w:t xml:space="preserve"> </w:t>
      </w:r>
      <w:r w:rsidR="008A2D6B">
        <w:rPr>
          <w:rFonts w:cstheme="minorHAnsi"/>
          <w:lang w:val="en-US"/>
        </w:rPr>
        <w:t>constant aeration</w:t>
      </w:r>
      <w:r w:rsidR="00F73C6F">
        <w:rPr>
          <w:rFonts w:cstheme="minorHAnsi"/>
          <w:lang w:val="en-US"/>
        </w:rPr>
        <w:t>,</w:t>
      </w:r>
      <w:r w:rsidR="00842B67">
        <w:rPr>
          <w:rFonts w:cstheme="minorHAnsi"/>
          <w:lang w:val="en-US"/>
        </w:rPr>
        <w:t xml:space="preserve"> and</w:t>
      </w:r>
      <w:r w:rsidR="00135993">
        <w:rPr>
          <w:rFonts w:cstheme="minorHAnsi"/>
          <w:lang w:val="en-US"/>
        </w:rPr>
        <w:t xml:space="preserve"> </w:t>
      </w:r>
      <w:r w:rsidR="00AC20A1">
        <w:rPr>
          <w:rFonts w:cstheme="minorHAnsi"/>
          <w:lang w:val="en-US"/>
        </w:rPr>
        <w:t>water flow</w:t>
      </w:r>
      <w:r w:rsidR="00F73C6F">
        <w:rPr>
          <w:rFonts w:cstheme="minorHAnsi"/>
          <w:lang w:val="en-US"/>
        </w:rPr>
        <w:t xml:space="preserve"> (2 L/min)</w:t>
      </w:r>
      <w:r w:rsidR="00AC20A1">
        <w:rPr>
          <w:rFonts w:cstheme="minorHAnsi"/>
          <w:lang w:val="en-US"/>
        </w:rPr>
        <w:t xml:space="preserve"> at set experimental conditions</w:t>
      </w:r>
      <w:r w:rsidR="00522F64">
        <w:rPr>
          <w:rFonts w:cstheme="minorHAnsi"/>
          <w:lang w:val="en-US"/>
        </w:rPr>
        <w:t xml:space="preserve"> (see </w:t>
      </w:r>
      <w:r w:rsidR="00796005">
        <w:rPr>
          <w:rFonts w:cstheme="minorHAnsi"/>
          <w:lang w:val="en-US"/>
        </w:rPr>
        <w:t>below</w:t>
      </w:r>
      <w:r w:rsidR="00522F64">
        <w:rPr>
          <w:rFonts w:cstheme="minorHAnsi"/>
          <w:lang w:val="en-US"/>
        </w:rPr>
        <w:t>)</w:t>
      </w:r>
      <w:r w:rsidR="00AC20A1">
        <w:rPr>
          <w:rFonts w:cstheme="minorHAnsi"/>
          <w:lang w:val="en-US"/>
        </w:rPr>
        <w:t>.</w:t>
      </w:r>
      <w:r w:rsidR="00A551EF">
        <w:rPr>
          <w:rFonts w:cstheme="minorHAnsi"/>
          <w:lang w:val="en-US"/>
        </w:rPr>
        <w:t xml:space="preserve"> </w:t>
      </w:r>
      <w:r w:rsidR="00E73160">
        <w:rPr>
          <w:rFonts w:cstheme="minorHAnsi"/>
          <w:lang w:val="en-US"/>
        </w:rPr>
        <w:t>Fish were transferred to the experiment room that was used for trials on May 25</w:t>
      </w:r>
      <w:r w:rsidR="00E73160" w:rsidRPr="006159A4">
        <w:rPr>
          <w:rFonts w:cstheme="minorHAnsi"/>
          <w:vertAlign w:val="superscript"/>
          <w:lang w:val="en-US"/>
        </w:rPr>
        <w:t>th</w:t>
      </w:r>
      <w:r w:rsidR="00E73160">
        <w:rPr>
          <w:rFonts w:cstheme="minorHAnsi"/>
          <w:lang w:val="en-US"/>
        </w:rPr>
        <w:t>, 202</w:t>
      </w:r>
      <w:r w:rsidR="00857293">
        <w:rPr>
          <w:rFonts w:cstheme="minorHAnsi"/>
          <w:lang w:val="en-US"/>
        </w:rPr>
        <w:t>2</w:t>
      </w:r>
      <w:r w:rsidR="00E73160">
        <w:rPr>
          <w:rFonts w:cstheme="minorHAnsi"/>
          <w:lang w:val="en-US"/>
        </w:rPr>
        <w:t>. Respirometry trials occurred from June 6</w:t>
      </w:r>
      <w:r w:rsidR="00E73160" w:rsidRPr="000227EB">
        <w:rPr>
          <w:rFonts w:cstheme="minorHAnsi"/>
          <w:vertAlign w:val="superscript"/>
          <w:lang w:val="en-US"/>
        </w:rPr>
        <w:t>th</w:t>
      </w:r>
      <w:r w:rsidR="00E73160">
        <w:rPr>
          <w:rFonts w:cstheme="minorHAnsi"/>
          <w:lang w:val="en-US"/>
        </w:rPr>
        <w:t>, 2022 – August 17</w:t>
      </w:r>
      <w:r w:rsidR="00E73160" w:rsidRPr="000227EB">
        <w:rPr>
          <w:rFonts w:cstheme="minorHAnsi"/>
          <w:vertAlign w:val="superscript"/>
          <w:lang w:val="en-US"/>
        </w:rPr>
        <w:t>th</w:t>
      </w:r>
      <w:r w:rsidR="00E73160">
        <w:rPr>
          <w:rFonts w:cstheme="minorHAnsi"/>
          <w:lang w:val="en-US"/>
        </w:rPr>
        <w:t>, 202</w:t>
      </w:r>
      <w:r w:rsidR="00857293">
        <w:rPr>
          <w:rFonts w:cstheme="minorHAnsi"/>
          <w:lang w:val="en-US"/>
        </w:rPr>
        <w:t>2</w:t>
      </w:r>
      <w:r w:rsidR="00E73160">
        <w:rPr>
          <w:rFonts w:cstheme="minorHAnsi"/>
          <w:lang w:val="en-US"/>
        </w:rPr>
        <w:t>.</w:t>
      </w:r>
    </w:p>
    <w:p w14:paraId="33910CB7" w14:textId="32C92DBE" w:rsidR="00FB541D" w:rsidRDefault="00FB541D" w:rsidP="00B36451">
      <w:pPr>
        <w:pStyle w:val="Heading2"/>
        <w:spacing w:line="240" w:lineRule="auto"/>
        <w:rPr>
          <w:lang w:val="en-US"/>
        </w:rPr>
      </w:pPr>
      <w:r>
        <w:rPr>
          <w:lang w:val="en-US"/>
        </w:rPr>
        <w:t>Thermal conditions</w:t>
      </w:r>
    </w:p>
    <w:p w14:paraId="1DAFF5BE" w14:textId="5A477080" w:rsidR="006F3534" w:rsidRPr="00E17124" w:rsidRDefault="009E0841" w:rsidP="00B36451">
      <w:pPr>
        <w:spacing w:after="0" w:line="240" w:lineRule="auto"/>
        <w:jc w:val="both"/>
        <w:rPr>
          <w:lang w:val="en-US"/>
        </w:rPr>
      </w:pPr>
      <w:r>
        <w:rPr>
          <w:lang w:val="en-US"/>
        </w:rPr>
        <w:t>To understand l</w:t>
      </w:r>
      <w:r w:rsidR="00AD2CDC">
        <w:rPr>
          <w:lang w:val="en-US"/>
        </w:rPr>
        <w:t>ocal thermal conditions for reefs within Cairns and Mackay locations were examined using temperature data collected via AIMS Temperature Logger data series</w:t>
      </w:r>
      <w:r w:rsidR="00B1046B">
        <w:rPr>
          <w:lang w:val="en-US"/>
        </w:rPr>
        <w:t xml:space="preserve">, </w:t>
      </w:r>
      <w:r>
        <w:rPr>
          <w:lang w:val="en-US"/>
        </w:rPr>
        <w:t>at a of depth 10-15m</w:t>
      </w:r>
      <w:r w:rsidR="00B1046B">
        <w:rPr>
          <w:lang w:val="en-US"/>
        </w:rPr>
        <w:t>,</w:t>
      </w:r>
      <w:r w:rsidR="00AD2CDC">
        <w:rPr>
          <w:lang w:val="en-US"/>
        </w:rPr>
        <w:t xml:space="preserve"> for a subset of reefs (</w:t>
      </w:r>
      <w:r w:rsidR="00AD2CDC" w:rsidRPr="007724AF">
        <w:rPr>
          <w:b/>
          <w:bCs/>
          <w:lang w:val="en-US"/>
        </w:rPr>
        <w:t>S</w:t>
      </w:r>
      <w:r w:rsidR="004D4F5F">
        <w:rPr>
          <w:b/>
          <w:bCs/>
          <w:lang w:val="en-US"/>
        </w:rPr>
        <w:t>upplemental table 2</w:t>
      </w:r>
      <w:r w:rsidR="00AD2CDC">
        <w:rPr>
          <w:lang w:val="en-US"/>
        </w:rPr>
        <w:t xml:space="preserve">) from each region </w:t>
      </w:r>
      <w:r w:rsidR="00A05BB7">
        <w:rPr>
          <w:lang w:val="en-US"/>
        </w:rPr>
        <w:fldChar w:fldCharType="begin" w:fldLock="1"/>
      </w:r>
      <w:r w:rsidR="00D57F1A">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00A05BB7">
        <w:rPr>
          <w:lang w:val="en-US"/>
        </w:rPr>
        <w:fldChar w:fldCharType="separate"/>
      </w:r>
      <w:r w:rsidR="00D57F1A" w:rsidRPr="00D57F1A">
        <w:rPr>
          <w:noProof/>
          <w:lang w:val="en-US"/>
        </w:rPr>
        <w:t>(Australian Institute of Marine Science (AIMS) 2020</w:t>
      </w:r>
      <w:r w:rsidR="00A05BB7">
        <w:rPr>
          <w:lang w:val="en-US"/>
        </w:rPr>
        <w:fldChar w:fldCharType="end"/>
      </w:r>
      <w:r w:rsidR="00AD2CDC">
        <w:rPr>
          <w:lang w:val="en-US"/>
        </w:rPr>
        <w:t xml:space="preserve">; </w:t>
      </w:r>
      <w:r w:rsidR="004D4F5F">
        <w:rPr>
          <w:b/>
          <w:bCs/>
          <w:lang w:val="en-US"/>
        </w:rPr>
        <w:t>Supplemental figure 1</w:t>
      </w:r>
      <w:r w:rsidR="00AD2CDC">
        <w:rPr>
          <w:lang w:val="en-US"/>
        </w:rPr>
        <w:t xml:space="preserve">). </w:t>
      </w:r>
      <w:r w:rsidR="00752138">
        <w:rPr>
          <w:rFonts w:cstheme="minorHAnsi"/>
          <w:lang w:val="en-US"/>
        </w:rPr>
        <w:t xml:space="preserve">Experimental temperatures for </w:t>
      </w:r>
      <w:r w:rsidR="00451265">
        <w:rPr>
          <w:rFonts w:cstheme="minorHAnsi"/>
          <w:lang w:val="en-US"/>
        </w:rPr>
        <w:t>repeated</w:t>
      </w:r>
      <w:r w:rsidR="002F1FA6">
        <w:rPr>
          <w:rFonts w:cstheme="minorHAnsi"/>
          <w:lang w:val="en-US"/>
        </w:rPr>
        <w:t xml:space="preserve"> aerobic physiology and immune response testing</w:t>
      </w:r>
      <w:r w:rsidR="00752138">
        <w:rPr>
          <w:rFonts w:cstheme="minorHAnsi"/>
          <w:lang w:val="en-US"/>
        </w:rPr>
        <w:t xml:space="preserve"> </w:t>
      </w:r>
      <w:r w:rsidR="001D0DC1">
        <w:rPr>
          <w:color w:val="000000" w:themeColor="text1"/>
          <w:lang w:val="en-US"/>
        </w:rPr>
        <w:t>included the approximate daily mean summer temperature for both Mackay (~27</w:t>
      </w:r>
      <w:r w:rsidR="001D0DC1">
        <w:rPr>
          <w:rFonts w:cstheme="minorHAnsi"/>
          <w:color w:val="000000" w:themeColor="text1"/>
          <w:lang w:val="en-US"/>
        </w:rPr>
        <w:t>°</w:t>
      </w:r>
      <w:r w:rsidR="001D0DC1">
        <w:rPr>
          <w:color w:val="000000" w:themeColor="text1"/>
          <w:lang w:val="en-US"/>
        </w:rPr>
        <w:t>C) and Cairns (~28.5</w:t>
      </w:r>
      <w:r w:rsidR="001D0DC1">
        <w:rPr>
          <w:rFonts w:cstheme="minorHAnsi"/>
          <w:color w:val="000000" w:themeColor="text1"/>
          <w:lang w:val="en-US"/>
        </w:rPr>
        <w:t>°</w:t>
      </w:r>
      <w:r w:rsidR="001D0DC1">
        <w:rPr>
          <w:color w:val="000000" w:themeColor="text1"/>
          <w:lang w:val="en-US"/>
        </w:rPr>
        <w:t>C) regions, as well as 30</w:t>
      </w:r>
      <w:r w:rsidR="001D0DC1">
        <w:rPr>
          <w:rFonts w:cstheme="minorHAnsi"/>
          <w:color w:val="000000" w:themeColor="text1"/>
          <w:lang w:val="en-US"/>
        </w:rPr>
        <w:t>°</w:t>
      </w:r>
      <w:r w:rsidR="001D0DC1">
        <w:rPr>
          <w:color w:val="000000" w:themeColor="text1"/>
          <w:lang w:val="en-US"/>
        </w:rPr>
        <w:t>C (mid-2100 century; SSP2-4.5, SSP3-7.0, and SSP5-8.5), and 31.5</w:t>
      </w:r>
      <w:r w:rsidR="001D0DC1">
        <w:rPr>
          <w:rFonts w:cstheme="minorHAnsi"/>
          <w:color w:val="000000" w:themeColor="text1"/>
          <w:lang w:val="en-US"/>
        </w:rPr>
        <w:t>°</w:t>
      </w:r>
      <w:r w:rsidR="001D0DC1">
        <w:rPr>
          <w:color w:val="000000" w:themeColor="text1"/>
          <w:lang w:val="en-US"/>
        </w:rPr>
        <w:t>C (end of 2100 century; SSP2-4.5 and SSP5-8.5)</w:t>
      </w:r>
      <w:r w:rsidR="001D0DC1">
        <w:rPr>
          <w:color w:val="000000" w:themeColor="text1"/>
          <w:lang w:val="en-US"/>
        </w:rPr>
        <w:fldChar w:fldCharType="begin" w:fldLock="1"/>
      </w:r>
      <w:r w:rsidR="001C5C72">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sidR="001D0DC1">
        <w:rPr>
          <w:color w:val="000000" w:themeColor="text1"/>
          <w:lang w:val="en-US"/>
        </w:rPr>
        <w:fldChar w:fldCharType="separate"/>
      </w:r>
      <w:r w:rsidR="00050CEF" w:rsidRPr="00050CEF">
        <w:rPr>
          <w:noProof/>
          <w:color w:val="000000" w:themeColor="text1"/>
          <w:lang w:val="en-US"/>
        </w:rPr>
        <w:t>(Masson-Delmotte et al. 2021)</w:t>
      </w:r>
      <w:r w:rsidR="001D0DC1">
        <w:rPr>
          <w:color w:val="000000" w:themeColor="text1"/>
          <w:lang w:val="en-US"/>
        </w:rPr>
        <w:fldChar w:fldCharType="end"/>
      </w:r>
      <w:r w:rsidR="00E17124">
        <w:rPr>
          <w:lang w:val="en-US"/>
        </w:rPr>
        <w:t xml:space="preserve">. </w:t>
      </w:r>
      <w:r w:rsidR="00E33A9B">
        <w:rPr>
          <w:rFonts w:cstheme="minorHAnsi"/>
          <w:lang w:val="en-US"/>
        </w:rPr>
        <w:t>Testing began at coolest temperature</w:t>
      </w:r>
      <w:r w:rsidR="00AB471E">
        <w:rPr>
          <w:rFonts w:cstheme="minorHAnsi"/>
          <w:lang w:val="en-US"/>
        </w:rPr>
        <w:t xml:space="preserve"> of 27°C, and once aerobic physiology and immune response testing was complete, fish were warmer to the next temperature </w:t>
      </w:r>
      <w:r w:rsidR="007016AA">
        <w:rPr>
          <w:rFonts w:cstheme="minorHAnsi"/>
          <w:lang w:val="en-US"/>
        </w:rPr>
        <w:t>of</w:t>
      </w:r>
      <w:r w:rsidR="00142A74">
        <w:rPr>
          <w:rFonts w:cstheme="minorHAnsi"/>
          <w:lang w:val="en-US"/>
        </w:rPr>
        <w:t xml:space="preserve"> +1.5°C</w:t>
      </w:r>
      <w:r w:rsidR="007016AA">
        <w:rPr>
          <w:rFonts w:cstheme="minorHAnsi"/>
          <w:lang w:val="en-US"/>
        </w:rPr>
        <w:t>,</w:t>
      </w:r>
      <w:r w:rsidR="00142A74">
        <w:rPr>
          <w:rFonts w:cstheme="minorHAnsi"/>
          <w:lang w:val="en-US"/>
        </w:rPr>
        <w:t xml:space="preserve"> at a rate of +0.5°C/day</w:t>
      </w:r>
      <w:r w:rsidR="00503AAF">
        <w:rPr>
          <w:rFonts w:cstheme="minorHAnsi"/>
          <w:lang w:val="en-US"/>
        </w:rPr>
        <w:t xml:space="preserve"> for three consecutive days. Fish were then </w:t>
      </w:r>
      <w:r w:rsidR="007016AA">
        <w:rPr>
          <w:rFonts w:cstheme="minorHAnsi"/>
          <w:lang w:val="en-US"/>
        </w:rPr>
        <w:t>provided</w:t>
      </w:r>
      <w:r w:rsidR="00D46BA0">
        <w:rPr>
          <w:rFonts w:cstheme="minorHAnsi"/>
          <w:lang w:val="en-US"/>
        </w:rPr>
        <w:t xml:space="preserve"> </w:t>
      </w:r>
      <w:r w:rsidR="007560D5">
        <w:rPr>
          <w:rFonts w:cstheme="minorHAnsi"/>
          <w:lang w:val="en-US"/>
        </w:rPr>
        <w:t xml:space="preserve">an additional </w:t>
      </w:r>
      <w:r w:rsidR="00D46BA0">
        <w:rPr>
          <w:rFonts w:cstheme="minorHAnsi"/>
          <w:lang w:val="en-US"/>
        </w:rPr>
        <w:t>five days to adjust to the new temperature</w:t>
      </w:r>
      <w:r w:rsidR="007560D5">
        <w:rPr>
          <w:rFonts w:cstheme="minorHAnsi"/>
          <w:lang w:val="en-US"/>
        </w:rPr>
        <w:t xml:space="preserve"> treatment</w:t>
      </w:r>
      <w:r w:rsidR="00D46BA0">
        <w:rPr>
          <w:rFonts w:cstheme="minorHAnsi"/>
          <w:lang w:val="en-US"/>
        </w:rPr>
        <w:t xml:space="preserve"> before the next </w:t>
      </w:r>
      <w:r w:rsidR="006D1B64">
        <w:rPr>
          <w:rFonts w:cstheme="minorHAnsi"/>
          <w:lang w:val="en-US"/>
        </w:rPr>
        <w:t>sampling period</w:t>
      </w:r>
      <w:r w:rsidR="00DC295A">
        <w:rPr>
          <w:rFonts w:cstheme="minorHAnsi"/>
          <w:lang w:val="en-US"/>
        </w:rPr>
        <w:t xml:space="preserve"> began</w:t>
      </w:r>
      <w:r w:rsidR="00D46BA0">
        <w:rPr>
          <w:rFonts w:cstheme="minorHAnsi"/>
          <w:lang w:val="en-US"/>
        </w:rPr>
        <w:t>.</w:t>
      </w:r>
      <w:r w:rsidR="00417408">
        <w:rPr>
          <w:rFonts w:cstheme="minorHAnsi"/>
          <w:lang w:val="en-US"/>
        </w:rPr>
        <w:t xml:space="preserve"> </w:t>
      </w:r>
      <w:r w:rsidR="007016AA">
        <w:rPr>
          <w:rFonts w:cstheme="minorHAnsi"/>
          <w:lang w:val="en-US"/>
        </w:rPr>
        <w:t xml:space="preserve">This process was repeated for all testing temperatures. </w:t>
      </w:r>
    </w:p>
    <w:p w14:paraId="6A9935CE" w14:textId="0C0DB7B0" w:rsidR="00752138" w:rsidRDefault="00752138" w:rsidP="00B36451">
      <w:pPr>
        <w:spacing w:after="0" w:line="240" w:lineRule="auto"/>
        <w:jc w:val="center"/>
        <w:rPr>
          <w:rFonts w:cstheme="minorHAnsi"/>
          <w:lang w:val="en-US"/>
        </w:rPr>
      </w:pPr>
    </w:p>
    <w:p w14:paraId="7FC1D96D" w14:textId="6EA91040" w:rsidR="00FD76B7" w:rsidRDefault="00FD2EE9" w:rsidP="00B36451">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4242FBEC" w:rsidR="009F1282" w:rsidRPr="008753BA" w:rsidRDefault="00E55EF8" w:rsidP="00B36451">
      <w:pPr>
        <w:spacing w:line="240" w:lineRule="auto"/>
        <w:jc w:val="both"/>
        <w:rPr>
          <w:rFonts w:cstheme="minorHAnsi"/>
          <w:lang w:val="en-US"/>
        </w:rPr>
      </w:pPr>
      <w:r>
        <w:rPr>
          <w:lang w:val="en-US"/>
        </w:rPr>
        <w:t xml:space="preserve">Routin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Pr>
          <w:rFonts w:cstheme="minorHAnsi"/>
          <w:lang w:val="en-US"/>
        </w:rPr>
        <w:t>Chambers were 1.5</w:t>
      </w:r>
      <w:r w:rsidR="00BF5B2C">
        <w:rPr>
          <w:rFonts w:cstheme="minorHAnsi"/>
          <w:lang w:val="en-US"/>
        </w:rPr>
        <w:t xml:space="preserve"> </w:t>
      </w:r>
      <w:r w:rsidR="003D0763">
        <w:rPr>
          <w:rFonts w:cstheme="minorHAnsi"/>
          <w:lang w:val="en-US"/>
        </w:rPr>
        <w:t>L in volume and custom built from PVC pipe and</w:t>
      </w:r>
      <w:r w:rsidR="00B021B3">
        <w:rPr>
          <w:rFonts w:cstheme="minorHAnsi"/>
          <w:lang w:val="en-US"/>
        </w:rPr>
        <w:t xml:space="preserve"> </w:t>
      </w:r>
      <w:r w:rsidR="003D0763">
        <w:rPr>
          <w:rFonts w:cstheme="minorHAnsi"/>
          <w:lang w:val="en-US"/>
        </w:rPr>
        <w:t>acrylic (</w:t>
      </w:r>
      <w:r w:rsidR="003D0763">
        <w:rPr>
          <w:rFonts w:cstheme="minorHAnsi"/>
          <w:b/>
          <w:bCs/>
          <w:lang w:val="en-US"/>
        </w:rPr>
        <w:t>S</w:t>
      </w:r>
      <w:r w:rsidR="009D3E36">
        <w:rPr>
          <w:rFonts w:cstheme="minorHAnsi"/>
          <w:b/>
          <w:bCs/>
          <w:lang w:val="en-US"/>
        </w:rPr>
        <w:t>upplemental figure</w:t>
      </w:r>
      <w:r w:rsidR="00F5580C">
        <w:rPr>
          <w:rFonts w:cstheme="minorHAnsi"/>
          <w:b/>
          <w:bCs/>
          <w:lang w:val="en-US"/>
        </w:rPr>
        <w:t xml:space="preserve"> 2</w:t>
      </w:r>
      <w:r w:rsidR="003D0763">
        <w:rPr>
          <w:rFonts w:cstheme="minorHAnsi"/>
          <w:lang w:val="en-US"/>
        </w:rPr>
        <w:t xml:space="preserve">). </w:t>
      </w:r>
      <w:r w:rsidR="00CA641F">
        <w:rPr>
          <w:lang w:val="en-US"/>
        </w:rPr>
        <w:t>E</w:t>
      </w:r>
      <w:r w:rsidR="0055379D">
        <w:rPr>
          <w:lang w:val="en-US"/>
        </w:rPr>
        <w:t xml:space="preserve">xperimental setup consisted of </w:t>
      </w:r>
      <w:r w:rsidR="00044A2A">
        <w:rPr>
          <w:lang w:val="en-US"/>
        </w:rPr>
        <w:t>two sumps</w:t>
      </w:r>
      <w:r w:rsidR="001E31D5">
        <w:rPr>
          <w:lang w:val="en-US"/>
        </w:rPr>
        <w:t xml:space="preserve"> (</w:t>
      </w:r>
      <w:r w:rsidR="00E14DCF">
        <w:rPr>
          <w:lang w:val="en-US"/>
        </w:rPr>
        <w:t>260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O2, PyroScienc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w:t>
      </w:r>
      <w:r w:rsidR="004D419D">
        <w:rPr>
          <w:lang w:val="en-US"/>
        </w:rPr>
        <w:lastRenderedPageBreak/>
        <w:t xml:space="preserve">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sodium sulphite</w:t>
      </w:r>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00B62B2B" w:rsidRPr="00586B16">
        <w:rPr>
          <w:lang w:val="en-US"/>
        </w:rPr>
        <w:t>eaters</w:t>
      </w:r>
      <w:r w:rsidR="00586B16">
        <w:rPr>
          <w:lang w:val="en-US"/>
        </w:rPr>
        <w:t xml:space="preserve"> (</w:t>
      </w:r>
      <w:r w:rsidR="00374080">
        <w:rPr>
          <w:lang w:val="en-US"/>
        </w:rPr>
        <w:t>2</w:t>
      </w:r>
      <w:r w:rsidR="00586B16">
        <w:rPr>
          <w:lang w:val="en-US"/>
        </w:rPr>
        <w:t xml:space="preserve"> kilowatt)</w:t>
      </w:r>
      <w:r w:rsidR="00B62B2B" w:rsidRPr="00586B16">
        <w:rPr>
          <w:lang w:val="en-US"/>
        </w:rPr>
        <w:t xml:space="preserve"> and temperature sensors</w:t>
      </w:r>
      <w:r w:rsidR="00586B16" w:rsidRPr="00586B16">
        <w:rPr>
          <w:lang w:val="en-US"/>
        </w:rPr>
        <w:t xml:space="preserve"> </w:t>
      </w:r>
      <w:r w:rsidR="00374080">
        <w:rPr>
          <w:lang w:val="en-US"/>
        </w:rPr>
        <w:t>(Semite</w:t>
      </w:r>
      <w:r w:rsidR="00DA447A">
        <w:rPr>
          <w:lang w:val="en-US"/>
        </w:rPr>
        <w:t>c</w:t>
      </w:r>
      <w:r w:rsidR="00374080">
        <w:rPr>
          <w:lang w:val="en-US"/>
        </w:rPr>
        <w:t xml:space="preserve"> 103AT-11 IP67)</w:t>
      </w:r>
      <w:r w:rsidR="00B62B2B" w:rsidRPr="00586B16">
        <w:rPr>
          <w:lang w:val="en-US"/>
        </w:rPr>
        <w:t xml:space="preserve"> were used to ensure that experimental temperatures remained within </w:t>
      </w:r>
      <w:r w:rsidR="004B4076" w:rsidRPr="00586B16">
        <w:rPr>
          <w:lang w:val="en-US"/>
        </w:rPr>
        <w:t>+/-0.3</w:t>
      </w:r>
      <w:r w:rsidR="004B4076" w:rsidRPr="00586B16">
        <w:rPr>
          <w:rFonts w:cstheme="minorHAnsi"/>
          <w:lang w:val="en-US"/>
        </w:rPr>
        <w:t xml:space="preserve">°C of </w:t>
      </w:r>
      <w:r w:rsidR="00EB13D3" w:rsidRPr="00586B16">
        <w:rPr>
          <w:rFonts w:cstheme="minorHAnsi"/>
          <w:lang w:val="en-US"/>
        </w:rPr>
        <w:t>experimental temperature</w:t>
      </w:r>
      <w:r w:rsidR="004B4076" w:rsidRPr="00586B16">
        <w:rPr>
          <w:rFonts w:cstheme="minorHAnsi"/>
          <w:lang w:val="en-US"/>
        </w:rPr>
        <w:t xml:space="preserve"> set points.</w:t>
      </w:r>
      <w:r w:rsidR="004B4076">
        <w:rPr>
          <w:rFonts w:cstheme="minorHAnsi"/>
          <w:lang w:val="en-US"/>
        </w:rPr>
        <w:t xml:space="preserve"> </w:t>
      </w:r>
      <w:r w:rsidR="00573E73">
        <w:rPr>
          <w:rFonts w:cstheme="minorHAnsi"/>
          <w:lang w:val="en-US"/>
        </w:rPr>
        <w:t xml:space="preserve">Minimal background respiration was achieved through </w:t>
      </w:r>
      <w:r w:rsidR="004B4076">
        <w:rPr>
          <w:rFonts w:cstheme="minorHAnsi"/>
          <w:lang w:val="en-US"/>
        </w:rPr>
        <w:t>UV filter</w:t>
      </w:r>
      <w:r w:rsidR="00573E73">
        <w:rPr>
          <w:rFonts w:cstheme="minorHAnsi"/>
          <w:lang w:val="en-US"/>
        </w:rPr>
        <w:t>ation</w:t>
      </w:r>
      <w:r w:rsidR="000C169A">
        <w:rPr>
          <w:rFonts w:cstheme="minorHAnsi"/>
          <w:lang w:val="en-US"/>
        </w:rPr>
        <w:t xml:space="preserve">, </w:t>
      </w:r>
      <w:r w:rsidR="00960FF5">
        <w:rPr>
          <w:rFonts w:cstheme="minorHAnsi"/>
          <w:lang w:val="en-US"/>
        </w:rPr>
        <w:t>particle</w:t>
      </w:r>
      <w:r w:rsidR="00AF0D28">
        <w:rPr>
          <w:rFonts w:cstheme="minorHAnsi"/>
          <w:lang w:val="en-US"/>
        </w:rPr>
        <w:t xml:space="preserve"> filtration </w:t>
      </w:r>
      <w:r w:rsidR="00960FF5">
        <w:rPr>
          <w:rFonts w:cstheme="minorHAnsi"/>
          <w:lang w:val="en-US"/>
        </w:rPr>
        <w:t>(100</w:t>
      </w:r>
      <w:r w:rsidR="00936CD1">
        <w:rPr>
          <w:rFonts w:cstheme="minorHAnsi"/>
          <w:lang w:val="en-US"/>
        </w:rPr>
        <w:t xml:space="preserve"> </w:t>
      </w:r>
      <w:r w:rsidR="00936CD1" w:rsidRPr="00936CD1">
        <w:rPr>
          <w:rFonts w:cstheme="minorHAnsi"/>
          <w:lang w:val="en-US"/>
        </w:rPr>
        <w:t>µ</w:t>
      </w:r>
      <w:r w:rsidR="00936CD1">
        <w:rPr>
          <w:rFonts w:cstheme="minorHAnsi"/>
          <w:lang w:val="en-US"/>
        </w:rPr>
        <w:t>m</w:t>
      </w:r>
      <w:r w:rsidR="00A66DEF">
        <w:rPr>
          <w:rFonts w:cstheme="minorHAnsi"/>
          <w:lang w:val="en-US"/>
        </w:rPr>
        <w:t xml:space="preserve"> bag filters</w:t>
      </w:r>
      <w:r w:rsidR="00936CD1">
        <w:rPr>
          <w:rFonts w:cstheme="minorHAnsi"/>
          <w:lang w:val="en-US"/>
        </w:rPr>
        <w:t>)</w:t>
      </w:r>
      <w:r w:rsidR="00A66DEF">
        <w:rPr>
          <w:rFonts w:cstheme="minorHAnsi"/>
          <w:lang w:val="en-US"/>
        </w:rPr>
        <w:t>, and</w:t>
      </w:r>
      <w:r w:rsidR="00936CD1">
        <w:rPr>
          <w:rFonts w:cstheme="minorHAnsi"/>
          <w:lang w:val="en-US"/>
        </w:rPr>
        <w:t xml:space="preserve"> </w:t>
      </w:r>
      <w:r w:rsidR="000C169A">
        <w:rPr>
          <w:rFonts w:cstheme="minorHAnsi"/>
          <w:lang w:val="en-US"/>
        </w:rPr>
        <w:t>daily cleaning of equipment</w:t>
      </w:r>
      <w:r w:rsidR="00FB047D">
        <w:rPr>
          <w:rFonts w:cstheme="minorHAnsi"/>
          <w:lang w:val="en-US"/>
        </w:rPr>
        <w:t xml:space="preserve"> </w:t>
      </w:r>
      <w:r w:rsidR="00193A7A">
        <w:rPr>
          <w:rFonts w:cstheme="minorHAnsi"/>
          <w:lang w:val="en-US"/>
        </w:rPr>
        <w:t>(bleach diluted to 200</w:t>
      </w:r>
      <w:r w:rsidR="00A66DEF">
        <w:rPr>
          <w:rFonts w:cstheme="minorHAnsi"/>
          <w:lang w:val="en-US"/>
        </w:rPr>
        <w:t xml:space="preserve"> </w:t>
      </w:r>
      <w:r w:rsidR="00193A7A">
        <w:rPr>
          <w:rFonts w:cstheme="minorHAnsi"/>
          <w:lang w:val="en-US"/>
        </w:rPr>
        <w:t>ppm with fresh water</w:t>
      </w:r>
      <w:r w:rsidR="001E31D5">
        <w:rPr>
          <w:rFonts w:cstheme="minorHAnsi"/>
          <w:lang w:val="en-US"/>
        </w:rPr>
        <w:t xml:space="preserve">. </w:t>
      </w:r>
      <w:r w:rsidR="005C3387">
        <w:rPr>
          <w:rFonts w:cstheme="minorHAnsi"/>
          <w:lang w:val="en-US"/>
        </w:rPr>
        <w:t xml:space="preserve">Fish were deprived of food </w:t>
      </w:r>
      <w:r w:rsidR="00A66DEF">
        <w:rPr>
          <w:rFonts w:cstheme="minorHAnsi"/>
          <w:lang w:val="en-US"/>
        </w:rPr>
        <w:t xml:space="preserve">for </w:t>
      </w:r>
      <w:r w:rsidR="005C3387">
        <w:rPr>
          <w:rFonts w:cstheme="minorHAnsi"/>
          <w:lang w:val="en-US"/>
        </w:rPr>
        <w:t>18-24 h before</w:t>
      </w:r>
      <w:r w:rsidR="002F0D1A">
        <w:rPr>
          <w:rFonts w:cstheme="minorHAnsi"/>
          <w:lang w:val="en-US"/>
        </w:rPr>
        <w:t xml:space="preserve"> aerobic respiration</w:t>
      </w:r>
      <w:r w:rsidR="005C3387">
        <w:rPr>
          <w:rFonts w:cstheme="minorHAnsi"/>
          <w:lang w:val="en-US"/>
        </w:rPr>
        <w:t xml:space="preserve"> trials began</w:t>
      </w:r>
      <w:r w:rsidR="002F0D1A">
        <w:rPr>
          <w:rFonts w:cstheme="minorHAnsi"/>
          <w:lang w:val="en-US"/>
        </w:rPr>
        <w:t xml:space="preserve">. Trials were conducted in </w:t>
      </w:r>
      <w:r w:rsidR="00D15A5F">
        <w:rPr>
          <w:rFonts w:cstheme="minorHAnsi"/>
          <w:lang w:val="en-US"/>
        </w:rPr>
        <w:t>a fully</w:t>
      </w:r>
      <w:r w:rsidR="00DE69E7">
        <w:rPr>
          <w:rFonts w:cstheme="minorHAnsi"/>
          <w:lang w:val="en-US"/>
        </w:rPr>
        <w:t xml:space="preserve"> lit room</w:t>
      </w:r>
      <w:r w:rsidR="005C3387">
        <w:rPr>
          <w:rFonts w:cstheme="minorHAnsi"/>
          <w:lang w:val="en-US"/>
        </w:rPr>
        <w:t xml:space="preserve"> to </w:t>
      </w:r>
      <w:r w:rsidR="004356E4">
        <w:rPr>
          <w:rFonts w:cstheme="minorHAnsi"/>
          <w:lang w:val="en-US"/>
        </w:rPr>
        <w:t>eliminate metabolic costs associated with digestion</w:t>
      </w:r>
      <w:r w:rsidR="00DE69E7">
        <w:rPr>
          <w:rFonts w:cstheme="minorHAnsi"/>
          <w:lang w:val="en-US"/>
        </w:rPr>
        <w:t xml:space="preserve"> and photoperiod</w:t>
      </w:r>
      <w:r w:rsidR="00DB298C">
        <w:rPr>
          <w:rFonts w:cstheme="minorHAnsi"/>
          <w:lang w:val="en-US"/>
        </w:rPr>
        <w:t>.</w:t>
      </w:r>
      <w:r w:rsidR="00220A77">
        <w:rPr>
          <w:rFonts w:cstheme="minorHAnsi"/>
          <w:lang w:val="en-US"/>
        </w:rPr>
        <w:t xml:space="preserve"> </w:t>
      </w:r>
    </w:p>
    <w:p w14:paraId="403C531F" w14:textId="53CBAE61" w:rsidR="009F1282" w:rsidRPr="009F1282" w:rsidRDefault="00FB143D" w:rsidP="00B36451">
      <w:pPr>
        <w:spacing w:line="240" w:lineRule="auto"/>
        <w:jc w:val="both"/>
        <w:rPr>
          <w:lang w:val="en-US"/>
        </w:rPr>
      </w:pPr>
      <w:r>
        <w:rPr>
          <w:lang w:val="en-US"/>
        </w:rPr>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75D1C">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004F5295" w:rsidRPr="004F5295">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 respiration chambers.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 xml:space="preserve">posure time was included prior to fish being transferred into respiration chambers. </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w:t>
      </w:r>
      <w:r w:rsidR="00C72328">
        <w:rPr>
          <w:lang w:val="en-US"/>
        </w:rPr>
        <w:t xml:space="preserve">the of </w:t>
      </w:r>
      <w:r w:rsidR="009F1282">
        <w:rPr>
          <w:lang w:val="en-US"/>
        </w:rPr>
        <w:t>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r w:rsidR="009F1282" w:rsidRPr="00AC5EBD">
        <w:rPr>
          <w:lang w:val="en-US"/>
        </w:rPr>
        <w:t>auto_rate’</w:t>
      </w:r>
      <w:r w:rsidR="009F1282">
        <w:rPr>
          <w:lang w:val="en-US"/>
        </w:rPr>
        <w:t xml:space="preserve"> function included in the R package </w:t>
      </w:r>
      <w:r w:rsidR="00AC5EBD">
        <w:rPr>
          <w:lang w:val="en-US"/>
        </w:rPr>
        <w:t>‘</w:t>
      </w:r>
      <w:r w:rsidR="009F1282">
        <w:rPr>
          <w:i/>
          <w:iCs/>
          <w:lang w:val="en-US"/>
        </w:rPr>
        <w:t>respR</w:t>
      </w:r>
      <w:r w:rsidR="00AC5EBD">
        <w:rPr>
          <w:i/>
          <w:iCs/>
          <w:lang w:val="en-US"/>
        </w:rPr>
        <w:t xml:space="preserve">’ </w:t>
      </w:r>
      <w:r w:rsidR="00AC5EBD">
        <w:rPr>
          <w:rFonts w:eastAsiaTheme="minorEastAsia"/>
          <w:lang w:val="en-US"/>
        </w:rPr>
        <w:t>(v2.0.1)</w:t>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o </w:t>
      </w:r>
      <w:r w:rsidR="00E46541">
        <w:rPr>
          <w:lang w:val="en-US"/>
        </w:rPr>
        <w:t>routine metabolic rate (</w:t>
      </w:r>
      <w:r w:rsidR="00893FBC">
        <w:rPr>
          <w:lang w:val="en-US"/>
        </w:rPr>
        <w:t>MO</w:t>
      </w:r>
      <w:r w:rsidR="00893FBC">
        <w:rPr>
          <w:vertAlign w:val="subscript"/>
          <w:lang w:val="en-US"/>
        </w:rPr>
        <w:t>2routine</w:t>
      </w:r>
      <w:r w:rsidR="00E46541">
        <w:rPr>
          <w:lang w:val="en-US"/>
        </w:rPr>
        <w:t>)</w:t>
      </w:r>
      <w:r w:rsidR="009F1282">
        <w:rPr>
          <w:lang w:val="en-US"/>
        </w:rPr>
        <w:t xml:space="preserve">. </w:t>
      </w:r>
    </w:p>
    <w:p w14:paraId="48BECD9C" w14:textId="183F04BD" w:rsidR="00E66BF9" w:rsidRPr="003F02F6" w:rsidRDefault="005354DC" w:rsidP="00B36451">
      <w:pPr>
        <w:spacing w:line="240" w:lineRule="auto"/>
        <w:jc w:val="both"/>
        <w:rPr>
          <w:rFonts w:eastAsiaTheme="minorEastAsia"/>
          <w:lang w:val="en-US"/>
        </w:rPr>
      </w:pPr>
      <w:r>
        <w:rPr>
          <w:lang w:val="en-US"/>
        </w:rPr>
        <w:t>Fish were</w:t>
      </w:r>
      <w:r w:rsidR="00AE35BC">
        <w:rPr>
          <w:lang w:val="en-US"/>
        </w:rPr>
        <w:t xml:space="preserve"> randomly</w:t>
      </w:r>
      <w:r>
        <w:rPr>
          <w:lang w:val="en-US"/>
        </w:rPr>
        <w:t xml:space="preserve"> placed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Pr>
          <w:rFonts w:eastAsiaTheme="minorEastAsia"/>
          <w:lang w:val="en-US"/>
        </w:rPr>
        <w:t xml:space="preserve"> =4.</w:t>
      </w:r>
      <w:r w:rsidR="00B05552">
        <w:rPr>
          <w:rFonts w:eastAsiaTheme="minorEastAsia"/>
          <w:lang w:val="en-US"/>
        </w:rPr>
        <w:t>67</w:t>
      </w:r>
      <w:r w:rsidR="00166385">
        <w:rPr>
          <w:rFonts w:eastAsiaTheme="minorEastAsia"/>
          <w:lang w:val="en-US"/>
        </w:rPr>
        <w:t xml:space="preserve"> </w:t>
      </w:r>
      <w:r w:rsidR="00B05552">
        <w:rPr>
          <w:rFonts w:eastAsiaTheme="minorEastAsia"/>
          <w:lang w:val="en-US"/>
        </w:rPr>
        <w:t xml:space="preserve">h) </w:t>
      </w:r>
      <w:r w:rsidR="00166385">
        <w:rPr>
          <w:rFonts w:eastAsiaTheme="minorEastAsia"/>
          <w:lang w:val="en-US"/>
        </w:rPr>
        <w:t xml:space="preserve">to measure </w:t>
      </w:r>
      <w:r w:rsidR="00166385">
        <w:rPr>
          <w:lang w:val="en-US"/>
        </w:rPr>
        <w:t>MO</w:t>
      </w:r>
      <w:r w:rsidR="00166385">
        <w:rPr>
          <w:vertAlign w:val="subscript"/>
          <w:lang w:val="en-US"/>
        </w:rPr>
        <w:t>2routine</w:t>
      </w:r>
      <w:r w:rsidR="00B05552">
        <w:rPr>
          <w:rFonts w:eastAsiaTheme="minorEastAsia"/>
          <w:lang w:val="en-US"/>
        </w:rPr>
        <w:t xml:space="preserve">. </w:t>
      </w:r>
      <w:r w:rsidR="0048335B">
        <w:rPr>
          <w:rFonts w:eastAsiaTheme="minorEastAsia"/>
          <w:lang w:val="en-US"/>
        </w:rPr>
        <w:t xml:space="preserve">Oxygen </w:t>
      </w:r>
      <w:r w:rsidR="00017083">
        <w:rPr>
          <w:rFonts w:eastAsiaTheme="minorEastAsia"/>
          <w:lang w:val="en-US"/>
        </w:rPr>
        <w:t>consumption</w:t>
      </w:r>
      <w:r w:rsidR="00711A83">
        <w:rPr>
          <w:rFonts w:eastAsiaTheme="minorEastAsia"/>
          <w:lang w:val="en-US"/>
        </w:rPr>
        <w:t xml:space="preserve"> was measured</w:t>
      </w:r>
      <w:r w:rsidR="006B34F1">
        <w:rPr>
          <w:rFonts w:eastAsiaTheme="minorEastAsia"/>
          <w:lang w:val="en-US"/>
        </w:rPr>
        <w:t xml:space="preserve"> continuously</w:t>
      </w:r>
      <w:r w:rsidR="00711A83">
        <w:rPr>
          <w:rFonts w:eastAsiaTheme="minorEastAsia"/>
          <w:lang w:val="en-US"/>
        </w:rPr>
        <w:t xml:space="preserve"> </w:t>
      </w:r>
      <w:r w:rsidR="00FF1F38">
        <w:rPr>
          <w:rFonts w:eastAsiaTheme="minorEastAsia"/>
          <w:lang w:val="en-US"/>
        </w:rPr>
        <w:t xml:space="preserve">over cycles consisting of </w:t>
      </w:r>
      <w:r w:rsidR="00FF1F38">
        <w:rPr>
          <w:lang w:val="en-US"/>
        </w:rPr>
        <w:t>a 15 second wait, 225 second measurement, and 180 flush period</w:t>
      </w:r>
      <w:r w:rsidR="00FF1F38">
        <w:rPr>
          <w:rFonts w:eastAsiaTheme="minorEastAsia"/>
          <w:lang w:val="en-US"/>
        </w:rPr>
        <w:t xml:space="preserve">. </w:t>
      </w:r>
      <w:r w:rsidR="00FB0ED3">
        <w:rPr>
          <w:rFonts w:eastAsiaTheme="minorEastAsia"/>
          <w:lang w:val="en-US"/>
        </w:rPr>
        <w:t>Air percentage never</w:t>
      </w:r>
      <w:r w:rsidR="006F19FF">
        <w:rPr>
          <w:rFonts w:eastAsiaTheme="minorEastAsia"/>
          <w:lang w:val="en-US"/>
        </w:rPr>
        <w:t xml:space="preserve"> drop</w:t>
      </w:r>
      <w:r w:rsidR="00FB0ED3">
        <w:rPr>
          <w:rFonts w:eastAsiaTheme="minorEastAsia"/>
          <w:lang w:val="en-US"/>
        </w:rPr>
        <w:t>ped</w:t>
      </w:r>
      <w:r w:rsidR="00E46541">
        <w:rPr>
          <w:rFonts w:eastAsiaTheme="minorEastAsia"/>
          <w:lang w:val="en-US"/>
        </w:rPr>
        <w:t xml:space="preserve"> </w:t>
      </w:r>
      <w:r w:rsidR="006F19FF">
        <w:rPr>
          <w:rFonts w:eastAsiaTheme="minorEastAsia"/>
          <w:lang w:val="en-US"/>
        </w:rPr>
        <w:t xml:space="preserve">below 80% air saturation. </w:t>
      </w:r>
      <w:r w:rsidR="00BE627E">
        <w:rPr>
          <w:rFonts w:eastAsiaTheme="minorEastAsia"/>
          <w:lang w:val="en-US"/>
        </w:rPr>
        <w:t xml:space="preserve">Oxygen consumption rates were measured over </w:t>
      </w:r>
      <w:r w:rsidR="00197ECD">
        <w:rPr>
          <w:rFonts w:eastAsiaTheme="minorEastAsia"/>
          <w:lang w:val="en-US"/>
        </w:rPr>
        <w:t xml:space="preserve">a </w:t>
      </w:r>
      <w:r w:rsidR="00E504B5">
        <w:rPr>
          <w:rFonts w:eastAsiaTheme="minorEastAsia"/>
          <w:lang w:val="en-US"/>
        </w:rPr>
        <w:t xml:space="preserve">220 min interval </w:t>
      </w:r>
      <w:r w:rsidR="00197ECD">
        <w:rPr>
          <w:rFonts w:eastAsiaTheme="minorEastAsia"/>
          <w:lang w:val="en-US"/>
        </w:rPr>
        <w:t xml:space="preserve">with an </w:t>
      </w:r>
      <w:r w:rsidR="00197ECD">
        <w:rPr>
          <w:rFonts w:eastAsiaTheme="minorEastAsia"/>
          <w:i/>
          <w:iCs/>
          <w:lang w:val="en-US"/>
        </w:rPr>
        <w:t>r</w:t>
      </w:r>
      <w:r w:rsidR="00197ECD">
        <w:rPr>
          <w:rFonts w:eastAsiaTheme="minorEastAsia"/>
          <w:i/>
          <w:iCs/>
          <w:vertAlign w:val="superscript"/>
          <w:lang w:val="en-US"/>
        </w:rPr>
        <w:t>2</w:t>
      </w:r>
      <w:r w:rsidR="00197ECD">
        <w:rPr>
          <w:rFonts w:eastAsiaTheme="minorEastAsia"/>
          <w:i/>
          <w:iCs/>
          <w:lang w:val="en-US"/>
        </w:rPr>
        <w:t xml:space="preserve"> </w:t>
      </w:r>
      <w:r w:rsidR="00197ECD">
        <w:rPr>
          <w:rFonts w:eastAsiaTheme="minorEastAsia"/>
          <w:lang w:val="en-US"/>
        </w:rPr>
        <w:t>threshold of 0.95</w:t>
      </w:r>
      <w:r w:rsidR="00714B77">
        <w:rPr>
          <w:rFonts w:eastAsiaTheme="minorEastAsia"/>
          <w:lang w:val="en-US"/>
        </w:rPr>
        <w:t>.</w:t>
      </w:r>
      <w:r w:rsidR="00197ECD">
        <w:rPr>
          <w:rFonts w:eastAsiaTheme="minorEastAsia"/>
          <w:i/>
          <w:iCs/>
          <w:lang w:val="en-US"/>
        </w:rPr>
        <w:t xml:space="preserve"> </w:t>
      </w:r>
      <w:r w:rsidR="00E46541">
        <w:rPr>
          <w:lang w:val="en-US"/>
        </w:rPr>
        <w:t>MO</w:t>
      </w:r>
      <w:r w:rsidR="00E46541">
        <w:rPr>
          <w:vertAlign w:val="subscript"/>
          <w:lang w:val="en-US"/>
        </w:rPr>
        <w:t>2routine</w:t>
      </w:r>
      <w:r w:rsidR="00E46541">
        <w:rPr>
          <w:rFonts w:eastAsiaTheme="minorEastAsia"/>
          <w:lang w:val="en-US"/>
        </w:rPr>
        <w:t xml:space="preserve"> </w:t>
      </w:r>
      <w:r w:rsidR="00352612">
        <w:rPr>
          <w:rFonts w:eastAsiaTheme="minorEastAsia"/>
          <w:lang w:val="en-US"/>
        </w:rPr>
        <w:t>w</w:t>
      </w:r>
      <w:r w:rsidR="006A2FE6">
        <w:rPr>
          <w:rFonts w:eastAsiaTheme="minorEastAsia"/>
          <w:lang w:val="en-US"/>
        </w:rPr>
        <w:t>as</w:t>
      </w:r>
      <w:r w:rsidR="00EA29BC">
        <w:rPr>
          <w:rFonts w:eastAsiaTheme="minorEastAsia"/>
          <w:lang w:val="en-US"/>
        </w:rPr>
        <w:t xml:space="preserve"> </w:t>
      </w:r>
      <w:r w:rsidR="006A2FE6">
        <w:rPr>
          <w:rFonts w:eastAsiaTheme="minorEastAsia"/>
          <w:lang w:val="en-US"/>
        </w:rPr>
        <w:t>measured</w:t>
      </w:r>
      <w:r w:rsidR="00A443E8">
        <w:rPr>
          <w:rFonts w:eastAsiaTheme="minorEastAsia"/>
          <w:lang w:val="en-US"/>
        </w:rPr>
        <w:t xml:space="preserve"> by taking </w:t>
      </w:r>
      <w:r w:rsidR="006E7046">
        <w:rPr>
          <w:rFonts w:eastAsiaTheme="minorEastAsia"/>
          <w:lang w:val="en-US"/>
        </w:rPr>
        <w:t>the mean of</w:t>
      </w:r>
      <w:r w:rsidR="006D0DFB">
        <w:rPr>
          <w:rFonts w:eastAsiaTheme="minorEastAsia"/>
          <w:lang w:val="en-US"/>
        </w:rPr>
        <w:t xml:space="preserve"> the</w:t>
      </w:r>
      <w:r w:rsidR="006E7046">
        <w:rPr>
          <w:rFonts w:eastAsiaTheme="minorEastAsia"/>
          <w:lang w:val="en-US"/>
        </w:rPr>
        <w:t xml:space="preserve"> lowest </w:t>
      </w:r>
      <w:r w:rsidR="004E2383">
        <w:rPr>
          <w:rFonts w:eastAsiaTheme="minorEastAsia"/>
          <w:lang w:val="en-US"/>
        </w:rPr>
        <w:t>3</w:t>
      </w:r>
      <w:r w:rsidR="006E7046">
        <w:rPr>
          <w:rFonts w:eastAsiaTheme="minorEastAsia"/>
          <w:lang w:val="en-US"/>
        </w:rPr>
        <w:t xml:space="preserve"> oxygen consumption</w:t>
      </w:r>
      <w:r w:rsidR="009312A1">
        <w:rPr>
          <w:rFonts w:eastAsiaTheme="minorEastAsia"/>
          <w:lang w:val="en-US"/>
        </w:rPr>
        <w:t xml:space="preserve"> slopes</w:t>
      </w:r>
      <w:r w:rsidR="006E7046">
        <w:rPr>
          <w:rFonts w:eastAsiaTheme="minorEastAsia"/>
          <w:lang w:val="en-US"/>
        </w:rPr>
        <w:t>.</w:t>
      </w:r>
      <w:r w:rsidR="00352612">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 net respirometer volume of chambers ranged from 1:1</w:t>
      </w:r>
      <w:r w:rsidR="00B374F5">
        <w:rPr>
          <w:lang w:val="en-US"/>
        </w:rPr>
        <w:t>23</w:t>
      </w:r>
      <w:r w:rsidR="00C46FD5" w:rsidRPr="00F342BC">
        <w:rPr>
          <w:lang w:val="en-US"/>
        </w:rPr>
        <w:t xml:space="preserve"> to 1:36</w:t>
      </w:r>
      <w:r w:rsidR="002F18F3">
        <w:rPr>
          <w:lang w:val="en-US"/>
        </w:rPr>
        <w:t xml:space="preserve"> (</w:t>
      </w:r>
      <m:oMath>
        <m:acc>
          <m:accPr>
            <m:chr m:val="̅"/>
            <m:ctrlPr>
              <w:rPr>
                <w:rFonts w:ascii="Cambria Math" w:hAnsi="Cambria Math"/>
                <w:i/>
                <w:lang w:val="en-US"/>
              </w:rPr>
            </m:ctrlPr>
          </m:accPr>
          <m:e>
            <m:r>
              <w:rPr>
                <w:rFonts w:ascii="Cambria Math" w:hAnsi="Cambria Math"/>
                <w:lang w:val="en-US"/>
              </w:rPr>
              <m:t>x</m:t>
            </m:r>
          </m:e>
        </m:acc>
      </m:oMath>
      <w:r w:rsidR="002B4A5B">
        <w:rPr>
          <w:rFonts w:eastAsiaTheme="minorEastAsia"/>
          <w:vertAlign w:val="subscript"/>
          <w:lang w:val="en-US"/>
        </w:rPr>
        <w:t>ratio</w:t>
      </w:r>
      <w:r w:rsidR="004E2D8C">
        <w:rPr>
          <w:rFonts w:eastAsiaTheme="minorEastAsia"/>
          <w:lang w:val="en-US"/>
        </w:rPr>
        <w:t xml:space="preserve"> =</w:t>
      </w:r>
      <w:r w:rsidR="002B4A5B">
        <w:rPr>
          <w:rFonts w:eastAsiaTheme="minorEastAsia"/>
          <w:lang w:val="en-US"/>
        </w:rPr>
        <w:t>1:60</w:t>
      </w:r>
      <w:r w:rsidR="00CF2A2D">
        <w:rPr>
          <w:rFonts w:eastAsiaTheme="minorEastAsia"/>
          <w:lang w:val="en-US"/>
        </w:rPr>
        <w:t xml:space="preserve">; </w:t>
      </w:r>
      <w:r w:rsidR="00CF2A2D" w:rsidRPr="00CF2A2D">
        <w:rPr>
          <w:rFonts w:eastAsiaTheme="minorEastAsia"/>
          <w:b/>
          <w:bCs/>
          <w:lang w:val="en-US"/>
        </w:rPr>
        <w:t>S</w:t>
      </w:r>
      <w:r w:rsidR="001C2865">
        <w:rPr>
          <w:rFonts w:eastAsiaTheme="minorEastAsia"/>
          <w:b/>
          <w:bCs/>
          <w:lang w:val="en-US"/>
        </w:rPr>
        <w:t xml:space="preserve">upplemental </w:t>
      </w:r>
      <w:r w:rsidR="00D022D5">
        <w:rPr>
          <w:rFonts w:eastAsiaTheme="minorEastAsia"/>
          <w:b/>
          <w:bCs/>
          <w:lang w:val="en-US"/>
        </w:rPr>
        <w:t>f</w:t>
      </w:r>
      <w:r w:rsidR="001C2865">
        <w:rPr>
          <w:rFonts w:eastAsiaTheme="minorEastAsia"/>
          <w:b/>
          <w:bCs/>
          <w:lang w:val="en-US"/>
        </w:rPr>
        <w:t xml:space="preserve">igure </w:t>
      </w:r>
      <w:r w:rsidR="00D022D5">
        <w:rPr>
          <w:rFonts w:eastAsiaTheme="minorEastAsia"/>
          <w:b/>
          <w:bCs/>
          <w:lang w:val="en-US"/>
        </w:rPr>
        <w:t>3</w:t>
      </w:r>
      <w:r w:rsidR="004E2D8C">
        <w:rPr>
          <w:rFonts w:eastAsiaTheme="minorEastAsia"/>
          <w:lang w:val="en-US"/>
        </w:rPr>
        <w:t>)</w:t>
      </w:r>
      <w:r w:rsidR="00C46FD5" w:rsidRPr="00F342BC">
        <w:rPr>
          <w:lang w:val="en-US"/>
        </w:rPr>
        <w:t xml:space="preserve"> depending on the size of each fish. </w:t>
      </w:r>
      <w:r w:rsidR="00B71323">
        <w:rPr>
          <w:rFonts w:eastAsiaTheme="minorEastAsia"/>
          <w:lang w:val="en-US"/>
        </w:rPr>
        <w:t>Oxygen consumption rates were converted from percent air saturation values</w:t>
      </w:r>
      <w:r w:rsidR="00DF2BA9">
        <w:rPr>
          <w:rFonts w:eastAsiaTheme="minorEastAsia"/>
          <w:lang w:val="en-US"/>
        </w:rPr>
        <w:t xml:space="preserve"> to</w:t>
      </w:r>
      <w:r w:rsidR="00D15A5F">
        <w:rPr>
          <w:rFonts w:eastAsiaTheme="minorEastAsia"/>
          <w:lang w:val="en-US"/>
        </w:rPr>
        <w:t xml:space="preserve"> mg h</w:t>
      </w:r>
      <w:r w:rsidR="00D15A5F">
        <w:rPr>
          <w:rFonts w:eastAsiaTheme="minorEastAsia"/>
          <w:vertAlign w:val="superscript"/>
          <w:lang w:val="en-US"/>
        </w:rPr>
        <w:t>-</w:t>
      </w:r>
      <w:r w:rsidR="00D405A2">
        <w:rPr>
          <w:rFonts w:eastAsiaTheme="minorEastAsia"/>
          <w:vertAlign w:val="superscript"/>
          <w:lang w:val="en-US"/>
        </w:rPr>
        <w:t>1</w:t>
      </w:r>
      <w:r w:rsidR="00D405A2">
        <w:rPr>
          <w:rFonts w:eastAsiaTheme="minorEastAsia"/>
          <w:lang w:val="en-US"/>
        </w:rPr>
        <w:t xml:space="preserve"> via</w:t>
      </w:r>
      <w:r w:rsidR="00B71323">
        <w:rPr>
          <w:rFonts w:eastAsiaTheme="minorEastAsia"/>
          <w:lang w:val="en-US"/>
        </w:rPr>
        <w:t xml:space="preserve"> the </w:t>
      </w:r>
      <w:r w:rsidR="00B71323">
        <w:rPr>
          <w:rFonts w:eastAsiaTheme="minorEastAsia"/>
          <w:i/>
          <w:iCs/>
          <w:lang w:val="en-US"/>
        </w:rPr>
        <w:t>‘convert_rate’</w:t>
      </w:r>
      <w:r w:rsidR="00B71323">
        <w:rPr>
          <w:rFonts w:eastAsiaTheme="minorEastAsia"/>
          <w:lang w:val="en-US"/>
        </w:rPr>
        <w:t xml:space="preserve"> function within the R package </w:t>
      </w:r>
      <w:r w:rsidR="00B71323">
        <w:rPr>
          <w:rFonts w:eastAsiaTheme="minorEastAsia"/>
          <w:i/>
          <w:iCs/>
          <w:lang w:val="en-US"/>
        </w:rPr>
        <w:t>respR</w:t>
      </w:r>
      <w:r w:rsidR="00B71323">
        <w:rPr>
          <w:rFonts w:eastAsiaTheme="minorEastAsia"/>
          <w:lang w:val="en-US"/>
        </w:rPr>
        <w:t xml:space="preserve"> </w:t>
      </w:r>
      <w:r w:rsidR="00075D1C">
        <w:rPr>
          <w:rFonts w:eastAsiaTheme="minorEastAsia"/>
          <w:lang w:val="en-US"/>
        </w:rPr>
        <w:fldChar w:fldCharType="begin" w:fldLock="1"/>
      </w:r>
      <w:r w:rsidR="006941EF">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plainTextFormattedCitation":"(Harianto et al. 2019)","previouslyFormattedCitation":"(Harianto et al. 2019)"},"properties":{"noteIndex":0},"schema":"https://github.com/citation-style-language/schema/raw/master/csl-citation.json"}</w:instrText>
      </w:r>
      <w:r w:rsidR="00075D1C">
        <w:rPr>
          <w:rFonts w:eastAsiaTheme="minorEastAsia"/>
          <w:lang w:val="en-US"/>
        </w:rPr>
        <w:fldChar w:fldCharType="separate"/>
      </w:r>
      <w:r w:rsidR="00075D1C" w:rsidRPr="00075D1C">
        <w:rPr>
          <w:rFonts w:eastAsiaTheme="minorEastAsia"/>
          <w:noProof/>
          <w:lang w:val="en-US"/>
        </w:rPr>
        <w:t>(Harianto et al. 2019)</w:t>
      </w:r>
      <w:r w:rsidR="00075D1C">
        <w:rPr>
          <w:rFonts w:eastAsiaTheme="minorEastAsia"/>
          <w:lang w:val="en-US"/>
        </w:rPr>
        <w:fldChar w:fldCharType="end"/>
      </w:r>
      <w:r w:rsidR="00B71323">
        <w:rPr>
          <w:rFonts w:eastAsiaTheme="minorEastAsia"/>
          <w:lang w:val="en-US"/>
        </w:rPr>
        <w:t>.</w:t>
      </w:r>
      <w:r w:rsidR="00E66BF9">
        <w:rPr>
          <w:rFonts w:eastAsiaTheme="minorEastAsia"/>
          <w:lang w:val="en-US"/>
        </w:rPr>
        <w:t xml:space="preserve"> Absolute aerobic scope (AAS) was calculated by subtracting </w:t>
      </w:r>
      <w:r w:rsidR="00E66BF9">
        <w:rPr>
          <w:lang w:val="en-US"/>
        </w:rPr>
        <w:t>MO</w:t>
      </w:r>
      <w:r w:rsidR="00E66BF9">
        <w:rPr>
          <w:vertAlign w:val="subscript"/>
          <w:lang w:val="en-US"/>
        </w:rPr>
        <w:t>2routine</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B36451">
      <w:pPr>
        <w:pStyle w:val="Heading2"/>
        <w:spacing w:line="240" w:lineRule="auto"/>
        <w:rPr>
          <w:lang w:val="en-US"/>
        </w:rPr>
      </w:pPr>
      <w:r>
        <w:rPr>
          <w:lang w:val="en-US"/>
        </w:rPr>
        <w:t>Immune response</w:t>
      </w:r>
      <w:r w:rsidR="00486F92">
        <w:rPr>
          <w:lang w:val="en-US"/>
        </w:rPr>
        <w:t xml:space="preserve"> </w:t>
      </w:r>
    </w:p>
    <w:p w14:paraId="0DD87707" w14:textId="492CC3F7" w:rsidR="00AA33DC" w:rsidRDefault="00B46C23" w:rsidP="00190E02">
      <w:pPr>
        <w:spacing w:line="240" w:lineRule="auto"/>
        <w:jc w:val="both"/>
        <w:rPr>
          <w:lang w:val="en-US"/>
        </w:rPr>
      </w:pPr>
      <w:r>
        <w:rPr>
          <w:lang w:val="en-US"/>
        </w:rPr>
        <w:t>To test the sensitivity of the immune system</w:t>
      </w:r>
      <w:r w:rsidR="006559B4">
        <w:rPr>
          <w:lang w:val="en-US"/>
        </w:rPr>
        <w:t>,</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CF1463">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et al. 2006; LaMonica et al.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006941EF" w:rsidRPr="006941EF">
        <w:rPr>
          <w:noProof/>
          <w:lang w:val="en-US"/>
        </w:rPr>
        <w:t>(Martin et al. 2006; LaMonica et al. 2021)</w:t>
      </w:r>
      <w:r w:rsidR="006941EF">
        <w:rPr>
          <w:lang w:val="en-US"/>
        </w:rPr>
        <w:fldChar w:fldCharType="end"/>
      </w:r>
      <w:r w:rsidR="00A47E71">
        <w:rPr>
          <w:lang w:val="en-US"/>
        </w:rPr>
        <w:t>.</w:t>
      </w:r>
      <w:r w:rsidR="00E31166">
        <w:rPr>
          <w:lang w:val="en-US"/>
        </w:rPr>
        <w:t xml:space="preserve"> PHA swelling response provides</w:t>
      </w:r>
      <w:r w:rsidR="00AC5944">
        <w:rPr>
          <w:lang w:val="en-US"/>
        </w:rPr>
        <w:t xml:space="preserve"> useful information on individual’s immune system status</w:t>
      </w:r>
      <w:r w:rsidR="00D444D3">
        <w:rPr>
          <w:lang w:val="en-US"/>
        </w:rPr>
        <w:t xml:space="preserve"> </w:t>
      </w:r>
      <w:r w:rsidR="00D444D3">
        <w:rPr>
          <w:i/>
          <w:iCs/>
          <w:lang w:val="en-US"/>
        </w:rPr>
        <w:t>in vi</w:t>
      </w:r>
      <w:r w:rsidR="009A70C1">
        <w:rPr>
          <w:i/>
          <w:iCs/>
          <w:lang w:val="en-US"/>
        </w:rPr>
        <w:t>v</w:t>
      </w:r>
      <w:r w:rsidR="00D444D3">
        <w:rPr>
          <w:i/>
          <w:iCs/>
          <w:lang w:val="en-US"/>
        </w:rPr>
        <w:t>o</w:t>
      </w:r>
      <w:r w:rsidR="00D444D3">
        <w:rPr>
          <w:lang w:val="en-US"/>
        </w:rPr>
        <w:t>,</w:t>
      </w:r>
      <w:r w:rsidR="009A70C1">
        <w:rPr>
          <w:lang w:val="en-US"/>
        </w:rPr>
        <w:t xml:space="preserve"> while limiting additional </w:t>
      </w:r>
      <w:r w:rsidR="002E180B">
        <w:rPr>
          <w:lang w:val="en-US"/>
        </w:rPr>
        <w:t>stress other than that derived from handling</w:t>
      </w:r>
      <w:r w:rsidR="008D3AE5">
        <w:rPr>
          <w:lang w:val="en-US"/>
        </w:rPr>
        <w:t xml:space="preserve"> </w:t>
      </w:r>
      <w:r w:rsidR="008D3AE5">
        <w:rPr>
          <w:lang w:val="en-US"/>
        </w:rPr>
        <w:fldChar w:fldCharType="begin" w:fldLock="1"/>
      </w:r>
      <w:r w:rsidR="003D713C">
        <w:rPr>
          <w:lang w:val="en-US"/>
        </w:rPr>
        <w:instrText>ADDIN CSL_CITATION {"citationItems":[{"id":"ITEM-1","itemData":{"DOI":"10.1006/anbe.1999.1127","ISSN":"00033472","author":[{"dropping-particle":"","family":"Merino","given":"Santiago","non-dropping-particle":"","parse-names":false,"suffix":""},{"dropping-particle":"","family":"Martínez","given":"Javier","non-dropping-particle":"","parse-names":false,"suffix":""},{"dropping-particle":"","family":"Møller","given":"Anders Pape","non-dropping-particle":"","parse-names":false,"suffix":""},{"dropping-particle":"","family":"Sanabria","given":"Luis","non-dropping-particle":"","parse-names":false,"suffix":""},{"dropping-particle":"","family":"Lope","given":"Florentino","non-dropping-particle":"De","parse-names":false,"suffix":""},{"dropping-particle":"","family":"Pérez","given":"Jorge","non-dropping-particle":"","parse-names":false,"suffix":""},{"dropping-particle":"","family":"Rodríguez-Caabeiro","given":"Filomena","non-dropping-particle":"","parse-names":false,"suffix":""}],"container-title":"Animal Behaviour","id":"ITEM-1","issue":"1","issued":{"date-parts":[["1999"]]},"page":"219-222","title":"Phytohaemagglutinin injection assay and physiological stress in nestling house martins","type":"article-journal","volume":"58"},"uris":["http://www.mendeley.com/documents/?uuid=bae51712-46d7-45fd-b5e7-2b68ce95d7de"]}],"mendeley":{"formattedCitation":"(Merino et al. 1999)","plainTextFormattedCitation":"(Merino et al. 1999)","previouslyFormattedCitation":"(Merino et al. 1999)"},"properties":{"noteIndex":0},"schema":"https://github.com/citation-style-language/schema/raw/master/csl-citation.json"}</w:instrText>
      </w:r>
      <w:r w:rsidR="008D3AE5">
        <w:rPr>
          <w:lang w:val="en-US"/>
        </w:rPr>
        <w:fldChar w:fldCharType="separate"/>
      </w:r>
      <w:r w:rsidR="008D3AE5" w:rsidRPr="008D3AE5">
        <w:rPr>
          <w:noProof/>
          <w:lang w:val="en-US"/>
        </w:rPr>
        <w:t>(Merino et al. 1999)</w:t>
      </w:r>
      <w:r w:rsidR="008D3AE5">
        <w:rPr>
          <w:lang w:val="en-US"/>
        </w:rPr>
        <w:fldChar w:fldCharType="end"/>
      </w:r>
      <w:r w:rsidR="00F8293B">
        <w:rPr>
          <w:lang w:val="en-US"/>
        </w:rPr>
        <w:t>.</w:t>
      </w:r>
      <w:r w:rsidR="00D321B0">
        <w:rPr>
          <w:lang w:val="en-US"/>
        </w:rPr>
        <w:t xml:space="preserve"> 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CB1E2D">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00231CD5" w:rsidRPr="00231CD5">
        <w:rPr>
          <w:noProof/>
          <w:lang w:val="en-US"/>
        </w:rPr>
        <w:t>(Martin et al.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P</w:t>
      </w:r>
      <w:r w:rsidR="0099464B">
        <w:rPr>
          <w:lang w:val="en-US"/>
        </w:rPr>
        <w:t>hytohemaglutinin</w:t>
      </w:r>
      <w:r w:rsidR="00F13494">
        <w:rPr>
          <w:lang w:val="en-US"/>
        </w:rPr>
        <w:t xml:space="preserve">; </w:t>
      </w:r>
      <w:r w:rsidR="00F13494" w:rsidRPr="00F64CBA">
        <w:rPr>
          <w:lang w:val="en-US"/>
        </w:rPr>
        <w:t>L8</w:t>
      </w:r>
      <w:r w:rsidR="00722B77" w:rsidRPr="00F64CBA">
        <w:rPr>
          <w:lang w:val="en-US"/>
        </w:rPr>
        <w:t>754 Sigma-Aldrich, 45 ug 10 uL</w:t>
      </w:r>
      <w:r w:rsidR="00722B77" w:rsidRPr="00F64CBA">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w:t>
      </w:r>
      <w:r w:rsidR="00474375">
        <w:rPr>
          <w:lang w:val="en-US"/>
        </w:rPr>
        <w:lastRenderedPageBreak/>
        <w:t xml:space="preserve">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F3360D">
        <w:rPr>
          <w:lang w:val="en-US"/>
        </w:rPr>
        <w:t>Mi</w:t>
      </w:r>
      <w:r w:rsidR="00973322">
        <w:rPr>
          <w:lang w:val="en-US"/>
        </w:rPr>
        <w:t>tutoyo ABS Digimatic</w:t>
      </w:r>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B36451">
      <w:pPr>
        <w:pStyle w:val="Heading2"/>
        <w:spacing w:line="240" w:lineRule="auto"/>
        <w:rPr>
          <w:lang w:val="en-US"/>
        </w:rPr>
      </w:pPr>
      <w:r>
        <w:rPr>
          <w:lang w:val="en-US"/>
        </w:rPr>
        <w:t xml:space="preserve">Fish sampling </w:t>
      </w:r>
    </w:p>
    <w:p w14:paraId="0FFCFC78" w14:textId="6A614AED" w:rsidR="009D1DB6" w:rsidRDefault="00F23015" w:rsidP="00B36451">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B36451">
      <w:pPr>
        <w:pStyle w:val="Heading2"/>
        <w:spacing w:line="240" w:lineRule="auto"/>
        <w:rPr>
          <w:lang w:val="en-US"/>
        </w:rPr>
      </w:pPr>
      <w:r>
        <w:rPr>
          <w:lang w:val="en-US"/>
        </w:rPr>
        <w:t xml:space="preserve">Hematocrit </w:t>
      </w:r>
    </w:p>
    <w:p w14:paraId="1A03AE62" w14:textId="281C46AA" w:rsidR="001F7CEB" w:rsidRDefault="001F7CEB" w:rsidP="00B36451">
      <w:pPr>
        <w:spacing w:line="240" w:lineRule="auto"/>
        <w:jc w:val="both"/>
        <w:rPr>
          <w:lang w:val="en-US"/>
        </w:rPr>
      </w:pPr>
      <w:r>
        <w:rPr>
          <w:lang w:val="en-US"/>
        </w:rPr>
        <w:t>Microcapillary tubes</w:t>
      </w:r>
      <w:r w:rsidR="00300A54">
        <w:rPr>
          <w:lang w:val="en-US"/>
        </w:rPr>
        <w:t xml:space="preserve"> (</w:t>
      </w:r>
      <w:r w:rsidR="00E3195D">
        <w:rPr>
          <w:lang w:val="en-US"/>
        </w:rPr>
        <w:t>75mm Drummond Hemata-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usinga ruler to first measure the space of the microcapillary tube that was occupied by the total blood volume (packed red blood cells and blood plasma), followed by measuring the space occupied by just packed red blood cells. Hematocrit scores were calculated using the following formula: </w:t>
      </w:r>
    </w:p>
    <w:p w14:paraId="57B495C4" w14:textId="6AD0AF84" w:rsidR="001F7CEB" w:rsidRPr="009D1DB6" w:rsidRDefault="001F7CEB" w:rsidP="00B36451">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B36451">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14:paraId="2D11B135" w14:textId="08EA5270" w:rsidR="00FB0C0E" w:rsidRDefault="00842B67" w:rsidP="00B36451">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Pr>
          <w:rFonts w:cstheme="minorHAnsi"/>
          <w:lang w:val="en-US"/>
        </w:rPr>
        <w:t>20°C, 30°C, 40°C, and 50°C</w:t>
      </w:r>
      <w:r w:rsidR="003B2FC5">
        <w:rPr>
          <w:rFonts w:cstheme="minorHAnsi"/>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5E6873">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00CF1463" w:rsidRPr="00CF1463">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r w:rsidR="00B8706C">
        <w:rPr>
          <w:lang w:val="en-US"/>
        </w:rPr>
        <w:t>White tissue samples were extracted from fis</w:t>
      </w:r>
      <w:r w:rsidR="00570EDE">
        <w:rPr>
          <w:lang w:val="en-US"/>
        </w:rPr>
        <w:t>h immediately after fish had been euthanized</w:t>
      </w:r>
      <w:r w:rsidR="00623126">
        <w:rPr>
          <w:lang w:val="en-US"/>
        </w:rPr>
        <w:t xml:space="preserve">, </w:t>
      </w:r>
      <w:r w:rsidR="00570EDE">
        <w:rPr>
          <w:lang w:val="en-US"/>
        </w:rPr>
        <w:t>placed in liquid nitrogen</w:t>
      </w:r>
      <w:r w:rsidR="00623126">
        <w:rPr>
          <w:lang w:val="en-US"/>
        </w:rPr>
        <w:t>, and then transferred to a -80</w:t>
      </w:r>
      <w:r w:rsidR="00623126">
        <w:rPr>
          <w:rFonts w:cstheme="minorHAnsi"/>
          <w:lang w:val="en-US"/>
        </w:rPr>
        <w:t xml:space="preserve">°C freezer for storage. </w:t>
      </w:r>
      <w:r w:rsidR="00B8706C">
        <w:rPr>
          <w:lang w:val="en-US"/>
        </w:rPr>
        <w:t xml:space="preserve"> </w:t>
      </w:r>
      <w:r w:rsidR="00697810">
        <w:rPr>
          <w:lang w:val="en-US"/>
        </w:rPr>
        <w:t xml:space="preserve"> </w:t>
      </w:r>
    </w:p>
    <w:p w14:paraId="23CF7116" w14:textId="37DD61EC" w:rsidR="00C57CB9" w:rsidRDefault="007D4816" w:rsidP="00B36451">
      <w:pPr>
        <w:spacing w:line="240" w:lineRule="auto"/>
        <w:jc w:val="both"/>
        <w:rPr>
          <w:lang w:val="en-US"/>
        </w:rPr>
      </w:pPr>
      <w:r>
        <w:rPr>
          <w:lang w:val="en-US"/>
        </w:rPr>
        <w:t xml:space="preserve">The maximal enzyme activity </w:t>
      </w:r>
      <w:r w:rsidR="00432421">
        <w:rPr>
          <w:lang w:val="en-US"/>
        </w:rPr>
        <w:t>method</w:t>
      </w:r>
      <w:r>
        <w:rPr>
          <w:lang w:val="en-US"/>
        </w:rPr>
        <w:t xml:space="preserve"> used </w:t>
      </w:r>
      <w:r w:rsidR="00432421">
        <w:rPr>
          <w:lang w:val="en-US"/>
        </w:rPr>
        <w:t>here was</w:t>
      </w:r>
      <w:r>
        <w:rPr>
          <w:lang w:val="en-US"/>
        </w:rPr>
        <w:t xml:space="preserve"> adapted from</w:t>
      </w:r>
      <w:r w:rsidR="004D4E03">
        <w:rPr>
          <w:lang w:val="en-US"/>
        </w:rPr>
        <w:t xml:space="preserve"> previous studies</w:t>
      </w:r>
      <w:r w:rsidR="005E6873">
        <w:rPr>
          <w:lang w:val="en-US"/>
        </w:rPr>
        <w:t xml:space="preserve"> </w:t>
      </w:r>
      <w:r w:rsidR="005E6873">
        <w:rPr>
          <w:lang w:val="en-US"/>
        </w:rPr>
        <w:fldChar w:fldCharType="begin" w:fldLock="1"/>
      </w:r>
      <w:r w:rsidR="00D8309A">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et al. 1997; Seebacher et al. 2003; Lang et al.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005E6873">
        <w:rPr>
          <w:lang w:val="en-US"/>
        </w:rPr>
        <w:fldChar w:fldCharType="separate"/>
      </w:r>
      <w:r w:rsidR="005E6873" w:rsidRPr="005E6873">
        <w:rPr>
          <w:noProof/>
          <w:lang w:val="en-US"/>
        </w:rPr>
        <w:t>(Thibault et al. 1997; Seebacher et al. 2003; Lang et al. 2021)</w:t>
      </w:r>
      <w:r w:rsidR="005E6873">
        <w:rPr>
          <w:lang w:val="en-US"/>
        </w:rPr>
        <w:fldChar w:fldCharType="end"/>
      </w:r>
      <w:r w:rsidR="00094129">
        <w:rPr>
          <w:lang w:val="en-US"/>
        </w:rPr>
        <w:t>.</w:t>
      </w:r>
      <w:r>
        <w:rPr>
          <w:lang w:val="en-US"/>
        </w:rPr>
        <w:t xml:space="preserve"> </w:t>
      </w:r>
      <w:r w:rsidR="00143F68">
        <w:rPr>
          <w:lang w:val="en-US"/>
        </w:rPr>
        <w:t>Sample</w:t>
      </w:r>
      <w:r w:rsidR="00432421">
        <w:rPr>
          <w:lang w:val="en-US"/>
        </w:rPr>
        <w:t>s</w:t>
      </w:r>
      <w:r w:rsidR="00143F68">
        <w:rPr>
          <w:lang w:val="en-US"/>
        </w:rPr>
        <w:t xml:space="preserve"> were defrosted on ic</w:t>
      </w:r>
      <w:r w:rsidR="00F01A64">
        <w:rPr>
          <w:lang w:val="en-US"/>
        </w:rPr>
        <w:t>e</w:t>
      </w:r>
      <w:r w:rsidR="0024019E">
        <w:rPr>
          <w:lang w:val="en-US"/>
        </w:rPr>
        <w:t xml:space="preserve">. </w:t>
      </w:r>
      <w:r w:rsidR="00156B17">
        <w:rPr>
          <w:lang w:val="en-US"/>
        </w:rPr>
        <w:t xml:space="preserve">A sterile scalpel blade was used to </w:t>
      </w:r>
      <w:r w:rsidR="00813B5D">
        <w:rPr>
          <w:lang w:val="en-US"/>
        </w:rPr>
        <w:t xml:space="preserve">extract a tissue sample </w:t>
      </w:r>
      <w:r w:rsidR="00F73CB8">
        <w:rPr>
          <w:lang w:val="en-US"/>
        </w:rPr>
        <w:t>(</w:t>
      </w:r>
      <w:r w:rsidR="00813B5D">
        <w:rPr>
          <w:lang w:val="en-US"/>
        </w:rPr>
        <w:t>20</w:t>
      </w:r>
      <w:r w:rsidR="004F29A7">
        <w:rPr>
          <w:lang w:val="en-US"/>
        </w:rPr>
        <w:t>-</w:t>
      </w:r>
      <w:r w:rsidR="00813B5D">
        <w:rPr>
          <w:lang w:val="en-US"/>
        </w:rPr>
        <w:t>40 mg</w:t>
      </w:r>
      <w:r w:rsidR="00F73CB8">
        <w:rPr>
          <w:lang w:val="en-US"/>
        </w:rPr>
        <w:t>)</w:t>
      </w:r>
      <w:r w:rsidR="00813B5D">
        <w:rPr>
          <w:lang w:val="en-US"/>
        </w:rPr>
        <w:t xml:space="preserve">. </w:t>
      </w:r>
      <w:r w:rsidR="00D62AE9">
        <w:rPr>
          <w:lang w:val="en-US"/>
        </w:rPr>
        <w:t xml:space="preserve">Extracted tissue samples were homogenized via a microtube </w:t>
      </w:r>
      <w:r w:rsidR="00EE1D2A" w:rsidRPr="00216C65">
        <w:rPr>
          <w:lang w:val="en-US"/>
        </w:rPr>
        <w:t xml:space="preserve">homogenizer (BeadBug </w:t>
      </w:r>
      <w:r w:rsidR="004356BB" w:rsidRPr="00216C65">
        <w:rPr>
          <w:lang w:val="en-US"/>
        </w:rPr>
        <w:t>3</w:t>
      </w:r>
      <w:r w:rsidR="00EE1D2A" w:rsidRPr="00216C65">
        <w:rPr>
          <w:lang w:val="en-US"/>
        </w:rPr>
        <w:t>, Benchmark Scientific,</w:t>
      </w:r>
      <w:r w:rsidR="00216C65" w:rsidRPr="00216C65">
        <w:rPr>
          <w:lang w:val="en-US"/>
        </w:rPr>
        <w:t xml:space="preserve"> Model D1030-E</w:t>
      </w:r>
      <w:r w:rsidR="00EE1D2A" w:rsidRPr="00216C65">
        <w:rPr>
          <w:lang w:val="en-US"/>
        </w:rPr>
        <w:t>)</w:t>
      </w:r>
      <w:r w:rsidR="00407485" w:rsidRPr="00216C65">
        <w:rPr>
          <w:lang w:val="en-US"/>
        </w:rPr>
        <w:t xml:space="preserve"> in</w:t>
      </w:r>
      <w:r w:rsidR="004F29A7">
        <w:rPr>
          <w:lang w:val="en-US"/>
        </w:rPr>
        <w:t xml:space="preserve"> </w:t>
      </w:r>
      <w:r w:rsidR="004F29A7" w:rsidRPr="00216C65">
        <w:rPr>
          <w:lang w:val="en-US"/>
        </w:rPr>
        <w:t>a</w:t>
      </w:r>
      <w:r w:rsidR="00407485" w:rsidRPr="00216C65">
        <w:rPr>
          <w:lang w:val="en-US"/>
        </w:rPr>
        <w:t xml:space="preserve"> 1:10 </w:t>
      </w:r>
      <w:r w:rsidR="004F29A7" w:rsidRPr="00216C65">
        <w:rPr>
          <w:lang w:val="en-US"/>
        </w:rPr>
        <w:t>dilution</w:t>
      </w:r>
      <w:r w:rsidR="006E1638">
        <w:rPr>
          <w:lang w:val="en-US"/>
        </w:rPr>
        <w:t xml:space="preserve"> with a buffer consisting of 50 mmol L</w:t>
      </w:r>
      <w:r w:rsidR="006E1638">
        <w:rPr>
          <w:vertAlign w:val="superscript"/>
          <w:lang w:val="en-US"/>
        </w:rPr>
        <w:t>-1</w:t>
      </w:r>
      <w:r w:rsidR="006E1638">
        <w:rPr>
          <w:lang w:val="en-US"/>
        </w:rPr>
        <w:t xml:space="preserve"> </w:t>
      </w:r>
      <w:r w:rsidR="00A96F10">
        <w:rPr>
          <w:lang w:val="en-US"/>
        </w:rPr>
        <w:t>4-(2-hydroxyethyl)-1-piperazineethanesulfonic acid (HEPES)</w:t>
      </w:r>
      <w:r w:rsidR="00C92EA3">
        <w:rPr>
          <w:lang w:val="en-US"/>
        </w:rPr>
        <w:t>, 1 mmol L</w:t>
      </w:r>
      <w:r w:rsidR="00C92EA3">
        <w:rPr>
          <w:vertAlign w:val="superscript"/>
          <w:lang w:val="en-US"/>
        </w:rPr>
        <w:t>-1</w:t>
      </w:r>
      <w:r w:rsidR="00C92EA3">
        <w:rPr>
          <w:lang w:val="en-US"/>
        </w:rPr>
        <w:t xml:space="preserve"> ethylenediaminetetraacetic </w:t>
      </w:r>
      <w:r w:rsidR="00756953">
        <w:rPr>
          <w:lang w:val="en-US"/>
        </w:rPr>
        <w:t>acid (EDTA), 0.01% Triton X-100, and 99.99% Milli-Q water</w:t>
      </w:r>
      <w:r w:rsidR="00A743DE">
        <w:rPr>
          <w:lang w:val="en-US"/>
        </w:rPr>
        <w:t xml:space="preserve">, </w:t>
      </w:r>
      <w:r w:rsidR="00D615DE">
        <w:rPr>
          <w:lang w:val="en-US"/>
        </w:rPr>
        <w:t xml:space="preserve">and </w:t>
      </w:r>
      <w:r w:rsidR="00A743DE">
        <w:rPr>
          <w:lang w:val="en-US"/>
        </w:rPr>
        <w:t>adjusted</w:t>
      </w:r>
      <w:r w:rsidR="00D615DE">
        <w:rPr>
          <w:lang w:val="en-US"/>
        </w:rPr>
        <w:t xml:space="preserve"> to pH 7.4</w:t>
      </w:r>
      <w:r w:rsidR="00E54C6B">
        <w:rPr>
          <w:lang w:val="en-US"/>
        </w:rPr>
        <w:t xml:space="preserve"> with sodium hydroxide (NaOH). </w:t>
      </w:r>
      <w:r w:rsidR="006F4AFA">
        <w:rPr>
          <w:lang w:val="en-US"/>
        </w:rPr>
        <w:t xml:space="preserve">A subset of homogenized tissue was extracted for </w:t>
      </w:r>
      <w:r w:rsidR="00486715">
        <w:rPr>
          <w:lang w:val="en-US"/>
        </w:rPr>
        <w:t>LDH,</w:t>
      </w:r>
      <w:r w:rsidR="006F4AFA">
        <w:rPr>
          <w:lang w:val="en-US"/>
        </w:rPr>
        <w:t xml:space="preserve"> and </w:t>
      </w:r>
      <w:r w:rsidR="00612B70">
        <w:rPr>
          <w:lang w:val="en-US"/>
        </w:rPr>
        <w:t>CS</w:t>
      </w:r>
      <w:r w:rsidR="003C7AE4">
        <w:rPr>
          <w:lang w:val="en-US"/>
        </w:rPr>
        <w:t xml:space="preserve">. </w:t>
      </w:r>
      <w:r w:rsidR="003C3E88">
        <w:rPr>
          <w:lang w:val="en-US"/>
        </w:rPr>
        <w:t>Homogenized tissue samples</w:t>
      </w:r>
      <w:r w:rsidR="003E7A9A">
        <w:rPr>
          <w:lang w:val="en-US"/>
        </w:rPr>
        <w:t xml:space="preserve"> used</w:t>
      </w:r>
      <w:r w:rsidR="00464BB0">
        <w:rPr>
          <w:lang w:val="en-US"/>
        </w:rPr>
        <w:t xml:space="preserve"> for the LDH assay</w:t>
      </w:r>
      <w:r w:rsidR="003E7A9A">
        <w:rPr>
          <w:lang w:val="en-US"/>
        </w:rPr>
        <w:t xml:space="preserve"> </w:t>
      </w:r>
      <w:r w:rsidR="00805894">
        <w:rPr>
          <w:lang w:val="en-US"/>
        </w:rPr>
        <w:t>were centrifuged (</w:t>
      </w:r>
      <w:r w:rsidR="00805894" w:rsidRPr="00642103">
        <w:rPr>
          <w:lang w:val="en-US"/>
        </w:rPr>
        <w:t>Eppendorf Centrifuge 54</w:t>
      </w:r>
      <w:r w:rsidR="00642103" w:rsidRPr="00642103">
        <w:rPr>
          <w:lang w:val="en-US"/>
        </w:rPr>
        <w:t>24</w:t>
      </w:r>
      <w:r w:rsidR="00805894" w:rsidRPr="00642103">
        <w:rPr>
          <w:lang w:val="en-US"/>
        </w:rPr>
        <w:t>, Hamburg, Germany</w:t>
      </w:r>
      <w:r w:rsidR="00805894">
        <w:rPr>
          <w:lang w:val="en-US"/>
        </w:rPr>
        <w:t>)</w:t>
      </w:r>
      <w:r w:rsidR="00F805FA">
        <w:rPr>
          <w:lang w:val="en-US"/>
        </w:rPr>
        <w:t xml:space="preserve"> at </w:t>
      </w:r>
      <w:r w:rsidR="005D6514">
        <w:rPr>
          <w:lang w:val="en-US"/>
        </w:rPr>
        <w:t>150</w:t>
      </w:r>
      <w:r w:rsidR="00FF46A8">
        <w:rPr>
          <w:lang w:val="en-US"/>
        </w:rPr>
        <w:t xml:space="preserve"> </w:t>
      </w:r>
      <w:r w:rsidR="00F805FA">
        <w:rPr>
          <w:lang w:val="en-US"/>
        </w:rPr>
        <w:t xml:space="preserve">rpm for </w:t>
      </w:r>
      <w:r w:rsidR="005D6514">
        <w:rPr>
          <w:lang w:val="en-US"/>
        </w:rPr>
        <w:t>&lt;3 s</w:t>
      </w:r>
      <w:r w:rsidR="00895C48">
        <w:rPr>
          <w:lang w:val="en-US"/>
        </w:rPr>
        <w:t>. H</w:t>
      </w:r>
      <w:r w:rsidR="00D305CD">
        <w:rPr>
          <w:lang w:val="en-US"/>
        </w:rPr>
        <w:t>omogenized tissue samples used for the CS assay were not centrifuged</w:t>
      </w:r>
      <w:r w:rsidR="00375B8C">
        <w:rPr>
          <w:lang w:val="en-US"/>
        </w:rPr>
        <w:t xml:space="preserve"> to allow mitochondria to be retained </w:t>
      </w:r>
      <w:r w:rsidR="00464BB0">
        <w:rPr>
          <w:lang w:val="en-US"/>
        </w:rPr>
        <w:t>within the supernatant</w:t>
      </w:r>
      <w:r w:rsidR="00F805FA">
        <w:rPr>
          <w:lang w:val="en-US"/>
        </w:rPr>
        <w:t>.</w:t>
      </w:r>
      <w:r w:rsidR="00464BB0">
        <w:rPr>
          <w:lang w:val="en-US"/>
        </w:rPr>
        <w:t xml:space="preserve"> </w:t>
      </w:r>
    </w:p>
    <w:p w14:paraId="2F772D37" w14:textId="5E2B8D42" w:rsidR="00B51A61" w:rsidRDefault="00B01648" w:rsidP="00B36451">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K</w:t>
      </w:r>
      <w:r w:rsidR="009765B8">
        <w:rPr>
          <w:rFonts w:cstheme="minorHAnsi"/>
          <w:lang w:val="en-US"/>
        </w:rPr>
        <w:t xml:space="preserve">önigshofen,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660252C3" w:rsidR="00245EF9" w:rsidRDefault="00617DD8" w:rsidP="00B36451">
      <w:pPr>
        <w:spacing w:line="240" w:lineRule="auto"/>
        <w:jc w:val="both"/>
        <w:rPr>
          <w:rFonts w:cstheme="minorHAnsi"/>
          <w:lang w:val="en-US"/>
        </w:rPr>
      </w:pPr>
      <w:r>
        <w:rPr>
          <w:lang w:val="en-US"/>
        </w:rPr>
        <w:t xml:space="preserve">LDH was assayed in </w:t>
      </w:r>
      <w:r w:rsidR="003C60AB">
        <w:rPr>
          <w:lang w:val="en-US"/>
        </w:rPr>
        <w:t>0.5 mmol L</w:t>
      </w:r>
      <w:r w:rsidR="003C60AB">
        <w:rPr>
          <w:vertAlign w:val="superscript"/>
          <w:lang w:val="en-US"/>
        </w:rPr>
        <w:t>-1</w:t>
      </w:r>
      <w:r w:rsidR="003C60AB">
        <w:rPr>
          <w:lang w:val="en-US"/>
        </w:rPr>
        <w:t xml:space="preserve"> of </w:t>
      </w:r>
      <w:r w:rsidR="00CB4314" w:rsidRPr="00EE69E4">
        <w:rPr>
          <w:rFonts w:cstheme="minorHAnsi"/>
          <w:lang w:val="en-US"/>
        </w:rPr>
        <w:t>β</w:t>
      </w:r>
      <w:r w:rsidR="00EE69E4">
        <w:rPr>
          <w:rFonts w:cstheme="minorHAnsi"/>
          <w:i/>
          <w:iCs/>
          <w:lang w:val="en-US"/>
        </w:rPr>
        <w:t>-</w:t>
      </w:r>
      <w:r w:rsidR="00EE69E4">
        <w:rPr>
          <w:rFonts w:cstheme="minorHAnsi"/>
          <w:lang w:val="en-US"/>
        </w:rPr>
        <w:t>nicotinamide adenine dinucleotide</w:t>
      </w:r>
      <w:r w:rsidR="00E86498">
        <w:rPr>
          <w:rFonts w:cstheme="minorHAnsi"/>
          <w:lang w:val="en-US"/>
        </w:rPr>
        <w:t xml:space="preserve"> reduced disodium salt hydrate (NADH)-T</w:t>
      </w:r>
      <w:r w:rsidR="00F8293B">
        <w:rPr>
          <w:rFonts w:cstheme="minorHAnsi"/>
          <w:lang w:val="en-US"/>
        </w:rPr>
        <w:t>RIS</w:t>
      </w:r>
      <w:r w:rsidR="00E86498">
        <w:rPr>
          <w:rFonts w:cstheme="minorHAnsi"/>
          <w:lang w:val="en-US"/>
        </w:rPr>
        <w:t xml:space="preserve"> solution (pH 7.4). and 50 </w:t>
      </w:r>
      <w:r w:rsidR="00FC1B76">
        <w:rPr>
          <w:rFonts w:cstheme="minorHAnsi"/>
          <w:lang w:val="en-US"/>
        </w:rPr>
        <w:t>mmol L</w:t>
      </w:r>
      <w:r w:rsidR="00FC1B76">
        <w:rPr>
          <w:rFonts w:cstheme="minorHAnsi"/>
          <w:vertAlign w:val="superscript"/>
          <w:lang w:val="en-US"/>
        </w:rPr>
        <w:t>-1</w:t>
      </w:r>
      <w:r w:rsidR="00FC1B76">
        <w:rPr>
          <w:rFonts w:cstheme="minorHAnsi"/>
          <w:lang w:val="en-US"/>
        </w:rPr>
        <w:t xml:space="preserve"> of sodium-pyruvate-NADH-Tris solution (pH 7.4). </w:t>
      </w:r>
      <w:r w:rsidR="00F3248C">
        <w:rPr>
          <w:rFonts w:cstheme="minorHAnsi"/>
          <w:lang w:val="en-US"/>
        </w:rPr>
        <w:t>NADH absorbance was measured at a wavelength of 340</w:t>
      </w:r>
      <w:r w:rsidR="008D4C99">
        <w:rPr>
          <w:rFonts w:cstheme="minorHAnsi"/>
          <w:lang w:val="en-US"/>
        </w:rPr>
        <w:t xml:space="preserve"> nm (Seebacher 2003). </w:t>
      </w:r>
      <w:r w:rsidR="00245EF9">
        <w:rPr>
          <w:rFonts w:cstheme="minorHAnsi"/>
          <w:lang w:val="en-US"/>
        </w:rPr>
        <w:t>CS was assay in 2 mmol L</w:t>
      </w:r>
      <w:r w:rsidR="00245EF9">
        <w:rPr>
          <w:rFonts w:cstheme="minorHAnsi"/>
          <w:vertAlign w:val="superscript"/>
          <w:lang w:val="en-US"/>
        </w:rPr>
        <w:t>-1</w:t>
      </w:r>
      <w:r w:rsidR="00245EF9">
        <w:rPr>
          <w:rFonts w:cstheme="minorHAnsi"/>
          <w:lang w:val="en-US"/>
        </w:rPr>
        <w:t xml:space="preserve"> 5,5’-dithobi</w:t>
      </w:r>
      <w:r w:rsidR="00A127AA">
        <w:rPr>
          <w:rFonts w:cstheme="minorHAnsi"/>
          <w:lang w:val="en-US"/>
        </w:rPr>
        <w:t>s-(2-nitronemzoic acid) (DTNB)-ethanol solution</w:t>
      </w:r>
      <w:r w:rsidR="00D823E2">
        <w:rPr>
          <w:rFonts w:cstheme="minorHAnsi"/>
          <w:lang w:val="en-US"/>
        </w:rPr>
        <w:t>, 12 mmol L</w:t>
      </w:r>
      <w:r w:rsidR="00D823E2">
        <w:rPr>
          <w:rFonts w:cstheme="minorHAnsi"/>
          <w:vertAlign w:val="superscript"/>
          <w:lang w:val="en-US"/>
        </w:rPr>
        <w:t>-1</w:t>
      </w:r>
      <w:r w:rsidR="00D823E2">
        <w:rPr>
          <w:rFonts w:cstheme="minorHAnsi"/>
          <w:lang w:val="en-US"/>
        </w:rPr>
        <w:t xml:space="preserve"> </w:t>
      </w:r>
      <w:r w:rsidR="00930C41">
        <w:rPr>
          <w:rFonts w:cstheme="minorHAnsi"/>
          <w:lang w:val="en-US"/>
        </w:rPr>
        <w:t xml:space="preserve">acetyl coenzyme </w:t>
      </w:r>
      <w:r w:rsidR="00930C41">
        <w:rPr>
          <w:rFonts w:cstheme="minorHAnsi"/>
          <w:lang w:val="en-US"/>
        </w:rPr>
        <w:lastRenderedPageBreak/>
        <w:t>A-lithium salt-Milli-Q solution, and 50 mmol L</w:t>
      </w:r>
      <w:r w:rsidR="00930C41">
        <w:rPr>
          <w:rFonts w:cstheme="minorHAnsi"/>
          <w:vertAlign w:val="superscript"/>
          <w:lang w:val="en-US"/>
        </w:rPr>
        <w:t>-1</w:t>
      </w:r>
      <w:r w:rsidR="00482934">
        <w:rPr>
          <w:rFonts w:cstheme="minorHAnsi"/>
          <w:lang w:val="en-US"/>
        </w:rPr>
        <w:t xml:space="preserve"> oxaloacetic acid-Tris solution (pH 8.0). </w:t>
      </w:r>
      <w:r w:rsidR="00294559">
        <w:rPr>
          <w:rFonts w:cstheme="minorHAnsi"/>
          <w:lang w:val="en-US"/>
        </w:rPr>
        <w:t>DTNB absorbance was measured at a wavelength of 412 nm (Seebacher 2003</w:t>
      </w:r>
      <w:r w:rsidR="00E64F75">
        <w:rPr>
          <w:rFonts w:cstheme="minorHAnsi"/>
          <w:lang w:val="en-US"/>
        </w:rPr>
        <w:t xml:space="preserve">; Blank 2004).  </w:t>
      </w:r>
    </w:p>
    <w:p w14:paraId="610872EE" w14:textId="6EB05249" w:rsidR="00E64F75" w:rsidRDefault="00E64F75" w:rsidP="00B36451">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p w14:paraId="42C13142" w14:textId="26661A48" w:rsidR="0059109E" w:rsidRPr="000D7F44" w:rsidRDefault="00FE6D6A" w:rsidP="000D7F44">
      <w:pPr>
        <w:spacing w:line="240" w:lineRule="auto"/>
        <w:jc w:val="both"/>
        <w:rPr>
          <w:rFonts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LDH</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m:oMathPara>
    </w:p>
    <w:p w14:paraId="322105D9" w14:textId="3502AD5A" w:rsidR="00FB0C0E" w:rsidRDefault="005B2247" w:rsidP="00B36451">
      <w:pPr>
        <w:pStyle w:val="Heading2"/>
        <w:spacing w:line="240" w:lineRule="auto"/>
        <w:rPr>
          <w:lang w:val="en-US"/>
        </w:rPr>
      </w:pPr>
      <w:r>
        <w:rPr>
          <w:lang w:val="en-US"/>
        </w:rPr>
        <w:t xml:space="preserve">Statistical analysis </w:t>
      </w:r>
    </w:p>
    <w:p w14:paraId="4DA014AF" w14:textId="294D4B42" w:rsidR="005B2247" w:rsidRDefault="00833455" w:rsidP="00B36451">
      <w:pPr>
        <w:spacing w:line="240" w:lineRule="auto"/>
        <w:jc w:val="both"/>
        <w:rPr>
          <w:lang w:val="en-US"/>
        </w:rPr>
      </w:pPr>
      <w:r w:rsidRPr="004F5068">
        <w:rPr>
          <w:lang w:val="en-US"/>
        </w:rPr>
        <w:t xml:space="preserve">Generalized linear mixed effect models were used to </w:t>
      </w:r>
      <w:r w:rsidR="00C53E18" w:rsidRPr="004F5068">
        <w:rPr>
          <w:lang w:val="en-US"/>
        </w:rPr>
        <w:t>test for</w:t>
      </w:r>
      <w:r w:rsidR="00DB16EE" w:rsidRPr="004F5068">
        <w:rPr>
          <w:lang w:val="en-US"/>
        </w:rPr>
        <w:t xml:space="preserve"> differences in</w:t>
      </w:r>
      <w:r w:rsidRPr="004F5068">
        <w:rPr>
          <w:lang w:val="en-US"/>
        </w:rPr>
        <w:t xml:space="preserve"> </w:t>
      </w:r>
      <w:r w:rsidR="00F33C35" w:rsidRPr="004F5068">
        <w:rPr>
          <w:lang w:val="en-US"/>
        </w:rPr>
        <w:t>metabolic, immun</w:t>
      </w:r>
      <w:r w:rsidR="00797EF6" w:rsidRPr="004F5068">
        <w:rPr>
          <w:lang w:val="en-US"/>
        </w:rPr>
        <w:t>e</w:t>
      </w:r>
      <w:r w:rsidR="00F33C35" w:rsidRPr="004F5068">
        <w:rPr>
          <w:lang w:val="en-US"/>
        </w:rPr>
        <w:t>,</w:t>
      </w:r>
      <w:r w:rsidR="00DB16EE" w:rsidRPr="004F5068">
        <w:rPr>
          <w:lang w:val="en-US"/>
        </w:rPr>
        <w:t xml:space="preserve"> hematocrit, and</w:t>
      </w:r>
      <w:r w:rsidR="00F33C35" w:rsidRPr="004F5068">
        <w:rPr>
          <w:lang w:val="en-US"/>
        </w:rPr>
        <w:t xml:space="preserve"> enzyme activity, </w:t>
      </w:r>
      <w:r w:rsidR="004B284A" w:rsidRPr="004F5068">
        <w:rPr>
          <w:lang w:val="en-US"/>
        </w:rPr>
        <w:t>responses</w:t>
      </w:r>
      <w:r w:rsidR="00F33C35" w:rsidRPr="004F5068">
        <w:rPr>
          <w:lang w:val="en-US"/>
        </w:rPr>
        <w:t xml:space="preserve"> </w:t>
      </w:r>
      <w:r w:rsidR="007A227B" w:rsidRPr="004F5068">
        <w:rPr>
          <w:lang w:val="en-US"/>
        </w:rPr>
        <w:t>between</w:t>
      </w:r>
      <w:r w:rsidR="00F33C35" w:rsidRPr="004F5068">
        <w:rPr>
          <w:lang w:val="en-US"/>
        </w:rPr>
        <w:t xml:space="preserve"> </w:t>
      </w:r>
      <w:r w:rsidR="004F5068">
        <w:rPr>
          <w:lang w:val="en-US"/>
        </w:rPr>
        <w:t>low- and high-latitude</w:t>
      </w:r>
      <w:r w:rsidR="00DC74B4">
        <w:rPr>
          <w:lang w:val="en-US"/>
        </w:rPr>
        <w:t xml:space="preserve"> populations</w:t>
      </w:r>
      <w:r w:rsidR="004B284A" w:rsidRPr="004F5068">
        <w:rPr>
          <w:lang w:val="en-US"/>
        </w:rPr>
        <w:t xml:space="preserve"> to temperature</w:t>
      </w:r>
      <w:r w:rsidR="004B284A">
        <w:rPr>
          <w:lang w:val="en-US"/>
        </w:rPr>
        <w:t xml:space="preserve">. </w:t>
      </w:r>
      <w:r w:rsidR="00F6742C">
        <w:rPr>
          <w:lang w:val="en-US"/>
        </w:rPr>
        <w:t>All</w:t>
      </w:r>
      <w:r w:rsidR="0055600E">
        <w:rPr>
          <w:lang w:val="en-US"/>
        </w:rPr>
        <w:t xml:space="preserve"> aerobic</w:t>
      </w:r>
      <w:r w:rsidR="00F6742C">
        <w:rPr>
          <w:lang w:val="en-US"/>
        </w:rPr>
        <w:t xml:space="preserve"> metabolic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r w:rsidR="00053151">
        <w:rPr>
          <w:lang w:val="en-US"/>
        </w:rPr>
        <w:t>MO</w:t>
      </w:r>
      <w:r w:rsidR="00053151">
        <w:rPr>
          <w:vertAlign w:val="subscript"/>
          <w:lang w:val="en-US"/>
        </w:rPr>
        <w:t>2routine</w:t>
      </w:r>
      <w:r w:rsidR="00053151">
        <w:rPr>
          <w:lang w:val="en-US"/>
        </w:rPr>
        <w:t>, MO</w:t>
      </w:r>
      <w:r w:rsidR="00053151">
        <w:rPr>
          <w:vertAlign w:val="subscript"/>
          <w:lang w:val="en-US"/>
        </w:rPr>
        <w:t>2max</w:t>
      </w:r>
      <w:r w:rsidR="00053151">
        <w:rPr>
          <w:lang w:val="en-US"/>
        </w:rPr>
        <w:t>, and MO</w:t>
      </w:r>
      <w:r w:rsidR="00053151">
        <w:rPr>
          <w:vertAlign w:val="subscript"/>
          <w:lang w:val="en-US"/>
        </w:rPr>
        <w:t>2</w:t>
      </w:r>
      <w:r w:rsidR="00DD0504">
        <w:rPr>
          <w:vertAlign w:val="subscript"/>
          <w:lang w:val="en-US"/>
        </w:rPr>
        <w:t>net</w:t>
      </w:r>
      <w:r w:rsidR="00DD0504">
        <w:rPr>
          <w:lang w:val="en-US"/>
        </w:rPr>
        <w:t>,</w:t>
      </w:r>
      <w:r w:rsidR="008B43CC">
        <w:rPr>
          <w:lang w:val="en-US"/>
        </w:rPr>
        <w:t xml:space="preserve"> independent variables</w:t>
      </w:r>
      <w:r w:rsidR="00B33242">
        <w:rPr>
          <w:lang w:val="en-US"/>
        </w:rPr>
        <w:t xml:space="preserve"> including</w:t>
      </w:r>
      <w:r w:rsidR="00634CC8">
        <w:rPr>
          <w:lang w:val="en-US"/>
        </w:rPr>
        <w:t xml:space="preserve">, region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7B2BBB">
        <w:rPr>
          <w:lang w:val="en-US"/>
        </w:rPr>
        <w:t>; 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4F5068">
        <w:rPr>
          <w:lang w:val="en-US"/>
        </w:rPr>
        <w:t xml:space="preserve">Individual identification codes for each fish </w:t>
      </w:r>
      <w:r w:rsidR="00BD7AD1" w:rsidRPr="004F5068">
        <w:rPr>
          <w:lang w:val="en-US"/>
        </w:rPr>
        <w:t>were</w:t>
      </w:r>
      <w:r w:rsidR="00130DE4" w:rsidRPr="004F5068">
        <w:rPr>
          <w:lang w:val="en-US"/>
        </w:rPr>
        <w:t xml:space="preserve"> used as a random factor</w:t>
      </w:r>
      <w:r w:rsidR="00B33242" w:rsidRPr="004F5068">
        <w:rPr>
          <w:lang w:val="en-US"/>
        </w:rPr>
        <w:t xml:space="preserve"> due to repeated measures</w:t>
      </w:r>
      <w:r w:rsidR="001944F6" w:rsidRPr="004F5068">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routine</w:t>
      </w:r>
      <w:r w:rsidR="004F0A9F">
        <w:rPr>
          <w:lang w:val="en-US"/>
        </w:rPr>
        <w:t xml:space="preserve"> </w:t>
      </w:r>
      <w:r w:rsidR="00D45119">
        <w:rPr>
          <w:lang w:val="en-US"/>
        </w:rPr>
        <w:t xml:space="preserve">included the additional covariate of </w:t>
      </w:r>
      <w:r w:rsidR="00722326">
        <w:rPr>
          <w:lang w:val="en-US"/>
        </w:rPr>
        <w:t xml:space="preserve">testing runtime. </w:t>
      </w:r>
      <w:r w:rsidR="009952E6">
        <w:rPr>
          <w:lang w:val="en-US"/>
        </w:rPr>
        <w:t>The same</w:t>
      </w:r>
      <w:r w:rsidR="001B6D9B">
        <w:rPr>
          <w:lang w:val="en-US"/>
        </w:rPr>
        <w:t xml:space="preserve"> fixed</w:t>
      </w:r>
      <w:r w:rsidR="00787209">
        <w:rPr>
          <w:lang w:val="en-US"/>
        </w:rPr>
        <w:t xml:space="preserve"> variables</w:t>
      </w:r>
      <w:r w:rsidR="00DC7FAB">
        <w:rPr>
          <w:lang w:val="en-US"/>
        </w:rPr>
        <w:t>,</w:t>
      </w:r>
      <w:r w:rsidR="00787209">
        <w:rPr>
          <w:lang w:val="en-US"/>
        </w:rPr>
        <w:t xml:space="preserve"> </w:t>
      </w:r>
      <w:r w:rsidR="00DC7FAB">
        <w:rPr>
          <w:lang w:val="en-US"/>
        </w:rPr>
        <w:t>region and temperature</w:t>
      </w:r>
      <w:r w:rsidR="00787209">
        <w:rPr>
          <w:lang w:val="en-US"/>
        </w:rPr>
        <w:t>, w</w:t>
      </w:r>
      <w:r w:rsidR="00FF7B86">
        <w:rPr>
          <w:lang w:val="en-US"/>
        </w:rPr>
        <w:t>ere</w:t>
      </w:r>
      <w:r w:rsidR="00787209">
        <w:rPr>
          <w:lang w:val="en-US"/>
        </w:rPr>
        <w:t xml:space="preserve"> used for modelling PHA immunocompetence response</w:t>
      </w:r>
      <w:r w:rsidR="001B6D9B">
        <w:rPr>
          <w:lang w:val="en-US"/>
        </w:rPr>
        <w:t>,</w:t>
      </w:r>
      <w:r w:rsidR="00E129E5">
        <w:rPr>
          <w:lang w:val="en-US"/>
        </w:rPr>
        <w:t xml:space="preserve"> and</w:t>
      </w:r>
      <w:r w:rsidR="00D922E1">
        <w:rPr>
          <w:lang w:val="en-US"/>
        </w:rPr>
        <w:t xml:space="preserve"> enzyme (</w:t>
      </w:r>
      <w:r w:rsidR="00DC7FAB">
        <w:rPr>
          <w:lang w:val="en-US"/>
        </w:rPr>
        <w:t>LDH</w:t>
      </w:r>
      <w:r w:rsidR="00D922E1">
        <w:rPr>
          <w:lang w:val="en-US"/>
        </w:rPr>
        <w:t>) activity.</w:t>
      </w:r>
      <w:r w:rsidR="00787209">
        <w:rPr>
          <w:lang w:val="en-US"/>
        </w:rPr>
        <w:t xml:space="preserve"> </w:t>
      </w:r>
      <w:r w:rsidR="00D922E1">
        <w:rPr>
          <w:lang w:val="en-US"/>
        </w:rPr>
        <w:t>H</w:t>
      </w:r>
      <w:r w:rsidR="00787209">
        <w:rPr>
          <w:lang w:val="en-US"/>
        </w:rPr>
        <w:t xml:space="preserve">owever, </w:t>
      </w:r>
      <w:r w:rsidR="00D922E1">
        <w:rPr>
          <w:lang w:val="en-US"/>
        </w:rPr>
        <w:t xml:space="preserve">for the PHA swelling response model </w:t>
      </w:r>
      <w:r w:rsidR="00787209">
        <w:rPr>
          <w:lang w:val="en-US"/>
        </w:rPr>
        <w:t>instead of a gaussian distribution, a gamma distribution was used with an inverse link</w:t>
      </w:r>
      <w:r w:rsidR="00B33ADF">
        <w:rPr>
          <w:lang w:val="en-US"/>
        </w:rPr>
        <w:t>. For the enzyme analysis for</w:t>
      </w:r>
      <w:r w:rsidR="00D922E1">
        <w:rPr>
          <w:lang w:val="en-US"/>
        </w:rPr>
        <w:t xml:space="preserve"> lactate dehydrogenase model tissue mass (centered) was used instead of fish mass. </w:t>
      </w:r>
      <w:r w:rsidR="00DD3182">
        <w:rPr>
          <w:lang w:val="en-US"/>
        </w:rPr>
        <w:t xml:space="preserve">To model the </w:t>
      </w:r>
      <w:r w:rsidR="00D16726">
        <w:rPr>
          <w:lang w:val="en-US"/>
        </w:rPr>
        <w:t>(combined region) correlation between</w:t>
      </w:r>
      <w:r w:rsidR="00DD3182">
        <w:rPr>
          <w:lang w:val="en-US"/>
        </w:rPr>
        <w:t xml:space="preserve"> lactate dehydrogenase </w:t>
      </w:r>
      <w:r w:rsidR="00D16726">
        <w:rPr>
          <w:lang w:val="en-US"/>
        </w:rPr>
        <w:t>activity and temperature</w:t>
      </w:r>
      <w:r w:rsidR="003639C8">
        <w:rPr>
          <w:lang w:val="en-US"/>
        </w:rPr>
        <w:t xml:space="preserve">, </w:t>
      </w:r>
      <w:r w:rsidR="00A56CDE">
        <w:rPr>
          <w:lang w:val="en-US"/>
        </w:rPr>
        <w:t xml:space="preserve">temperature </w:t>
      </w:r>
      <w:r w:rsidR="003639C8">
        <w:rPr>
          <w:lang w:val="en-US"/>
        </w:rPr>
        <w:t>w</w:t>
      </w:r>
      <w:r w:rsidR="00A56CDE">
        <w:rPr>
          <w:lang w:val="en-US"/>
        </w:rPr>
        <w:t xml:space="preserve">as </w:t>
      </w:r>
      <w:r w:rsidR="003639C8">
        <w:rPr>
          <w:lang w:val="en-US"/>
        </w:rPr>
        <w:t xml:space="preserve">modelled as </w:t>
      </w:r>
      <w:r w:rsidR="00A56CDE">
        <w:rPr>
          <w:lang w:val="en-US"/>
        </w:rPr>
        <w:t>a continuous numerical variable</w:t>
      </w:r>
      <w:r w:rsidR="00B2430E">
        <w:rPr>
          <w:lang w:val="en-US"/>
        </w:rPr>
        <w:t xml:space="preserve"> and third order polynomial</w:t>
      </w:r>
      <w:r w:rsidR="00A56CDE">
        <w:rPr>
          <w:lang w:val="en-US"/>
        </w:rPr>
        <w:t>, tissue mass (centered</w:t>
      </w:r>
      <w:r w:rsidR="00591C53">
        <w:rPr>
          <w:lang w:val="en-US"/>
        </w:rPr>
        <w:t>; fixed</w:t>
      </w:r>
      <w:r w:rsidR="00A56CDE">
        <w:rPr>
          <w:lang w:val="en-US"/>
        </w:rPr>
        <w:t>), and individual</w:t>
      </w:r>
      <w:r w:rsidR="00B2430E">
        <w:rPr>
          <w:lang w:val="en-US"/>
        </w:rPr>
        <w:t xml:space="preserve"> fish identification codes as a random factor. </w:t>
      </w:r>
      <w:r w:rsidR="00642412">
        <w:rPr>
          <w:lang w:val="en-US"/>
        </w:rPr>
        <w:t>Hematocrit was modelled as</w:t>
      </w:r>
      <w:r w:rsidR="00591C53">
        <w:rPr>
          <w:lang w:val="en-US"/>
        </w:rPr>
        <w:t xml:space="preserve"> a</w:t>
      </w:r>
      <w:r w:rsidR="00642412">
        <w:rPr>
          <w:lang w:val="en-US"/>
        </w:rPr>
        <w:t xml:space="preserve"> linear regression with percent packed blood cells as the dependent factor and region as an independent variable. </w:t>
      </w:r>
    </w:p>
    <w:p w14:paraId="29785204" w14:textId="59807097" w:rsidR="002E764B" w:rsidRDefault="00642412" w:rsidP="00B36451">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xml:space="preserve">). GLMMs were run using the ‘glmmTMB’ function within the </w:t>
      </w:r>
      <w:r w:rsidR="00D03A0B">
        <w:rPr>
          <w:lang w:val="en-US"/>
        </w:rPr>
        <w:t>‘</w:t>
      </w:r>
      <w:r w:rsidR="00D03A0B">
        <w:rPr>
          <w:i/>
          <w:iCs/>
          <w:lang w:val="en-US"/>
        </w:rPr>
        <w:t xml:space="preserve">glmmTMB’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AICc’ via the </w:t>
      </w:r>
      <w:r w:rsidR="003340E6">
        <w:rPr>
          <w:i/>
          <w:iCs/>
          <w:lang w:val="en-US"/>
        </w:rPr>
        <w:t>‘Mu</w:t>
      </w:r>
      <w:r w:rsidR="005B2938">
        <w:rPr>
          <w:i/>
          <w:iCs/>
          <w:lang w:val="en-US"/>
        </w:rPr>
        <w:t xml:space="preserve">Min’ </w:t>
      </w:r>
      <w:r w:rsidR="005B2938">
        <w:rPr>
          <w:lang w:val="en-US"/>
        </w:rPr>
        <w:t xml:space="preserve">(v.1.47.1). Visual and statistical </w:t>
      </w:r>
      <w:r w:rsidR="00ED5F3B">
        <w:rPr>
          <w:lang w:val="en-US"/>
        </w:rPr>
        <w:t xml:space="preserve">performance of models was checked via both the ‘check_model’ function in the </w:t>
      </w:r>
      <w:r w:rsidR="00ED5F3B">
        <w:rPr>
          <w:i/>
          <w:iCs/>
          <w:lang w:val="en-US"/>
        </w:rPr>
        <w:t xml:space="preserve">‘performance’ </w:t>
      </w:r>
      <w:r w:rsidR="00ED5F3B">
        <w:rPr>
          <w:lang w:val="en-US"/>
        </w:rPr>
        <w:t>(v. 0.10.0) package</w:t>
      </w:r>
      <w:r w:rsidR="00E24C3F">
        <w:rPr>
          <w:lang w:val="en-US"/>
        </w:rPr>
        <w:t xml:space="preserve"> and the ‘simulateRedisuals’ and ‘testResiduals’ functions in the</w:t>
      </w:r>
      <w:r w:rsidR="007B1604">
        <w:rPr>
          <w:lang w:val="en-US"/>
        </w:rPr>
        <w:t xml:space="preserve"> ‘</w:t>
      </w:r>
      <w:r w:rsidR="007B1604">
        <w:rPr>
          <w:i/>
          <w:iCs/>
          <w:lang w:val="en-US"/>
        </w:rPr>
        <w:t xml:space="preserve">DHARMa’ </w:t>
      </w:r>
      <w:r w:rsidR="007B1604">
        <w:rPr>
          <w:lang w:val="en-US"/>
        </w:rPr>
        <w:t xml:space="preserve">(v. 0.4.6) package. </w:t>
      </w:r>
      <w:r w:rsidR="00DF311C">
        <w:rPr>
          <w:lang w:val="en-US"/>
        </w:rPr>
        <w:t xml:space="preserve">The </w:t>
      </w:r>
      <w:r w:rsidR="00DF311C">
        <w:rPr>
          <w:i/>
          <w:iCs/>
          <w:lang w:val="en-US"/>
        </w:rPr>
        <w:t>‘emmeans’</w:t>
      </w:r>
      <w:r w:rsidR="00DF311C">
        <w:rPr>
          <w:lang w:val="en-US"/>
        </w:rPr>
        <w:t xml:space="preserve"> (v. </w:t>
      </w:r>
      <w:r w:rsidR="00E5432A">
        <w:rPr>
          <w:lang w:val="en-US"/>
        </w:rPr>
        <w:t>1.8.2) package was used to extract estimated marginal 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p>
    <w:p w14:paraId="7E3AACFF" w14:textId="5D8824D0" w:rsidR="002E764B" w:rsidRDefault="002E764B" w:rsidP="00B36451">
      <w:pPr>
        <w:pStyle w:val="Heading1"/>
        <w:spacing w:line="240" w:lineRule="auto"/>
        <w:rPr>
          <w:lang w:val="en-US"/>
        </w:rPr>
      </w:pPr>
      <w:r>
        <w:rPr>
          <w:lang w:val="en-US"/>
        </w:rPr>
        <w:t xml:space="preserve">Results </w:t>
      </w:r>
    </w:p>
    <w:p w14:paraId="4678C194" w14:textId="03590B74" w:rsidR="00702681" w:rsidRPr="00702681" w:rsidRDefault="006C1380" w:rsidP="00B36451">
      <w:pPr>
        <w:pStyle w:val="Heading2"/>
        <w:spacing w:line="240" w:lineRule="auto"/>
        <w:rPr>
          <w:lang w:val="en-US"/>
        </w:rPr>
      </w:pPr>
      <w:r>
        <w:rPr>
          <w:lang w:val="en-US"/>
        </w:rPr>
        <w:t>Aerobic physiol</w:t>
      </w:r>
      <w:r w:rsidR="00702681">
        <w:rPr>
          <w:lang w:val="en-US"/>
        </w:rPr>
        <w:t>ogy</w:t>
      </w:r>
    </w:p>
    <w:p w14:paraId="7DC539CD" w14:textId="0831C6C2" w:rsidR="00FB3F2E" w:rsidRDefault="00D53394" w:rsidP="00B36451">
      <w:pPr>
        <w:spacing w:line="240" w:lineRule="auto"/>
        <w:jc w:val="both"/>
        <w:rPr>
          <w:rFonts w:cstheme="minorHAnsi"/>
          <w:lang w:val="en-US"/>
        </w:rPr>
      </w:pPr>
      <w:r>
        <w:rPr>
          <w:lang w:val="en-US"/>
        </w:rPr>
        <w:t>MO</w:t>
      </w:r>
      <w:r>
        <w:rPr>
          <w:vertAlign w:val="subscript"/>
          <w:lang w:val="en-US"/>
        </w:rPr>
        <w:t>2</w:t>
      </w:r>
      <w:r w:rsidR="00602B2A">
        <w:rPr>
          <w:vertAlign w:val="subscript"/>
          <w:lang w:val="en-US"/>
        </w:rPr>
        <w:t>rest</w:t>
      </w:r>
      <w:r>
        <w:rPr>
          <w:vertAlign w:val="subscript"/>
          <w:lang w:val="en-US"/>
        </w:rPr>
        <w:t xml:space="preserve"> </w:t>
      </w:r>
      <w:r>
        <w:rPr>
          <w:lang w:val="en-US"/>
        </w:rPr>
        <w:t xml:space="preserve">displayed </w:t>
      </w:r>
      <w:r w:rsidR="009964F4">
        <w:rPr>
          <w:lang w:val="en-US"/>
        </w:rPr>
        <w:t>a positive relationship with temperature</w:t>
      </w:r>
      <w:r w:rsidR="006D17D4">
        <w:rPr>
          <w:lang w:val="en-US"/>
        </w:rPr>
        <w:t>, but n</w:t>
      </w:r>
      <w:r>
        <w:rPr>
          <w:lang w:val="en-US"/>
        </w:rPr>
        <w:t>o significant differences were seen in</w:t>
      </w:r>
      <w:r w:rsidR="006D17D4">
        <w:rPr>
          <w:lang w:val="en-US"/>
        </w:rPr>
        <w:t xml:space="preserve"> MO</w:t>
      </w:r>
      <w:r w:rsidR="006D17D4">
        <w:rPr>
          <w:vertAlign w:val="subscript"/>
          <w:lang w:val="en-US"/>
        </w:rPr>
        <w:t>2</w:t>
      </w:r>
      <w:r w:rsidR="00602B2A">
        <w:rPr>
          <w:vertAlign w:val="subscript"/>
          <w:lang w:val="en-US"/>
        </w:rPr>
        <w:t>rest</w:t>
      </w:r>
      <w:r w:rsidR="001433BF">
        <w:rPr>
          <w:lang w:val="en-US"/>
        </w:rPr>
        <w:t xml:space="preserve"> when comparing fish from </w:t>
      </w:r>
      <w:r w:rsidR="00D811D0">
        <w:rPr>
          <w:lang w:val="en-US"/>
        </w:rPr>
        <w:t>low-</w:t>
      </w:r>
      <w:r w:rsidR="001433BF">
        <w:rPr>
          <w:lang w:val="en-US"/>
        </w:rPr>
        <w:t xml:space="preserve"> and </w:t>
      </w:r>
      <w:r w:rsidR="00D811D0">
        <w:rPr>
          <w:lang w:val="en-US"/>
        </w:rPr>
        <w:t>high-latitude</w:t>
      </w:r>
      <w:r w:rsidR="001433BF">
        <w:rPr>
          <w:lang w:val="en-US"/>
        </w:rPr>
        <w:t xml:space="preserve"> regions</w:t>
      </w:r>
      <w:r w:rsidR="00CE4E15">
        <w:rPr>
          <w:lang w:val="en-US"/>
        </w:rPr>
        <w:t xml:space="preserve"> at 27</w:t>
      </w:r>
      <w:r w:rsidR="00CE4E15">
        <w:rPr>
          <w:rFonts w:cstheme="minorHAnsi"/>
          <w:lang w:val="en-US"/>
        </w:rPr>
        <w:t>°C</w:t>
      </w:r>
      <w:r w:rsidR="00CE4E15">
        <w:rPr>
          <w:lang w:val="en-US"/>
        </w:rPr>
        <w:t>, 28.5</w:t>
      </w:r>
      <w:r w:rsidR="00CE4E15">
        <w:rPr>
          <w:rFonts w:cstheme="minorHAnsi"/>
          <w:lang w:val="en-US"/>
        </w:rPr>
        <w:t>°C</w:t>
      </w:r>
      <w:r w:rsidR="00CE4E15">
        <w:rPr>
          <w:lang w:val="en-US"/>
        </w:rPr>
        <w:t>, 30</w:t>
      </w:r>
      <w:r w:rsidR="00CE4E15">
        <w:rPr>
          <w:rFonts w:cstheme="minorHAnsi"/>
          <w:lang w:val="en-US"/>
        </w:rPr>
        <w:t>°C</w:t>
      </w:r>
      <w:r w:rsidR="00CE4E15">
        <w:rPr>
          <w:lang w:val="en-US"/>
        </w:rPr>
        <w:t>, or 31.5</w:t>
      </w:r>
      <w:r w:rsidR="00CE4E15">
        <w:rPr>
          <w:rFonts w:cstheme="minorHAnsi"/>
          <w:lang w:val="en-US"/>
        </w:rPr>
        <w:t>°C</w:t>
      </w:r>
      <w:r w:rsidR="001433BF">
        <w:rPr>
          <w:lang w:val="en-US"/>
        </w:rPr>
        <w:t>.</w:t>
      </w:r>
      <w:r w:rsidR="008D4A4D">
        <w:rPr>
          <w:lang w:val="en-US"/>
        </w:rPr>
        <w:t xml:space="preserve"> (</w:t>
      </w:r>
      <w:r w:rsidR="008D4A4D">
        <w:rPr>
          <w:b/>
          <w:bCs/>
          <w:lang w:val="en-US"/>
        </w:rPr>
        <w:t>Figure 2</w:t>
      </w:r>
      <w:r w:rsidR="000B1893">
        <w:rPr>
          <w:b/>
          <w:bCs/>
          <w:lang w:val="en-US"/>
        </w:rPr>
        <w:t>a</w:t>
      </w:r>
      <w:r w:rsidR="008D4A4D">
        <w:rPr>
          <w:lang w:val="en-US"/>
        </w:rPr>
        <w:t xml:space="preserve">). </w:t>
      </w:r>
      <w:r>
        <w:rPr>
          <w:lang w:val="en-US"/>
        </w:rPr>
        <w:t xml:space="preserve"> </w:t>
      </w:r>
      <w:r w:rsidR="00906DFF">
        <w:rPr>
          <w:lang w:val="en-US"/>
        </w:rPr>
        <w:t>At the lowest two temperatures, 27</w:t>
      </w:r>
      <w:r w:rsidR="00906DFF">
        <w:rPr>
          <w:rFonts w:cstheme="minorHAnsi"/>
          <w:lang w:val="en-US"/>
        </w:rPr>
        <w:t xml:space="preserve">°C and 28.5°C, </w:t>
      </w:r>
      <w:r w:rsidR="00FD27A8">
        <w:rPr>
          <w:lang w:val="en-US"/>
        </w:rPr>
        <w:t>MO</w:t>
      </w:r>
      <w:r w:rsidR="00FD27A8">
        <w:rPr>
          <w:vertAlign w:val="subscript"/>
          <w:lang w:val="en-US"/>
        </w:rPr>
        <w:t xml:space="preserve">2routine </w:t>
      </w:r>
      <w:r w:rsidR="00FD27A8">
        <w:rPr>
          <w:lang w:val="en-US"/>
        </w:rPr>
        <w:t xml:space="preserve">was most similar between </w:t>
      </w:r>
      <w:r w:rsidR="00D811D0">
        <w:rPr>
          <w:lang w:val="en-US"/>
        </w:rPr>
        <w:t>regions</w:t>
      </w:r>
      <w:r w:rsidR="00FD27A8">
        <w:rPr>
          <w:lang w:val="en-US"/>
        </w:rPr>
        <w:t xml:space="preserve"> (</w:t>
      </w:r>
      <w:r w:rsidR="00AA57E6" w:rsidRPr="00AA57E6">
        <w:rPr>
          <w:i/>
          <w:iCs/>
          <w:lang w:val="en-US"/>
        </w:rPr>
        <w:t>p</w:t>
      </w:r>
      <w:r w:rsidR="00D00F79" w:rsidRPr="000D1D1C">
        <w:rPr>
          <w:vertAlign w:val="subscript"/>
          <w:lang w:val="en-US"/>
        </w:rPr>
        <w:t>27</w:t>
      </w:r>
      <w:r w:rsidR="00D00F79">
        <w:rPr>
          <w:lang w:val="en-US"/>
        </w:rPr>
        <w:t xml:space="preserve"> =</w:t>
      </w:r>
      <w:r w:rsidR="004C76FF">
        <w:rPr>
          <w:lang w:val="en-US"/>
        </w:rPr>
        <w:t>0.58</w:t>
      </w:r>
      <w:r w:rsidR="00D00F79">
        <w:rPr>
          <w:lang w:val="en-US"/>
        </w:rPr>
        <w:t xml:space="preserve">, [CI: </w:t>
      </w:r>
      <w:r w:rsidR="004C76FF">
        <w:rPr>
          <w:lang w:val="en-US"/>
        </w:rPr>
        <w:t>-0.45</w:t>
      </w:r>
      <w:r w:rsidR="00D00F79">
        <w:rPr>
          <w:lang w:val="en-US"/>
        </w:rPr>
        <w:t>,</w:t>
      </w:r>
      <w:r w:rsidR="004C76FF">
        <w:rPr>
          <w:lang w:val="en-US"/>
        </w:rPr>
        <w:t xml:space="preserve"> 0.78</w:t>
      </w:r>
      <w:r w:rsidR="00D00F79">
        <w:rPr>
          <w:lang w:val="en-US"/>
        </w:rPr>
        <w:t>]</w:t>
      </w:r>
      <w:r w:rsidR="008330B5">
        <w:rPr>
          <w:lang w:val="en-US"/>
        </w:rPr>
        <w:t xml:space="preserve">; </w:t>
      </w:r>
      <w:r w:rsidR="00AA57E6" w:rsidRPr="00AA57E6">
        <w:rPr>
          <w:i/>
          <w:iCs/>
          <w:lang w:val="en-US"/>
        </w:rPr>
        <w:t>p</w:t>
      </w:r>
      <w:r w:rsidR="008330B5" w:rsidRPr="004C76FF">
        <w:rPr>
          <w:vertAlign w:val="subscript"/>
          <w:lang w:val="en-US"/>
        </w:rPr>
        <w:t xml:space="preserve">28.5 </w:t>
      </w:r>
      <w:r w:rsidR="008330B5">
        <w:rPr>
          <w:lang w:val="en-US"/>
        </w:rPr>
        <w:t>=</w:t>
      </w:r>
      <w:r w:rsidR="0057241C">
        <w:rPr>
          <w:lang w:val="en-US"/>
        </w:rPr>
        <w:t>0.90</w:t>
      </w:r>
      <w:r w:rsidR="008330B5">
        <w:rPr>
          <w:lang w:val="en-US"/>
        </w:rPr>
        <w:t xml:space="preserve">, </w:t>
      </w:r>
      <w:r w:rsidR="008349DC">
        <w:rPr>
          <w:lang w:val="en-US"/>
        </w:rPr>
        <w:t>[</w:t>
      </w:r>
      <w:r w:rsidR="008330B5">
        <w:rPr>
          <w:lang w:val="en-US"/>
        </w:rPr>
        <w:t>CI</w:t>
      </w:r>
      <w:r w:rsidR="008349DC">
        <w:rPr>
          <w:lang w:val="en-US"/>
        </w:rPr>
        <w:t xml:space="preserve">: </w:t>
      </w:r>
      <w:r w:rsidR="004C76FF">
        <w:rPr>
          <w:lang w:val="en-US"/>
        </w:rPr>
        <w:t>-0.6</w:t>
      </w:r>
      <w:r w:rsidR="0057241C">
        <w:rPr>
          <w:lang w:val="en-US"/>
        </w:rPr>
        <w:t>7</w:t>
      </w:r>
      <w:r w:rsidR="008330B5">
        <w:rPr>
          <w:lang w:val="en-US"/>
        </w:rPr>
        <w:t>,</w:t>
      </w:r>
      <w:r w:rsidR="0057241C">
        <w:rPr>
          <w:lang w:val="en-US"/>
        </w:rPr>
        <w:t xml:space="preserve"> 0.59</w:t>
      </w:r>
      <w:r w:rsidR="008330B5">
        <w:rPr>
          <w:lang w:val="en-US"/>
        </w:rPr>
        <w:t>]</w:t>
      </w:r>
      <w:r w:rsidR="00D00F79">
        <w:rPr>
          <w:lang w:val="en-US"/>
        </w:rPr>
        <w:t>)</w:t>
      </w:r>
      <w:r w:rsidR="0057241C">
        <w:rPr>
          <w:lang w:val="en-US"/>
        </w:rPr>
        <w:t xml:space="preserve">. </w:t>
      </w:r>
      <w:r w:rsidR="00AE5CC2">
        <w:rPr>
          <w:lang w:val="en-US"/>
        </w:rPr>
        <w:t>MO</w:t>
      </w:r>
      <w:r w:rsidR="00AE5CC2">
        <w:rPr>
          <w:vertAlign w:val="subscript"/>
          <w:lang w:val="en-US"/>
        </w:rPr>
        <w:t>2Rest</w:t>
      </w:r>
      <w:r w:rsidR="00AE5CC2">
        <w:rPr>
          <w:lang w:val="en-US"/>
        </w:rPr>
        <w:t xml:space="preserve"> was significantly higher at 30</w:t>
      </w:r>
      <w:r w:rsidR="00AE5CC2">
        <w:rPr>
          <w:rFonts w:cstheme="minorHAnsi"/>
          <w:lang w:val="en-US"/>
        </w:rPr>
        <w:t>°C</w:t>
      </w:r>
      <w:r w:rsidR="00AE5CC2">
        <w:rPr>
          <w:lang w:val="en-US"/>
        </w:rPr>
        <w:t xml:space="preserve"> and 31.5</w:t>
      </w:r>
      <w:r w:rsidR="00AE5CC2">
        <w:rPr>
          <w:rFonts w:cstheme="minorHAnsi"/>
          <w:lang w:val="en-US"/>
        </w:rPr>
        <w:t>°C</w:t>
      </w:r>
      <w:r w:rsidR="00FA0E4A">
        <w:rPr>
          <w:rFonts w:cstheme="minorHAnsi"/>
          <w:lang w:val="en-US"/>
        </w:rPr>
        <w:t xml:space="preserve">, than at 27°C and 28.5°C </w:t>
      </w:r>
      <w:r w:rsidR="00ED619F">
        <w:rPr>
          <w:rFonts w:cstheme="minorHAnsi"/>
          <w:lang w:val="en-US"/>
        </w:rPr>
        <w:t>for</w:t>
      </w:r>
      <w:r w:rsidR="00D55EE3">
        <w:rPr>
          <w:rFonts w:cstheme="minorHAnsi"/>
          <w:lang w:val="en-US"/>
        </w:rPr>
        <w:t xml:space="preserve"> fish from</w:t>
      </w:r>
      <w:r w:rsidR="00ED619F">
        <w:rPr>
          <w:rFonts w:cstheme="minorHAnsi"/>
          <w:lang w:val="en-US"/>
        </w:rPr>
        <w:t xml:space="preserve"> </w:t>
      </w:r>
      <w:r w:rsidR="00D811D0">
        <w:rPr>
          <w:rFonts w:cstheme="minorHAnsi"/>
          <w:lang w:val="en-US"/>
        </w:rPr>
        <w:t>high-latitude</w:t>
      </w:r>
      <w:r w:rsidR="00D55EE3">
        <w:rPr>
          <w:rFonts w:cstheme="minorHAnsi"/>
          <w:lang w:val="en-US"/>
        </w:rPr>
        <w:t xml:space="preserve"> populations</w:t>
      </w:r>
      <w:r w:rsidR="00D0387E">
        <w:rPr>
          <w:rFonts w:cstheme="minorHAnsi"/>
          <w:lang w:val="en-US"/>
        </w:rPr>
        <w:t xml:space="preserve"> </w:t>
      </w:r>
      <w:r w:rsidR="00FA0E4A">
        <w:rPr>
          <w:rFonts w:cstheme="minorHAnsi"/>
          <w:lang w:val="en-US"/>
        </w:rPr>
        <w:t>(</w:t>
      </w:r>
      <w:r w:rsidR="00F239B3">
        <w:rPr>
          <w:rFonts w:cstheme="minorHAnsi"/>
          <w:i/>
          <w:iCs/>
          <w:lang w:val="en-US"/>
        </w:rPr>
        <w:t>p</w:t>
      </w:r>
      <w:r w:rsidR="00FA0E4A">
        <w:rPr>
          <w:rFonts w:cstheme="minorHAnsi"/>
          <w:vertAlign w:val="subscript"/>
          <w:lang w:val="en-US"/>
        </w:rPr>
        <w:t>Leading27v</w:t>
      </w:r>
      <w:r w:rsidR="00D0387E">
        <w:rPr>
          <w:rFonts w:cstheme="minorHAnsi"/>
          <w:vertAlign w:val="subscript"/>
          <w:lang w:val="en-US"/>
        </w:rPr>
        <w:t>30</w:t>
      </w:r>
      <w:r w:rsidR="00D0387E">
        <w:rPr>
          <w:rFonts w:cstheme="minorHAnsi"/>
          <w:lang w:val="en-US"/>
        </w:rPr>
        <w:t xml:space="preserve"> &lt;0.0022, [CI: -1.78, -0.29]</w:t>
      </w:r>
      <w:r w:rsidR="00C53F70">
        <w:rPr>
          <w:rFonts w:cstheme="minorHAnsi"/>
          <w:lang w:val="en-US"/>
        </w:rPr>
        <w:t xml:space="preserve">; </w:t>
      </w:r>
      <w:r w:rsidR="00C53F70">
        <w:rPr>
          <w:rFonts w:cstheme="minorHAnsi"/>
          <w:i/>
          <w:iCs/>
          <w:lang w:val="en-US"/>
        </w:rPr>
        <w:t>p</w:t>
      </w:r>
      <w:r w:rsidR="00C53F70">
        <w:rPr>
          <w:rFonts w:cstheme="minorHAnsi"/>
          <w:i/>
          <w:iCs/>
          <w:vertAlign w:val="subscript"/>
          <w:lang w:val="en-US"/>
        </w:rPr>
        <w:t>2</w:t>
      </w:r>
      <w:r w:rsidR="00F239B3">
        <w:rPr>
          <w:rFonts w:cstheme="minorHAnsi"/>
          <w:i/>
          <w:iCs/>
          <w:vertAlign w:val="subscript"/>
          <w:lang w:val="en-US"/>
        </w:rPr>
        <w:t>7</w:t>
      </w:r>
      <w:r w:rsidR="00C53F70">
        <w:rPr>
          <w:rFonts w:cstheme="minorHAnsi"/>
          <w:i/>
          <w:iCs/>
          <w:vertAlign w:val="subscript"/>
          <w:lang w:val="en-US"/>
        </w:rPr>
        <w:t>–3</w:t>
      </w:r>
      <w:r w:rsidR="00F239B3">
        <w:rPr>
          <w:rFonts w:cstheme="minorHAnsi"/>
          <w:i/>
          <w:iCs/>
          <w:vertAlign w:val="subscript"/>
          <w:lang w:val="en-US"/>
        </w:rPr>
        <w:t>1.5</w:t>
      </w:r>
      <w:r w:rsidR="00C53F70">
        <w:rPr>
          <w:rFonts w:cstheme="minorHAnsi"/>
          <w:i/>
          <w:iCs/>
          <w:lang w:val="en-US"/>
        </w:rPr>
        <w:t xml:space="preserve">  </w:t>
      </w:r>
      <w:r w:rsidR="006E2BE2">
        <w:rPr>
          <w:rFonts w:cstheme="minorHAnsi"/>
          <w:lang w:val="en-US"/>
        </w:rPr>
        <w:t>&lt;0.0001, [CI</w:t>
      </w:r>
      <w:r w:rsidR="006E2BE2">
        <w:rPr>
          <w:rFonts w:cstheme="minorHAnsi"/>
          <w:i/>
          <w:iCs/>
          <w:vertAlign w:val="subscript"/>
          <w:lang w:val="en-US"/>
        </w:rPr>
        <w:t>27–31.5</w:t>
      </w:r>
      <w:r w:rsidR="006E2BE2">
        <w:rPr>
          <w:rFonts w:cstheme="minorHAnsi"/>
          <w:lang w:val="en-US"/>
        </w:rPr>
        <w:t>: -2.17, -0.66]</w:t>
      </w:r>
      <w:r w:rsidR="00C53F70">
        <w:rPr>
          <w:rFonts w:cstheme="minorHAnsi"/>
          <w:lang w:val="en-US"/>
        </w:rPr>
        <w:t xml:space="preserve">; </w:t>
      </w:r>
      <w:r w:rsidR="00F239B3">
        <w:rPr>
          <w:rFonts w:cstheme="minorHAnsi"/>
          <w:i/>
          <w:iCs/>
          <w:lang w:val="en-US"/>
        </w:rPr>
        <w:t>p</w:t>
      </w:r>
      <w:r w:rsidR="00F239B3">
        <w:rPr>
          <w:rFonts w:cstheme="minorHAnsi"/>
          <w:vertAlign w:val="subscript"/>
          <w:lang w:val="en-US"/>
        </w:rPr>
        <w:t>Leading28.5v30</w:t>
      </w:r>
      <w:r w:rsidR="00F239B3">
        <w:rPr>
          <w:rFonts w:cstheme="minorHAnsi"/>
          <w:lang w:val="en-US"/>
        </w:rPr>
        <w:t xml:space="preserve"> </w:t>
      </w:r>
      <w:r w:rsidR="00CA226F">
        <w:rPr>
          <w:rFonts w:cstheme="minorHAnsi"/>
          <w:lang w:val="en-US"/>
        </w:rPr>
        <w:t>=0.035, [CI: -1.53, -0.039]</w:t>
      </w:r>
      <w:r w:rsidR="00F239B3">
        <w:rPr>
          <w:rFonts w:cstheme="minorHAnsi"/>
          <w:lang w:val="en-US"/>
        </w:rPr>
        <w:t xml:space="preserve">; </w:t>
      </w:r>
      <w:r w:rsidR="00F239B3">
        <w:rPr>
          <w:rFonts w:cstheme="minorHAnsi"/>
          <w:i/>
          <w:iCs/>
          <w:lang w:val="en-US"/>
        </w:rPr>
        <w:t>p</w:t>
      </w:r>
      <w:r w:rsidR="00F239B3">
        <w:rPr>
          <w:rFonts w:cstheme="minorHAnsi"/>
          <w:vertAlign w:val="subscript"/>
          <w:lang w:val="en-US"/>
        </w:rPr>
        <w:t>Leading28.5v31.5</w:t>
      </w:r>
      <w:r w:rsidR="00F239B3">
        <w:rPr>
          <w:rFonts w:cstheme="minorHAnsi"/>
          <w:lang w:val="en-US"/>
        </w:rPr>
        <w:t xml:space="preserve"> </w:t>
      </w:r>
      <w:r w:rsidR="006E2BE2">
        <w:rPr>
          <w:rFonts w:cstheme="minorHAnsi"/>
          <w:lang w:val="en-US"/>
        </w:rPr>
        <w:t>=0.0006, [CI</w:t>
      </w:r>
      <w:r w:rsidR="006E2BE2">
        <w:rPr>
          <w:rFonts w:cstheme="minorHAnsi"/>
          <w:i/>
          <w:iCs/>
          <w:vertAlign w:val="subscript"/>
          <w:lang w:val="en-US"/>
        </w:rPr>
        <w:t>28.5–31.5</w:t>
      </w:r>
      <w:r w:rsidR="006E2BE2">
        <w:rPr>
          <w:rFonts w:cstheme="minorHAnsi"/>
          <w:lang w:val="en-US"/>
        </w:rPr>
        <w:t>: -1.91, -0.40]</w:t>
      </w:r>
      <w:r w:rsidR="00F239B3">
        <w:rPr>
          <w:rFonts w:cstheme="minorHAnsi"/>
          <w:lang w:val="en-US"/>
        </w:rPr>
        <w:t>)</w:t>
      </w:r>
      <w:r w:rsidR="006E2BE2">
        <w:rPr>
          <w:rFonts w:cstheme="minorHAnsi"/>
          <w:lang w:val="en-US"/>
        </w:rPr>
        <w:t xml:space="preserve"> </w:t>
      </w:r>
      <w:r w:rsidR="00B94829">
        <w:rPr>
          <w:rFonts w:cstheme="minorHAnsi"/>
          <w:lang w:val="en-US"/>
        </w:rPr>
        <w:t xml:space="preserve">region. </w:t>
      </w:r>
      <w:r w:rsidR="001A520C">
        <w:rPr>
          <w:rFonts w:cstheme="minorHAnsi"/>
          <w:lang w:val="en-US"/>
        </w:rPr>
        <w:t>The largest</w:t>
      </w:r>
      <w:r w:rsidR="00A10843">
        <w:rPr>
          <w:rFonts w:cstheme="minorHAnsi"/>
          <w:lang w:val="en-US"/>
        </w:rPr>
        <w:t xml:space="preserve"> increase</w:t>
      </w:r>
      <w:r w:rsidR="001A520C">
        <w:rPr>
          <w:rFonts w:cstheme="minorHAnsi"/>
          <w:lang w:val="en-US"/>
        </w:rPr>
        <w:t xml:space="preserve"> in RMR</w:t>
      </w:r>
      <w:r w:rsidR="002576B6">
        <w:rPr>
          <w:rFonts w:cstheme="minorHAnsi"/>
          <w:lang w:val="en-US"/>
        </w:rPr>
        <w:t xml:space="preserve"> (14%)</w:t>
      </w:r>
      <w:r w:rsidR="001A520C">
        <w:rPr>
          <w:rFonts w:cstheme="minorHAnsi"/>
          <w:lang w:val="en-US"/>
        </w:rPr>
        <w:t xml:space="preserve"> between temperatures within </w:t>
      </w:r>
      <w:r w:rsidR="00D55EE3">
        <w:rPr>
          <w:rFonts w:cstheme="minorHAnsi"/>
          <w:lang w:val="en-US"/>
        </w:rPr>
        <w:t>high-latitude</w:t>
      </w:r>
      <w:r w:rsidR="001A520C">
        <w:rPr>
          <w:rFonts w:cstheme="minorHAnsi"/>
          <w:lang w:val="en-US"/>
        </w:rPr>
        <w:t xml:space="preserve"> region fish was observed between </w:t>
      </w:r>
      <w:r w:rsidR="002747C2">
        <w:rPr>
          <w:rFonts w:cstheme="minorHAnsi"/>
          <w:lang w:val="en-US"/>
        </w:rPr>
        <w:t xml:space="preserve">28.5°C and 30°C. </w:t>
      </w:r>
      <w:r w:rsidR="00B94829">
        <w:rPr>
          <w:rFonts w:cstheme="minorHAnsi"/>
          <w:lang w:val="en-US"/>
        </w:rPr>
        <w:t xml:space="preserve">In the </w:t>
      </w:r>
      <w:r w:rsidR="00D55EE3">
        <w:rPr>
          <w:rFonts w:cstheme="minorHAnsi"/>
          <w:lang w:val="en-US"/>
        </w:rPr>
        <w:t>low-latitude</w:t>
      </w:r>
      <w:r w:rsidR="00B94829">
        <w:rPr>
          <w:rFonts w:cstheme="minorHAnsi"/>
          <w:lang w:val="en-US"/>
        </w:rPr>
        <w:t xml:space="preserve"> region </w:t>
      </w:r>
      <w:r w:rsidR="00B94829">
        <w:rPr>
          <w:lang w:val="en-US"/>
        </w:rPr>
        <w:t>MO</w:t>
      </w:r>
      <w:r w:rsidR="00B94829">
        <w:rPr>
          <w:vertAlign w:val="subscript"/>
          <w:lang w:val="en-US"/>
        </w:rPr>
        <w:t>2</w:t>
      </w:r>
      <w:r w:rsidR="00CA6A4F">
        <w:rPr>
          <w:vertAlign w:val="subscript"/>
          <w:lang w:val="en-US"/>
        </w:rPr>
        <w:t>Rest</w:t>
      </w:r>
      <w:r w:rsidR="00CA6A4F">
        <w:rPr>
          <w:rFonts w:cstheme="minorHAnsi"/>
          <w:lang w:val="en-US"/>
        </w:rPr>
        <w:t xml:space="preserve"> similar</w:t>
      </w:r>
      <w:r w:rsidR="00657762">
        <w:rPr>
          <w:rFonts w:cstheme="minorHAnsi"/>
          <w:lang w:val="en-US"/>
        </w:rPr>
        <w:t xml:space="preserve"> differences were seen</w:t>
      </w:r>
      <w:r w:rsidR="00CA6A4F">
        <w:rPr>
          <w:rFonts w:cstheme="minorHAnsi"/>
          <w:lang w:val="en-US"/>
        </w:rPr>
        <w:t xml:space="preserve"> (</w:t>
      </w:r>
      <w:r w:rsidR="00CA6A4F">
        <w:rPr>
          <w:rFonts w:cstheme="minorHAnsi"/>
          <w:i/>
          <w:iCs/>
          <w:lang w:val="en-US"/>
        </w:rPr>
        <w:t>p</w:t>
      </w:r>
      <w:r w:rsidR="00CA6A4F">
        <w:rPr>
          <w:rFonts w:cstheme="minorHAnsi"/>
          <w:vertAlign w:val="subscript"/>
          <w:lang w:val="en-US"/>
        </w:rPr>
        <w:t>Core27v30</w:t>
      </w:r>
      <w:r w:rsidR="00CA6A4F">
        <w:rPr>
          <w:rFonts w:cstheme="minorHAnsi"/>
          <w:lang w:val="en-US"/>
        </w:rPr>
        <w:t xml:space="preserve"> =0.0077, [CI: -1.50, -0.17]; </w:t>
      </w:r>
      <w:r w:rsidR="00CA6A4F" w:rsidRPr="006E2BE2">
        <w:rPr>
          <w:rFonts w:cstheme="minorHAnsi"/>
          <w:i/>
          <w:iCs/>
          <w:lang w:val="en-US"/>
        </w:rPr>
        <w:t>p</w:t>
      </w:r>
      <w:r w:rsidR="00CA6A4F">
        <w:rPr>
          <w:rFonts w:cstheme="minorHAnsi"/>
          <w:i/>
          <w:iCs/>
          <w:vertAlign w:val="subscript"/>
          <w:lang w:val="en-US"/>
        </w:rPr>
        <w:t>Core27v31.5</w:t>
      </w:r>
      <w:r w:rsidR="00CA6A4F">
        <w:rPr>
          <w:rFonts w:cstheme="minorHAnsi"/>
          <w:i/>
          <w:iCs/>
          <w:lang w:val="en-US"/>
        </w:rPr>
        <w:t xml:space="preserve"> </w:t>
      </w:r>
      <w:r w:rsidR="00CA6A4F">
        <w:rPr>
          <w:rFonts w:cstheme="minorHAnsi"/>
          <w:lang w:val="en-US"/>
        </w:rPr>
        <w:t xml:space="preserve">&lt;0.0001, [CI: -2.07, -0.66]; </w:t>
      </w:r>
      <w:r w:rsidR="00CA6A4F">
        <w:rPr>
          <w:rFonts w:cstheme="minorHAnsi"/>
          <w:i/>
          <w:iCs/>
          <w:lang w:val="en-US"/>
        </w:rPr>
        <w:t>p</w:t>
      </w:r>
      <w:r w:rsidR="00CA6A4F">
        <w:rPr>
          <w:rFonts w:cstheme="minorHAnsi"/>
          <w:vertAlign w:val="subscript"/>
          <w:lang w:val="en-US"/>
        </w:rPr>
        <w:t>Core28.5v30</w:t>
      </w:r>
      <w:r w:rsidR="00CA6A4F">
        <w:rPr>
          <w:rFonts w:cstheme="minorHAnsi"/>
          <w:lang w:val="en-US"/>
        </w:rPr>
        <w:t xml:space="preserve"> &lt;0.0001, [CI: -1.99, -0.65])</w:t>
      </w:r>
      <w:r w:rsidR="00657762">
        <w:rPr>
          <w:rFonts w:cstheme="minorHAnsi"/>
          <w:lang w:val="en-US"/>
        </w:rPr>
        <w:t xml:space="preserve">, however there was no significant difference between </w:t>
      </w:r>
      <w:r w:rsidR="00657762">
        <w:rPr>
          <w:rFonts w:cstheme="minorHAnsi"/>
          <w:lang w:val="en-US"/>
        </w:rPr>
        <w:lastRenderedPageBreak/>
        <w:t>28.5°C and 30°C</w:t>
      </w:r>
      <w:r w:rsidR="004477D8">
        <w:rPr>
          <w:rFonts w:cstheme="minorHAnsi"/>
          <w:lang w:val="en-US"/>
        </w:rPr>
        <w:t>.</w:t>
      </w:r>
      <w:r w:rsidR="002747C2">
        <w:rPr>
          <w:rFonts w:cstheme="minorHAnsi"/>
          <w:lang w:val="en-US"/>
        </w:rPr>
        <w:t xml:space="preserve"> The</w:t>
      </w:r>
      <w:r w:rsidR="00A10843">
        <w:rPr>
          <w:rFonts w:cstheme="minorHAnsi"/>
          <w:lang w:val="en-US"/>
        </w:rPr>
        <w:t xml:space="preserve"> largest increase</w:t>
      </w:r>
      <w:r w:rsidR="002576B6">
        <w:rPr>
          <w:rFonts w:cstheme="minorHAnsi"/>
          <w:lang w:val="en-US"/>
        </w:rPr>
        <w:t xml:space="preserve"> in RMR</w:t>
      </w:r>
      <w:r w:rsidR="00A10843">
        <w:rPr>
          <w:rFonts w:cstheme="minorHAnsi"/>
          <w:lang w:val="en-US"/>
        </w:rPr>
        <w:t xml:space="preserve"> </w:t>
      </w:r>
      <w:r w:rsidR="002576B6">
        <w:rPr>
          <w:rFonts w:cstheme="minorHAnsi"/>
          <w:lang w:val="en-US"/>
        </w:rPr>
        <w:t xml:space="preserve">(14%) </w:t>
      </w:r>
      <w:r w:rsidR="00A10843">
        <w:rPr>
          <w:rFonts w:cstheme="minorHAnsi"/>
          <w:lang w:val="en-US"/>
        </w:rPr>
        <w:t xml:space="preserve">with </w:t>
      </w:r>
      <w:r w:rsidR="00D55EE3">
        <w:rPr>
          <w:rFonts w:cstheme="minorHAnsi"/>
          <w:lang w:val="en-US"/>
        </w:rPr>
        <w:t>low-latitude</w:t>
      </w:r>
      <w:r w:rsidR="00A10843">
        <w:rPr>
          <w:rFonts w:cstheme="minorHAnsi"/>
          <w:lang w:val="en-US"/>
        </w:rPr>
        <w:t xml:space="preserve"> region fish was observed between 30°C and 31.5°C</w:t>
      </w:r>
      <w:r w:rsidR="002576B6">
        <w:rPr>
          <w:rFonts w:cstheme="minorHAnsi"/>
          <w:lang w:val="en-US"/>
        </w:rPr>
        <w:t xml:space="preserve"> (</w:t>
      </w:r>
      <w:r w:rsidR="002576B6">
        <w:rPr>
          <w:rFonts w:cstheme="minorHAnsi"/>
          <w:i/>
          <w:iCs/>
          <w:lang w:val="en-US"/>
        </w:rPr>
        <w:t>p</w:t>
      </w:r>
      <w:r w:rsidR="002576B6">
        <w:rPr>
          <w:rFonts w:cstheme="minorHAnsi"/>
          <w:i/>
          <w:iCs/>
          <w:vertAlign w:val="subscript"/>
          <w:lang w:val="en-US"/>
        </w:rPr>
        <w:t xml:space="preserve">Core30v31.5 </w:t>
      </w:r>
      <w:r w:rsidR="00757FDB">
        <w:rPr>
          <w:rFonts w:cstheme="minorHAnsi"/>
          <w:i/>
          <w:iCs/>
          <w:lang w:val="en-US"/>
        </w:rPr>
        <w:t>&lt;</w:t>
      </w:r>
      <w:r w:rsidR="00757FDB">
        <w:rPr>
          <w:rFonts w:cstheme="minorHAnsi"/>
          <w:lang w:val="en-US"/>
        </w:rPr>
        <w:t>0.01</w:t>
      </w:r>
      <w:r w:rsidR="002576B6">
        <w:rPr>
          <w:rFonts w:cstheme="minorHAnsi"/>
          <w:lang w:val="en-US"/>
        </w:rPr>
        <w:t xml:space="preserve">, </w:t>
      </w:r>
      <w:r w:rsidR="00757FDB">
        <w:rPr>
          <w:rFonts w:cstheme="minorHAnsi"/>
          <w:lang w:val="en-US"/>
        </w:rPr>
        <w:t>[CI: -</w:t>
      </w:r>
      <w:r w:rsidR="00C212C2">
        <w:rPr>
          <w:rFonts w:cstheme="minorHAnsi"/>
          <w:lang w:val="en-US"/>
        </w:rPr>
        <w:t xml:space="preserve">1.50, -0.17]). </w:t>
      </w:r>
    </w:p>
    <w:p w14:paraId="0C6AF2BF" w14:textId="63A5A3A3" w:rsidR="00AF5D17" w:rsidRPr="00AF5D17" w:rsidRDefault="00C742E5" w:rsidP="00B36451">
      <w:pPr>
        <w:spacing w:line="240" w:lineRule="auto"/>
        <w:jc w:val="both"/>
        <w:rPr>
          <w:lang w:val="en-US"/>
        </w:rPr>
      </w:pPr>
      <w:r>
        <w:rPr>
          <w:lang w:val="en-US"/>
        </w:rPr>
        <w:t>MO</w:t>
      </w:r>
      <w:r>
        <w:rPr>
          <w:vertAlign w:val="subscript"/>
          <w:lang w:val="en-US"/>
        </w:rPr>
        <w:t xml:space="preserve">2max </w:t>
      </w:r>
      <w:r>
        <w:rPr>
          <w:lang w:val="en-US"/>
        </w:rPr>
        <w:t xml:space="preserve">and temperature displayed </w:t>
      </w:r>
      <w:r w:rsidR="000853BA">
        <w:rPr>
          <w:lang w:val="en-US"/>
        </w:rPr>
        <w:t>diverging patterns</w:t>
      </w:r>
      <w:r w:rsidR="00D94EB3">
        <w:rPr>
          <w:lang w:val="en-US"/>
        </w:rPr>
        <w:t xml:space="preserve"> </w:t>
      </w:r>
      <w:r w:rsidR="00697609">
        <w:rPr>
          <w:lang w:val="en-US"/>
        </w:rPr>
        <w:t>between</w:t>
      </w:r>
      <w:r w:rsidR="000853BA">
        <w:rPr>
          <w:lang w:val="en-US"/>
        </w:rPr>
        <w:t xml:space="preserve"> </w:t>
      </w:r>
      <w:r w:rsidR="00697609">
        <w:rPr>
          <w:lang w:val="en-US"/>
        </w:rPr>
        <w:t>low- and high-latitude</w:t>
      </w:r>
      <w:r w:rsidR="000853BA">
        <w:rPr>
          <w:lang w:val="en-US"/>
        </w:rPr>
        <w:t xml:space="preserve"> regions</w:t>
      </w:r>
      <w:r w:rsidR="00850828">
        <w:rPr>
          <w:lang w:val="en-US"/>
        </w:rPr>
        <w:t xml:space="preserve"> (</w:t>
      </w:r>
      <w:r w:rsidR="00850828">
        <w:rPr>
          <w:b/>
          <w:bCs/>
          <w:lang w:val="en-US"/>
        </w:rPr>
        <w:t>Figure 2b</w:t>
      </w:r>
      <w:r w:rsidR="00850828">
        <w:rPr>
          <w:lang w:val="en-US"/>
        </w:rPr>
        <w:t xml:space="preserve">). </w:t>
      </w:r>
      <w:r w:rsidR="007C2017">
        <w:rPr>
          <w:lang w:val="en-US"/>
        </w:rPr>
        <w:t>A positive relationship was seen between MO</w:t>
      </w:r>
      <w:r w:rsidR="007C2017">
        <w:rPr>
          <w:vertAlign w:val="subscript"/>
          <w:lang w:val="en-US"/>
        </w:rPr>
        <w:t xml:space="preserve">2max </w:t>
      </w:r>
      <w:r w:rsidR="007C2017">
        <w:rPr>
          <w:lang w:val="en-US"/>
        </w:rPr>
        <w:t>and</w:t>
      </w:r>
      <w:r w:rsidR="00D1425E">
        <w:rPr>
          <w:lang w:val="en-US"/>
        </w:rPr>
        <w:t xml:space="preserve"> temperature among fish from </w:t>
      </w:r>
      <w:r w:rsidR="00697609">
        <w:rPr>
          <w:lang w:val="en-US"/>
        </w:rPr>
        <w:t>low-latitude</w:t>
      </w:r>
      <w:r w:rsidR="00D1425E">
        <w:rPr>
          <w:lang w:val="en-US"/>
        </w:rPr>
        <w:t xml:space="preserve"> populations; steadily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0%; 28.5-30°C: 6%</w:t>
      </w:r>
      <w:r w:rsidR="00A90F6A">
        <w:rPr>
          <w:rFonts w:cstheme="minorHAnsi"/>
          <w:lang w:val="en-US"/>
        </w:rPr>
        <w:t>; 30-31.5°C: 3%)</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 xml:space="preserve">14.2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ly higher MO</w:t>
      </w:r>
      <w:r w:rsidR="00BC1E82">
        <w:rPr>
          <w:vertAlign w:val="subscript"/>
          <w:lang w:val="en-US"/>
        </w:rPr>
        <w:t xml:space="preserve">2max </w:t>
      </w:r>
      <w:r w:rsidR="0096348C">
        <w:rPr>
          <w:lang w:val="en-US"/>
        </w:rPr>
        <w:t xml:space="preserve">compared to </w:t>
      </w:r>
      <w:r w:rsidR="00ED0B3D">
        <w:rPr>
          <w:lang w:val="en-US"/>
        </w:rPr>
        <w:t>Mackay region fish at 30</w:t>
      </w:r>
      <w:r w:rsidR="00ED0B3D">
        <w:rPr>
          <w:rFonts w:cstheme="minorHAnsi"/>
          <w:lang w:val="en-US"/>
        </w:rPr>
        <w:t>°C (</w:t>
      </w:r>
      <w:r w:rsidR="00ED0B3D">
        <w:rPr>
          <w:rFonts w:cstheme="minorHAnsi"/>
          <w:i/>
          <w:iCs/>
          <w:lang w:val="en-US"/>
        </w:rPr>
        <w:t xml:space="preserve">p </w:t>
      </w:r>
      <w:r w:rsidR="00377398">
        <w:rPr>
          <w:rFonts w:cstheme="minorHAnsi"/>
          <w:lang w:val="en-US"/>
        </w:rPr>
        <w:t>&lt;0.05</w:t>
      </w:r>
      <w:r w:rsidR="00ED0B3D">
        <w:rPr>
          <w:rFonts w:cstheme="minorHAnsi"/>
          <w:lang w:val="en-US"/>
        </w:rPr>
        <w:t>, [CI: 0.</w:t>
      </w:r>
      <w:r w:rsidR="00A70A5E">
        <w:rPr>
          <w:rFonts w:cstheme="minorHAnsi"/>
          <w:lang w:val="en-US"/>
        </w:rPr>
        <w:t>030</w:t>
      </w:r>
      <w:r w:rsidR="00ED0B3D">
        <w:rPr>
          <w:rFonts w:cstheme="minorHAnsi"/>
          <w:lang w:val="en-US"/>
        </w:rPr>
        <w:t xml:space="preserve">, </w:t>
      </w:r>
      <w:r w:rsidR="00A70A5E">
        <w:rPr>
          <w:rFonts w:cstheme="minorHAnsi"/>
          <w:lang w:val="en-US"/>
        </w:rPr>
        <w:t>3.62</w:t>
      </w:r>
      <w:r w:rsidR="00ED0B3D">
        <w:rPr>
          <w:rFonts w:cstheme="minorHAnsi"/>
          <w:lang w:val="en-US"/>
        </w:rPr>
        <w:t>]</w:t>
      </w:r>
      <w:r w:rsidR="00FC1CAC">
        <w:rPr>
          <w:rFonts w:cstheme="minorHAnsi"/>
          <w:lang w:val="en-US"/>
        </w:rPr>
        <w:t xml:space="preserve">; </w:t>
      </w:r>
      <w:r w:rsidR="0096348C">
        <w:rPr>
          <w:rFonts w:cstheme="minorHAnsi"/>
          <w:lang w:val="en-US"/>
        </w:rPr>
        <w:t>13% increase;</w:t>
      </w:r>
      <w:r w:rsidR="00B332DB">
        <w:rPr>
          <w:rFonts w:cstheme="minorHAnsi"/>
          <w:lang w:val="en-US"/>
        </w:rPr>
        <w:t xml:space="preserve"> 1.90</w:t>
      </w:r>
      <w:r w:rsidR="0065748F">
        <w:rPr>
          <w:rFonts w:cstheme="minorHAnsi"/>
          <w:lang w:val="en-US"/>
        </w:rPr>
        <w:t xml:space="preserve"> MgO</w:t>
      </w:r>
      <w:r w:rsidR="0065748F" w:rsidRPr="00F24092">
        <w:rPr>
          <w:rFonts w:cstheme="minorHAnsi"/>
          <w:vertAlign w:val="subscript"/>
          <w:lang w:val="en-US"/>
        </w:rPr>
        <w:t>2</w:t>
      </w:r>
      <w:r w:rsidR="0065748F">
        <w:rPr>
          <w:rFonts w:cstheme="minorHAnsi"/>
          <w:lang w:val="en-US"/>
        </w:rPr>
        <w:t xml:space="preserve"> hr</w:t>
      </w:r>
      <w:r w:rsidR="0065748F">
        <w:rPr>
          <w:rFonts w:cstheme="minorHAnsi"/>
          <w:vertAlign w:val="superscript"/>
          <w:lang w:val="en-US"/>
        </w:rPr>
        <w:t>-1</w:t>
      </w:r>
      <w:r w:rsidR="00ED0B3D">
        <w:rPr>
          <w:rFonts w:cstheme="minorHAnsi"/>
          <w:lang w:val="en-US"/>
        </w:rPr>
        <w:t>) and 31.5°C (</w:t>
      </w:r>
      <w:r w:rsidR="00ED0B3D">
        <w:rPr>
          <w:rFonts w:cstheme="minorHAnsi"/>
          <w:i/>
          <w:iCs/>
          <w:lang w:val="en-US"/>
        </w:rPr>
        <w:t xml:space="preserve">p </w:t>
      </w:r>
      <w:r w:rsidR="00377398">
        <w:rPr>
          <w:rFonts w:cstheme="minorHAnsi"/>
          <w:lang w:val="en-US"/>
        </w:rPr>
        <w:t>&lt;</w:t>
      </w:r>
      <w:r w:rsidR="00A70A5E">
        <w:rPr>
          <w:rFonts w:cstheme="minorHAnsi"/>
          <w:lang w:val="en-US"/>
        </w:rPr>
        <w:t>0.05</w:t>
      </w:r>
      <w:r w:rsidR="00ED0B3D">
        <w:rPr>
          <w:rFonts w:cstheme="minorHAnsi"/>
          <w:lang w:val="en-US"/>
        </w:rPr>
        <w:t xml:space="preserve">, [CI: </w:t>
      </w:r>
      <w:r w:rsidR="001274A9">
        <w:rPr>
          <w:rFonts w:cstheme="minorHAnsi"/>
          <w:lang w:val="en-US"/>
        </w:rPr>
        <w:t>0.22</w:t>
      </w:r>
      <w:r w:rsidR="00ED0B3D">
        <w:rPr>
          <w:rFonts w:cstheme="minorHAnsi"/>
          <w:lang w:val="en-US"/>
        </w:rPr>
        <w:t xml:space="preserve">, </w:t>
      </w:r>
      <w:r w:rsidR="001274A9">
        <w:rPr>
          <w:rFonts w:cstheme="minorHAnsi"/>
          <w:lang w:val="en-US"/>
        </w:rPr>
        <w:t>3.86</w:t>
      </w:r>
      <w:r w:rsidR="00ED0B3D">
        <w:rPr>
          <w:rFonts w:cstheme="minorHAnsi"/>
          <w:lang w:val="en-US"/>
        </w:rPr>
        <w:t>]</w:t>
      </w:r>
      <w:r w:rsidR="0065748F">
        <w:rPr>
          <w:rFonts w:cstheme="minorHAnsi"/>
          <w:lang w:val="en-US"/>
        </w:rPr>
        <w:t xml:space="preserve">; 15% increase; </w:t>
      </w:r>
      <w:r w:rsidR="00F24092">
        <w:rPr>
          <w:rFonts w:cstheme="minorHAnsi"/>
          <w:lang w:val="en-US"/>
        </w:rPr>
        <w:t>2.10 MgO</w:t>
      </w:r>
      <w:r w:rsidR="00F24092">
        <w:rPr>
          <w:rFonts w:cstheme="minorHAnsi"/>
          <w:vertAlign w:val="subscript"/>
          <w:lang w:val="en-US"/>
        </w:rPr>
        <w:t>2</w:t>
      </w:r>
      <w:r w:rsidR="00F24092">
        <w:rPr>
          <w:rFonts w:cstheme="minorHAnsi"/>
          <w:lang w:val="en-US"/>
        </w:rPr>
        <w:t xml:space="preserve"> hr</w:t>
      </w:r>
      <w:r w:rsidR="00F24092">
        <w:rPr>
          <w:rFonts w:cstheme="minorHAnsi"/>
          <w:vertAlign w:val="superscript"/>
          <w:lang w:val="en-US"/>
        </w:rPr>
        <w:t>-1</w:t>
      </w:r>
      <w:r w:rsidR="00ED0B3D">
        <w:rPr>
          <w:rFonts w:cstheme="minorHAnsi"/>
          <w:lang w:val="en-US"/>
        </w:rPr>
        <w:t>).</w:t>
      </w:r>
      <w:r w:rsidR="00767245">
        <w:rPr>
          <w:rFonts w:cstheme="minorHAnsi"/>
          <w:lang w:val="en-US"/>
        </w:rPr>
        <w:t xml:space="preserve"> </w:t>
      </w:r>
      <w:r w:rsidR="00ED0B3D">
        <w:rPr>
          <w:rFonts w:cstheme="minorHAnsi"/>
          <w:lang w:val="en-US"/>
        </w:rPr>
        <w:t xml:space="preserve"> </w:t>
      </w:r>
    </w:p>
    <w:p w14:paraId="0F6D8167" w14:textId="295C157C" w:rsidR="00FD49AF" w:rsidRPr="00B80E12" w:rsidRDefault="00F42102" w:rsidP="00B36451">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FD7C4E">
        <w:rPr>
          <w:rFonts w:cstheme="minorHAnsi"/>
          <w:lang w:val="en-US"/>
        </w:rPr>
        <w:t>regions at</w:t>
      </w:r>
      <w:r w:rsidR="00D52A87">
        <w:rPr>
          <w:rFonts w:cstheme="minorHAnsi"/>
          <w:lang w:val="en-US"/>
        </w:rPr>
        <w:t xml:space="preserve"> warmer temperatures</w:t>
      </w:r>
      <w:r w:rsidR="00060B5A">
        <w:rPr>
          <w:rFonts w:cstheme="minorHAnsi"/>
          <w:lang w:val="en-US"/>
        </w:rPr>
        <w:t xml:space="preserve"> </w:t>
      </w:r>
      <w:r w:rsidR="00066E13">
        <w:rPr>
          <w:rFonts w:cstheme="minorHAnsi"/>
          <w:lang w:val="en-US"/>
        </w:rPr>
        <w:t>30°C (</w:t>
      </w:r>
      <w:r w:rsidR="00066E13">
        <w:rPr>
          <w:rFonts w:cstheme="minorHAnsi"/>
          <w:i/>
          <w:iCs/>
          <w:lang w:val="en-US"/>
        </w:rPr>
        <w:t xml:space="preserve">p </w:t>
      </w:r>
      <w:r w:rsidR="00C037F2" w:rsidRPr="00C037F2">
        <w:rPr>
          <w:rFonts w:cstheme="minorHAnsi"/>
          <w:lang w:val="en-US"/>
        </w:rPr>
        <w:t>&lt;</w:t>
      </w:r>
      <w:r w:rsidR="00066E13" w:rsidRPr="00C037F2">
        <w:rPr>
          <w:rFonts w:cstheme="minorHAnsi"/>
          <w:lang w:val="en-US"/>
        </w:rPr>
        <w:t>0.0</w:t>
      </w:r>
      <w:r w:rsidR="00C037F2" w:rsidRPr="00C037F2">
        <w:rPr>
          <w:rFonts w:cstheme="minorHAnsi"/>
          <w:lang w:val="en-US"/>
        </w:rPr>
        <w:t>1</w:t>
      </w:r>
      <w:r w:rsidR="00066E13">
        <w:rPr>
          <w:rFonts w:cstheme="minorHAnsi"/>
          <w:i/>
          <w:iCs/>
          <w:lang w:val="en-US"/>
        </w:rPr>
        <w:t xml:space="preserve">, </w:t>
      </w:r>
      <w:r w:rsidR="00066E13">
        <w:rPr>
          <w:rFonts w:cstheme="minorHAnsi"/>
          <w:lang w:val="en-US"/>
        </w:rPr>
        <w:t xml:space="preserve">[CI: </w:t>
      </w:r>
      <w:r w:rsidR="002C1570">
        <w:rPr>
          <w:rFonts w:cstheme="minorHAnsi"/>
          <w:lang w:val="en-US"/>
        </w:rPr>
        <w:t>0.56</w:t>
      </w:r>
      <w:r w:rsidR="00066E13">
        <w:rPr>
          <w:rFonts w:cstheme="minorHAnsi"/>
          <w:lang w:val="en-US"/>
        </w:rPr>
        <w:t xml:space="preserve">, </w:t>
      </w:r>
      <w:r w:rsidR="002C1570">
        <w:rPr>
          <w:rFonts w:cstheme="minorHAnsi"/>
          <w:lang w:val="en-US"/>
        </w:rPr>
        <w:t>4.01</w:t>
      </w:r>
      <w:r w:rsidR="00066E13">
        <w:rPr>
          <w:rFonts w:cstheme="minorHAnsi"/>
          <w:lang w:val="en-US"/>
        </w:rPr>
        <w:t xml:space="preserve">]) and 31.5°C </w:t>
      </w:r>
      <w:r w:rsidR="002C1570">
        <w:rPr>
          <w:rFonts w:cstheme="minorHAnsi"/>
          <w:lang w:val="en-US"/>
        </w:rPr>
        <w:t>(</w:t>
      </w:r>
      <w:r w:rsidR="002C1570">
        <w:rPr>
          <w:rFonts w:cstheme="minorHAnsi"/>
          <w:i/>
          <w:iCs/>
          <w:lang w:val="en-US"/>
        </w:rPr>
        <w:t xml:space="preserve">p </w:t>
      </w:r>
      <w:r w:rsidR="002C1570">
        <w:rPr>
          <w:rFonts w:cstheme="minorHAnsi"/>
          <w:lang w:val="en-US"/>
        </w:rPr>
        <w:t>&lt;0.05</w:t>
      </w:r>
      <w:r w:rsidR="002C1570">
        <w:rPr>
          <w:rFonts w:cstheme="minorHAnsi"/>
          <w:i/>
          <w:iCs/>
          <w:lang w:val="en-US"/>
        </w:rPr>
        <w:t xml:space="preserve">, </w:t>
      </w:r>
      <w:r w:rsidR="002C1570">
        <w:rPr>
          <w:rFonts w:cstheme="minorHAnsi"/>
          <w:lang w:val="en-US"/>
        </w:rPr>
        <w:t>[CI: 0.</w:t>
      </w:r>
      <w:r w:rsidR="00FD49AF">
        <w:rPr>
          <w:rFonts w:cstheme="minorHAnsi"/>
          <w:lang w:val="en-US"/>
        </w:rPr>
        <w:t>28</w:t>
      </w:r>
      <w:r w:rsidR="002C1570">
        <w:rPr>
          <w:rFonts w:cstheme="minorHAnsi"/>
          <w:lang w:val="en-US"/>
        </w:rPr>
        <w:t>, 3.</w:t>
      </w:r>
      <w:r w:rsidR="00FD49AF">
        <w:rPr>
          <w:rFonts w:cstheme="minorHAnsi"/>
          <w:lang w:val="en-US"/>
        </w:rPr>
        <w:t>78</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3A2AF5">
        <w:rPr>
          <w:rFonts w:cstheme="minorHAnsi"/>
          <w:lang w:val="en-US"/>
        </w:rPr>
        <w:t>This e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possessed by </w:t>
      </w:r>
      <w:r w:rsidR="00423CAA">
        <w:rPr>
          <w:rFonts w:cstheme="minorHAnsi"/>
          <w:lang w:val="en-US"/>
        </w:rPr>
        <w:t>low-latitude</w:t>
      </w:r>
      <w:r w:rsidR="00E93124">
        <w:rPr>
          <w:rFonts w:cstheme="minorHAnsi"/>
          <w:lang w:val="en-US"/>
        </w:rPr>
        <w:t xml:space="preserve"> </w:t>
      </w:r>
      <w:r w:rsidR="00775F05">
        <w:rPr>
          <w:rFonts w:cstheme="minorHAnsi"/>
          <w:lang w:val="en-US"/>
        </w:rPr>
        <w:t>region fish</w:t>
      </w:r>
      <w:r w:rsidR="00BF2AF1">
        <w:rPr>
          <w:rFonts w:cstheme="minorHAnsi"/>
          <w:lang w:val="en-US"/>
        </w:rPr>
        <w:t xml:space="preserve"> by a difference of </w:t>
      </w:r>
      <w:r w:rsidR="002251F6">
        <w:rPr>
          <w:rFonts w:cstheme="minorHAnsi"/>
          <w:lang w:val="en-US"/>
        </w:rPr>
        <w:t>2.28 MgO</w:t>
      </w:r>
      <w:r w:rsidR="002251F6">
        <w:rPr>
          <w:rFonts w:cstheme="minorHAnsi"/>
          <w:vertAlign w:val="subscript"/>
          <w:lang w:val="en-US"/>
        </w:rPr>
        <w:t>2</w:t>
      </w:r>
      <w:r w:rsidR="002251F6">
        <w:rPr>
          <w:rFonts w:cstheme="minorHAnsi"/>
          <w:lang w:val="en-US"/>
        </w:rPr>
        <w:t xml:space="preserve"> hr</w:t>
      </w:r>
      <w:r w:rsidR="002251F6">
        <w:rPr>
          <w:rFonts w:cstheme="minorHAnsi"/>
          <w:vertAlign w:val="superscript"/>
          <w:lang w:val="en-US"/>
        </w:rPr>
        <w:t>-1</w:t>
      </w:r>
      <w:r w:rsidR="00CE4D82">
        <w:rPr>
          <w:rFonts w:cstheme="minorHAnsi"/>
          <w:lang w:val="en-US"/>
        </w:rPr>
        <w:t xml:space="preserve"> at 30°C</w:t>
      </w:r>
      <w:r w:rsidR="002251F6">
        <w:rPr>
          <w:rFonts w:cstheme="minorHAnsi"/>
          <w:lang w:val="en-US"/>
        </w:rPr>
        <w:t xml:space="preserve"> and </w:t>
      </w:r>
      <w:r w:rsidR="00C56035">
        <w:rPr>
          <w:rFonts w:cstheme="minorHAnsi"/>
          <w:lang w:val="en-US"/>
        </w:rPr>
        <w:t>2.03 MgO</w:t>
      </w:r>
      <w:r w:rsidR="00C56035">
        <w:rPr>
          <w:rFonts w:cstheme="minorHAnsi"/>
          <w:vertAlign w:val="subscript"/>
          <w:lang w:val="en-US"/>
        </w:rPr>
        <w:t>2</w:t>
      </w:r>
      <w:r w:rsidR="00C56035">
        <w:rPr>
          <w:rFonts w:cstheme="minorHAnsi"/>
          <w:lang w:val="en-US"/>
        </w:rPr>
        <w:t xml:space="preserve"> hr</w:t>
      </w:r>
      <w:r w:rsidR="00C56035">
        <w:rPr>
          <w:rFonts w:cstheme="minorHAnsi"/>
          <w:vertAlign w:val="superscript"/>
          <w:lang w:val="en-US"/>
        </w:rPr>
        <w:t>-1</w:t>
      </w:r>
      <w:r w:rsidR="00C56035">
        <w:rPr>
          <w:rFonts w:cstheme="minorHAnsi"/>
          <w:lang w:val="en-US"/>
        </w:rPr>
        <w:t xml:space="preserve"> 31.5°C </w:t>
      </w:r>
      <w:r w:rsidR="00CE4D82">
        <w:rPr>
          <w:rFonts w:cstheme="minorHAnsi"/>
          <w:lang w:val="en-US"/>
        </w:rPr>
        <w:t xml:space="preserve">represented a difference of </w:t>
      </w:r>
      <w:r w:rsidR="002D4324">
        <w:rPr>
          <w:rFonts w:cstheme="minorHAnsi"/>
          <w:lang w:val="en-US"/>
        </w:rPr>
        <w:t>28% and 27%, respectively.</w:t>
      </w:r>
      <w:r w:rsidR="001246B6">
        <w:rPr>
          <w:rFonts w:cstheme="minorHAnsi"/>
          <w:lang w:val="en-US"/>
        </w:rPr>
        <w:t xml:space="preserve"> </w:t>
      </w:r>
      <w:r w:rsidR="00DF1438">
        <w:rPr>
          <w:rFonts w:cstheme="minorHAnsi"/>
          <w:lang w:val="en-US"/>
        </w:rPr>
        <w:t xml:space="preserve">Optimal </w:t>
      </w:r>
      <w:r w:rsidR="00CF749D">
        <w:rPr>
          <w:rFonts w:cstheme="minorHAnsi"/>
          <w:lang w:val="en-US"/>
        </w:rPr>
        <w:t>A</w:t>
      </w:r>
      <w:r w:rsidR="00DF1438">
        <w:rPr>
          <w:rFonts w:cstheme="minorHAnsi"/>
          <w:lang w:val="en-US"/>
        </w:rPr>
        <w:t xml:space="preserve">AS for </w:t>
      </w:r>
      <w:r w:rsidR="00423CAA">
        <w:rPr>
          <w:rFonts w:cstheme="minorHAnsi"/>
          <w:lang w:val="en-US"/>
        </w:rPr>
        <w:t>low-</w:t>
      </w:r>
      <w:r w:rsidR="00DF1438">
        <w:rPr>
          <w:rFonts w:cstheme="minorHAnsi"/>
          <w:lang w:val="en-US"/>
        </w:rPr>
        <w:t xml:space="preserve"> </w:t>
      </w:r>
      <w:r w:rsidR="00437C9C">
        <w:rPr>
          <w:rFonts w:cstheme="minorHAnsi"/>
          <w:lang w:val="en-US"/>
        </w:rPr>
        <w:t xml:space="preserve">and </w:t>
      </w:r>
      <w:r w:rsidR="00423CAA">
        <w:rPr>
          <w:rFonts w:cstheme="minorHAnsi"/>
          <w:lang w:val="en-US"/>
        </w:rPr>
        <w:t>high-latitude</w:t>
      </w:r>
      <w:r w:rsidR="00437C9C">
        <w:rPr>
          <w:rFonts w:cstheme="minorHAnsi"/>
          <w:lang w:val="en-US"/>
        </w:rPr>
        <w:t xml:space="preserve"> </w:t>
      </w:r>
      <w:r w:rsidR="00DF1438">
        <w:rPr>
          <w:rFonts w:cstheme="minorHAnsi"/>
          <w:lang w:val="en-US"/>
        </w:rPr>
        <w:t>populations was 30</w:t>
      </w:r>
      <w:r w:rsidR="00437C9C">
        <w:rPr>
          <w:rFonts w:cstheme="minorHAnsi"/>
          <w:lang w:val="en-US"/>
        </w:rPr>
        <w:t xml:space="preserve">°C </w:t>
      </w:r>
      <w:r w:rsidR="001E1D78">
        <w:rPr>
          <w:rFonts w:cstheme="minorHAnsi"/>
          <w:lang w:val="en-US"/>
        </w:rPr>
        <w:t>(</w:t>
      </w:r>
      <w:r w:rsidR="00AF50B3">
        <w:rPr>
          <w:rFonts w:cstheme="minorHAnsi"/>
          <w:lang w:val="en-US"/>
        </w:rPr>
        <w:t>10.31</w:t>
      </w:r>
      <w:r w:rsidR="006D38CC">
        <w:rPr>
          <w:rFonts w:cstheme="minorHAnsi"/>
          <w:lang w:val="en-US"/>
        </w:rPr>
        <w:t xml:space="preserve">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 xml:space="preserve">) </w:t>
      </w:r>
      <w:r w:rsidR="00437C9C">
        <w:rPr>
          <w:rFonts w:cstheme="minorHAnsi"/>
          <w:lang w:val="en-US"/>
        </w:rPr>
        <w:t xml:space="preserve">and </w:t>
      </w:r>
      <w:r w:rsidR="002C206A">
        <w:rPr>
          <w:rFonts w:cstheme="minorHAnsi"/>
          <w:lang w:val="en-US"/>
        </w:rPr>
        <w:t>28</w:t>
      </w:r>
      <w:r w:rsidR="00437C9C">
        <w:rPr>
          <w:rFonts w:cstheme="minorHAnsi"/>
          <w:lang w:val="en-US"/>
        </w:rPr>
        <w:t>.5°C</w:t>
      </w:r>
      <w:r w:rsidR="001E1D78">
        <w:rPr>
          <w:rFonts w:cstheme="minorHAnsi"/>
          <w:lang w:val="en-US"/>
        </w:rPr>
        <w:t xml:space="preserve"> (</w:t>
      </w:r>
      <w:r w:rsidR="006D38CC">
        <w:rPr>
          <w:rFonts w:cstheme="minorHAnsi"/>
          <w:lang w:val="en-US"/>
        </w:rPr>
        <w:t>8.57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w:t>
      </w:r>
      <w:r w:rsidR="00437C9C">
        <w:rPr>
          <w:rFonts w:cstheme="minorHAnsi"/>
          <w:lang w:val="en-US"/>
        </w:rPr>
        <w:t>, respectively</w:t>
      </w:r>
      <w:r w:rsidR="001E1D78">
        <w:rPr>
          <w:rFonts w:cstheme="minorHAnsi"/>
          <w:lang w:val="en-US"/>
        </w:rPr>
        <w:t xml:space="preserve">; +1.5°C above the average summer temperature in each region. </w:t>
      </w:r>
      <w:r w:rsidR="00E67439">
        <w:rPr>
          <w:rFonts w:cstheme="minorHAnsi"/>
          <w:lang w:val="en-US"/>
        </w:rPr>
        <w:t xml:space="preserve">Interestingly, </w:t>
      </w:r>
      <w:r w:rsidR="00423CAA">
        <w:rPr>
          <w:rFonts w:cstheme="minorHAnsi"/>
          <w:lang w:val="en-US"/>
        </w:rPr>
        <w:t>low-latitude</w:t>
      </w:r>
      <w:r w:rsidR="00E67439">
        <w:rPr>
          <w:rFonts w:cstheme="minorHAnsi"/>
          <w:lang w:val="en-US"/>
        </w:rPr>
        <w:t xml:space="preserve"> region fish</w:t>
      </w:r>
      <w:r w:rsidR="00604478">
        <w:rPr>
          <w:rFonts w:cstheme="minorHAnsi"/>
          <w:lang w:val="en-US"/>
        </w:rPr>
        <w:t xml:space="preserve"> showed similar </w:t>
      </w:r>
      <w:r w:rsidR="00CF749D">
        <w:rPr>
          <w:rFonts w:cstheme="minorHAnsi"/>
          <w:lang w:val="en-US"/>
        </w:rPr>
        <w:t>A</w:t>
      </w:r>
      <w:r w:rsidR="00604478">
        <w:rPr>
          <w:rFonts w:cstheme="minorHAnsi"/>
          <w:lang w:val="en-US"/>
        </w:rPr>
        <w:t>AS values at 28.5°C (</w:t>
      </w:r>
      <w:r w:rsidR="0063596E">
        <w:rPr>
          <w:rFonts w:cstheme="minorHAnsi"/>
          <w:lang w:val="en-US"/>
        </w:rPr>
        <w:t>9.63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and 31.5°C (9.58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xml:space="preserve">). </w:t>
      </w:r>
      <w:r w:rsidR="0075180A">
        <w:rPr>
          <w:rFonts w:cstheme="minorHAnsi"/>
          <w:lang w:val="en-US"/>
        </w:rPr>
        <w:t xml:space="preserve">At lower temperatures, 27°C and 28.5°C, no significant differences were observed between </w:t>
      </w:r>
      <w:r w:rsidR="00F4798F">
        <w:rPr>
          <w:rFonts w:cstheme="minorHAnsi"/>
          <w:lang w:val="en-US"/>
        </w:rPr>
        <w:t>region</w:t>
      </w:r>
      <w:r w:rsidR="00225FCE">
        <w:rPr>
          <w:rFonts w:cstheme="minorHAnsi"/>
          <w:lang w:val="en-US"/>
        </w:rPr>
        <w:t>s</w:t>
      </w:r>
      <w:r w:rsidR="00F4798F">
        <w:rPr>
          <w:rFonts w:cstheme="minorHAnsi"/>
          <w:lang w:val="en-US"/>
        </w:rPr>
        <w:t xml:space="preserve"> (</w:t>
      </w:r>
      <w:r w:rsidR="00F4798F">
        <w:rPr>
          <w:rFonts w:cstheme="minorHAnsi"/>
          <w:i/>
          <w:iCs/>
          <w:lang w:val="en-US"/>
        </w:rPr>
        <w:t>p</w:t>
      </w:r>
      <w:r w:rsidR="00F4798F">
        <w:rPr>
          <w:rFonts w:cstheme="minorHAnsi"/>
          <w:i/>
          <w:iCs/>
          <w:vertAlign w:val="subscript"/>
          <w:lang w:val="en-US"/>
        </w:rPr>
        <w:t>27</w:t>
      </w:r>
      <w:r w:rsidR="00F4798F">
        <w:rPr>
          <w:rFonts w:cstheme="minorHAnsi"/>
          <w:i/>
          <w:iCs/>
          <w:lang w:val="en-US"/>
        </w:rPr>
        <w:t xml:space="preserve"> </w:t>
      </w:r>
      <w:r w:rsidR="00F4798F">
        <w:rPr>
          <w:rFonts w:cstheme="minorHAnsi"/>
          <w:lang w:val="en-US"/>
        </w:rPr>
        <w:t>=</w:t>
      </w:r>
      <w:r w:rsidR="00B80E12">
        <w:rPr>
          <w:rFonts w:cstheme="minorHAnsi"/>
          <w:lang w:val="en-US"/>
        </w:rPr>
        <w:t xml:space="preserve">0.76; </w:t>
      </w:r>
      <w:r w:rsidR="00B80E12">
        <w:rPr>
          <w:rFonts w:cstheme="minorHAnsi"/>
          <w:i/>
          <w:iCs/>
          <w:lang w:val="en-US"/>
        </w:rPr>
        <w:t>p</w:t>
      </w:r>
      <w:r w:rsidR="00B80E12">
        <w:rPr>
          <w:rFonts w:cstheme="minorHAnsi"/>
          <w:i/>
          <w:iCs/>
          <w:vertAlign w:val="subscript"/>
          <w:lang w:val="en-US"/>
        </w:rPr>
        <w:t>28.5</w:t>
      </w:r>
      <w:r w:rsidR="00B80E12">
        <w:rPr>
          <w:rFonts w:cstheme="minorHAnsi"/>
          <w:i/>
          <w:iCs/>
          <w:lang w:val="en-US"/>
        </w:rPr>
        <w:t xml:space="preserve"> </w:t>
      </w:r>
      <w:r w:rsidR="00B80E12">
        <w:rPr>
          <w:rFonts w:cstheme="minorHAnsi"/>
          <w:lang w:val="en-US"/>
        </w:rPr>
        <w:t>=</w:t>
      </w:r>
      <w:r w:rsidR="002739C0">
        <w:rPr>
          <w:rFonts w:cstheme="minorHAnsi"/>
          <w:lang w:val="en-US"/>
        </w:rPr>
        <w:t xml:space="preserve">0.20). </w:t>
      </w:r>
    </w:p>
    <w:p w14:paraId="0F4C7F97" w14:textId="71C82B6B" w:rsidR="00E45A33" w:rsidRDefault="00E45A33" w:rsidP="00B36451">
      <w:pPr>
        <w:spacing w:after="0" w:line="240" w:lineRule="auto"/>
        <w:jc w:val="both"/>
        <w:rPr>
          <w:rFonts w:cstheme="minorHAnsi"/>
          <w:lang w:val="en-US"/>
        </w:rPr>
      </w:pPr>
    </w:p>
    <w:p w14:paraId="1D484C79" w14:textId="4C9A6FFF" w:rsidR="00AE4746" w:rsidRDefault="00A91526" w:rsidP="00B36451">
      <w:pPr>
        <w:pStyle w:val="Heading2"/>
        <w:spacing w:line="240" w:lineRule="auto"/>
        <w:rPr>
          <w:lang w:val="en-US"/>
        </w:rPr>
      </w:pPr>
      <w:r>
        <w:rPr>
          <w:lang w:val="en-US"/>
        </w:rPr>
        <w:t>Immune response</w:t>
      </w:r>
    </w:p>
    <w:p w14:paraId="680F6805" w14:textId="6CE718EA" w:rsidR="00CB32C2" w:rsidRPr="008F2028" w:rsidRDefault="00C525DC" w:rsidP="00B36451">
      <w:pPr>
        <w:spacing w:line="240" w:lineRule="auto"/>
        <w:jc w:val="both"/>
        <w:rPr>
          <w:lang w:val="en-US"/>
        </w:rPr>
      </w:pPr>
      <w:r>
        <w:rPr>
          <w:lang w:val="en-US"/>
        </w:rPr>
        <w:t>Immune swelling response exhibited a curved response</w:t>
      </w:r>
      <w:r w:rsidR="00A45D78">
        <w:rPr>
          <w:lang w:val="en-US"/>
        </w:rPr>
        <w:t xml:space="preserve"> in both low- and high-latitude populations</w:t>
      </w:r>
      <w:r>
        <w:rPr>
          <w:lang w:val="en-US"/>
        </w:rPr>
        <w:t xml:space="preserve"> that peaked at 28.5</w:t>
      </w:r>
      <w:r>
        <w:rPr>
          <w:rFonts w:cstheme="minorHAnsi"/>
          <w:lang w:val="en-US"/>
        </w:rPr>
        <w:t>°C</w:t>
      </w:r>
      <w:r>
        <w:rPr>
          <w:lang w:val="en-US"/>
        </w:rPr>
        <w:t xml:space="preserve"> </w:t>
      </w:r>
      <w:r w:rsidR="00E706BB">
        <w:rPr>
          <w:lang w:val="en-US"/>
        </w:rPr>
        <w:t>(</w:t>
      </w:r>
      <w:r w:rsidR="00E706BB">
        <w:rPr>
          <w:b/>
          <w:bCs/>
          <w:lang w:val="en-US"/>
        </w:rPr>
        <w:t>Figure 3</w:t>
      </w:r>
      <w:r w:rsidR="00E706BB">
        <w:rPr>
          <w:lang w:val="en-US"/>
        </w:rPr>
        <w:t>)</w:t>
      </w:r>
      <w:r w:rsidR="00E6047D">
        <w:rPr>
          <w:lang w:val="en-US"/>
        </w:rPr>
        <w:t>, however, n</w:t>
      </w:r>
      <w:r w:rsidR="00E90A80">
        <w:rPr>
          <w:lang w:val="en-US"/>
        </w:rPr>
        <w:t>o significant differences were found between region</w:t>
      </w:r>
      <w:r w:rsidR="00E6047D">
        <w:rPr>
          <w:lang w:val="en-US"/>
        </w:rPr>
        <w:t>s</w:t>
      </w:r>
      <w:r w:rsidR="00B45280">
        <w:rPr>
          <w:lang w:val="en-US"/>
        </w:rPr>
        <w:t xml:space="preserve"> at tested temperatures (</w:t>
      </w:r>
      <w:r w:rsidR="003114D7">
        <w:rPr>
          <w:rFonts w:cstheme="minorHAnsi"/>
          <w:i/>
          <w:iCs/>
          <w:lang w:val="en-US"/>
        </w:rPr>
        <w:t>p</w:t>
      </w:r>
      <w:r w:rsidR="003114D7">
        <w:rPr>
          <w:rFonts w:cstheme="minorHAnsi"/>
          <w:i/>
          <w:iCs/>
          <w:vertAlign w:val="subscript"/>
          <w:lang w:val="en-US"/>
        </w:rPr>
        <w:t>27</w:t>
      </w:r>
      <w:r w:rsidR="003114D7">
        <w:rPr>
          <w:rFonts w:cstheme="minorHAnsi"/>
          <w:i/>
          <w:iCs/>
          <w:lang w:val="en-US"/>
        </w:rPr>
        <w:t xml:space="preserve"> </w:t>
      </w:r>
      <w:r w:rsidR="003114D7">
        <w:rPr>
          <w:rFonts w:cstheme="minorHAnsi"/>
          <w:lang w:val="en-US"/>
        </w:rPr>
        <w:t xml:space="preserve">=0.19; </w:t>
      </w:r>
      <w:r w:rsidR="003114D7">
        <w:rPr>
          <w:rFonts w:cstheme="minorHAnsi"/>
          <w:i/>
          <w:iCs/>
          <w:lang w:val="en-US"/>
        </w:rPr>
        <w:t>p</w:t>
      </w:r>
      <w:r w:rsidR="003114D7">
        <w:rPr>
          <w:rFonts w:cstheme="minorHAnsi"/>
          <w:i/>
          <w:iCs/>
          <w:vertAlign w:val="subscript"/>
          <w:lang w:val="en-US"/>
        </w:rPr>
        <w:t>28.5</w:t>
      </w:r>
      <w:r w:rsidR="003114D7">
        <w:rPr>
          <w:rFonts w:cstheme="minorHAnsi"/>
          <w:i/>
          <w:iCs/>
          <w:lang w:val="en-US"/>
        </w:rPr>
        <w:t xml:space="preserve"> </w:t>
      </w:r>
      <w:r w:rsidR="003114D7">
        <w:rPr>
          <w:rFonts w:cstheme="minorHAnsi"/>
          <w:lang w:val="en-US"/>
        </w:rPr>
        <w:t xml:space="preserve">=0.62; </w:t>
      </w:r>
      <w:r w:rsidR="003114D7">
        <w:rPr>
          <w:rFonts w:cstheme="minorHAnsi"/>
          <w:i/>
          <w:iCs/>
          <w:lang w:val="en-US"/>
        </w:rPr>
        <w:t>p</w:t>
      </w:r>
      <w:r w:rsidR="003114D7">
        <w:rPr>
          <w:rFonts w:cstheme="minorHAnsi"/>
          <w:i/>
          <w:iCs/>
          <w:vertAlign w:val="subscript"/>
          <w:lang w:val="en-US"/>
        </w:rPr>
        <w:t>30</w:t>
      </w:r>
      <w:r w:rsidR="003114D7">
        <w:rPr>
          <w:rFonts w:cstheme="minorHAnsi"/>
          <w:i/>
          <w:iCs/>
          <w:lang w:val="en-US"/>
        </w:rPr>
        <w:t xml:space="preserve"> </w:t>
      </w:r>
      <w:r w:rsidR="003114D7">
        <w:rPr>
          <w:rFonts w:cstheme="minorHAnsi"/>
          <w:lang w:val="en-US"/>
        </w:rPr>
        <w:t xml:space="preserve">=0.59; </w:t>
      </w:r>
      <w:r w:rsidR="003114D7">
        <w:rPr>
          <w:rFonts w:cstheme="minorHAnsi"/>
          <w:i/>
          <w:iCs/>
          <w:lang w:val="en-US"/>
        </w:rPr>
        <w:t>p</w:t>
      </w:r>
      <w:r w:rsidR="003114D7">
        <w:rPr>
          <w:rFonts w:cstheme="minorHAnsi"/>
          <w:i/>
          <w:iCs/>
          <w:vertAlign w:val="subscript"/>
          <w:lang w:val="en-US"/>
        </w:rPr>
        <w:t>31.5</w:t>
      </w:r>
      <w:r w:rsidR="003114D7">
        <w:rPr>
          <w:rFonts w:cstheme="minorHAnsi"/>
          <w:i/>
          <w:iCs/>
          <w:lang w:val="en-US"/>
        </w:rPr>
        <w:t xml:space="preserve"> </w:t>
      </w:r>
      <w:r w:rsidR="003114D7">
        <w:rPr>
          <w:rFonts w:cstheme="minorHAnsi"/>
          <w:lang w:val="en-US"/>
        </w:rPr>
        <w:t>=0.80</w:t>
      </w:r>
      <w:r w:rsidR="00B45280">
        <w:rPr>
          <w:lang w:val="en-US"/>
        </w:rPr>
        <w:t>)</w:t>
      </w:r>
      <w:r w:rsidR="00E6047D">
        <w:rPr>
          <w:lang w:val="en-US"/>
        </w:rPr>
        <w:t>.</w:t>
      </w:r>
      <w:r w:rsidR="003114D7">
        <w:rPr>
          <w:lang w:val="en-US"/>
        </w:rPr>
        <w:t xml:space="preserve"> </w:t>
      </w:r>
      <w:r w:rsidR="008F2028">
        <w:rPr>
          <w:lang w:val="en-US"/>
        </w:rPr>
        <w:t>Combined results between regions showed that</w:t>
      </w:r>
      <w:r w:rsidR="00F9799A">
        <w:rPr>
          <w:lang w:val="en-US"/>
        </w:rPr>
        <w:t xml:space="preserve"> immune response was lowest at 31.5</w:t>
      </w:r>
      <w:r w:rsidR="00F9799A">
        <w:rPr>
          <w:rFonts w:cstheme="minorHAnsi"/>
          <w:lang w:val="en-US"/>
        </w:rPr>
        <w:t>°C</w:t>
      </w:r>
      <w:r w:rsidR="001923FD">
        <w:rPr>
          <w:rFonts w:cstheme="minorHAnsi"/>
          <w:lang w:val="en-US"/>
        </w:rPr>
        <w:t>, showing a</w:t>
      </w:r>
      <w:r w:rsidR="00233C60">
        <w:rPr>
          <w:rFonts w:cstheme="minorHAnsi"/>
          <w:lang w:val="en-US"/>
        </w:rPr>
        <w:t xml:space="preserve"> decrease</w:t>
      </w:r>
      <w:r w:rsidR="00E77A1B">
        <w:rPr>
          <w:rFonts w:cstheme="minorHAnsi"/>
          <w:lang w:val="en-US"/>
        </w:rPr>
        <w:t xml:space="preserve"> </w:t>
      </w:r>
      <w:r w:rsidR="00233C60">
        <w:rPr>
          <w:rFonts w:cstheme="minorHAnsi"/>
          <w:lang w:val="en-US"/>
        </w:rPr>
        <w:t xml:space="preserve">of </w:t>
      </w:r>
      <w:r w:rsidR="001F3AE6">
        <w:rPr>
          <w:rFonts w:cstheme="minorHAnsi"/>
          <w:lang w:val="en-US"/>
        </w:rPr>
        <w:t>60%,</w:t>
      </w:r>
      <w:r w:rsidR="00603457">
        <w:rPr>
          <w:rFonts w:cstheme="minorHAnsi"/>
          <w:lang w:val="en-US"/>
        </w:rPr>
        <w:t xml:space="preserve"> 75%,</w:t>
      </w:r>
      <w:r w:rsidR="001F3AE6">
        <w:rPr>
          <w:rFonts w:cstheme="minorHAnsi"/>
          <w:lang w:val="en-US"/>
        </w:rPr>
        <w:t xml:space="preserve"> and </w:t>
      </w:r>
      <w:r w:rsidR="00372601">
        <w:rPr>
          <w:rFonts w:cstheme="minorHAnsi"/>
          <w:lang w:val="en-US"/>
        </w:rPr>
        <w:t>53</w:t>
      </w:r>
      <w:r w:rsidR="00D96C5E">
        <w:rPr>
          <w:rFonts w:cstheme="minorHAnsi"/>
          <w:lang w:val="en-US"/>
        </w:rPr>
        <w:t>% compared</w:t>
      </w:r>
      <w:r w:rsidR="00333C46">
        <w:rPr>
          <w:rFonts w:cstheme="minorHAnsi"/>
          <w:lang w:val="en-US"/>
        </w:rPr>
        <w:t xml:space="preserve"> to </w:t>
      </w:r>
      <w:r w:rsidR="00372601">
        <w:rPr>
          <w:rFonts w:cstheme="minorHAnsi"/>
          <w:lang w:val="en-US"/>
        </w:rPr>
        <w:t>27</w:t>
      </w:r>
      <w:r w:rsidR="00721D40">
        <w:rPr>
          <w:rFonts w:cstheme="minorHAnsi"/>
          <w:lang w:val="en-US"/>
        </w:rPr>
        <w:t>°C (</w:t>
      </w:r>
      <w:r w:rsidR="00721D40">
        <w:rPr>
          <w:rFonts w:cstheme="minorHAnsi"/>
          <w:i/>
          <w:iCs/>
          <w:lang w:val="en-US"/>
        </w:rPr>
        <w:t xml:space="preserve">p </w:t>
      </w:r>
      <w:r w:rsidR="00721D40" w:rsidRPr="00C037F2">
        <w:rPr>
          <w:rFonts w:cstheme="minorHAnsi"/>
          <w:lang w:val="en-US"/>
        </w:rPr>
        <w:t>&lt;0.0</w:t>
      </w:r>
      <w:r w:rsidR="00721D40">
        <w:rPr>
          <w:rFonts w:cstheme="minorHAnsi"/>
          <w:lang w:val="en-US"/>
        </w:rPr>
        <w:t>001</w:t>
      </w:r>
      <w:r w:rsidR="00721D40">
        <w:rPr>
          <w:rFonts w:cstheme="minorHAnsi"/>
          <w:i/>
          <w:iCs/>
          <w:lang w:val="en-US"/>
        </w:rPr>
        <w:t xml:space="preserve">, </w:t>
      </w:r>
      <w:r w:rsidR="00721D40">
        <w:rPr>
          <w:rFonts w:cstheme="minorHAnsi"/>
          <w:lang w:val="en-US"/>
        </w:rPr>
        <w:t>[CI: 0.</w:t>
      </w:r>
      <w:r w:rsidR="003A6A9B">
        <w:rPr>
          <w:rFonts w:cstheme="minorHAnsi"/>
          <w:lang w:val="en-US"/>
        </w:rPr>
        <w:t>43</w:t>
      </w:r>
      <w:r w:rsidR="00721D40">
        <w:rPr>
          <w:rFonts w:cstheme="minorHAnsi"/>
          <w:lang w:val="en-US"/>
        </w:rPr>
        <w:t xml:space="preserve">, </w:t>
      </w:r>
      <w:r w:rsidR="003A6A9B">
        <w:rPr>
          <w:rFonts w:cstheme="minorHAnsi"/>
          <w:lang w:val="en-US"/>
        </w:rPr>
        <w:t>1.42</w:t>
      </w:r>
      <w:r w:rsidR="00721D40">
        <w:rPr>
          <w:rFonts w:cstheme="minorHAnsi"/>
          <w:lang w:val="en-US"/>
        </w:rPr>
        <w:t xml:space="preserve">]), </w:t>
      </w:r>
      <w:r w:rsidR="00603457">
        <w:rPr>
          <w:rFonts w:cstheme="minorHAnsi"/>
          <w:lang w:val="en-US"/>
        </w:rPr>
        <w:t>28.5°C (</w:t>
      </w:r>
      <w:r w:rsidR="00603457">
        <w:rPr>
          <w:rFonts w:cstheme="minorHAnsi"/>
          <w:i/>
          <w:iCs/>
          <w:lang w:val="en-US"/>
        </w:rPr>
        <w:t xml:space="preserve">p </w:t>
      </w:r>
      <w:r w:rsidR="00603457" w:rsidRPr="00C037F2">
        <w:rPr>
          <w:rFonts w:cstheme="minorHAnsi"/>
          <w:lang w:val="en-US"/>
        </w:rPr>
        <w:t>&lt;0.0</w:t>
      </w:r>
      <w:r w:rsidR="00603457">
        <w:rPr>
          <w:rFonts w:cstheme="minorHAnsi"/>
          <w:lang w:val="en-US"/>
        </w:rPr>
        <w:t>001</w:t>
      </w:r>
      <w:r w:rsidR="00603457">
        <w:rPr>
          <w:rFonts w:cstheme="minorHAnsi"/>
          <w:i/>
          <w:iCs/>
          <w:lang w:val="en-US"/>
        </w:rPr>
        <w:t xml:space="preserve">, </w:t>
      </w:r>
      <w:r w:rsidR="00603457">
        <w:rPr>
          <w:rFonts w:cstheme="minorHAnsi"/>
          <w:lang w:val="en-US"/>
        </w:rPr>
        <w:t xml:space="preserve">[CI: 0.87, 1.88]), </w:t>
      </w:r>
      <w:r w:rsidR="00721D40">
        <w:rPr>
          <w:rFonts w:cstheme="minorHAnsi"/>
          <w:lang w:val="en-US"/>
        </w:rPr>
        <w:t>and 30</w:t>
      </w:r>
      <w:r w:rsidR="00721D40" w:rsidRPr="00721D40">
        <w:rPr>
          <w:rFonts w:cstheme="minorHAnsi"/>
          <w:lang w:val="en-US"/>
        </w:rPr>
        <w:t xml:space="preserve"> </w:t>
      </w:r>
      <w:r w:rsidR="00721D40">
        <w:rPr>
          <w:rFonts w:cstheme="minorHAnsi"/>
          <w:lang w:val="en-US"/>
        </w:rPr>
        <w:t>°C (</w:t>
      </w:r>
      <w:r w:rsidR="00721D40">
        <w:rPr>
          <w:rFonts w:cstheme="minorHAnsi"/>
          <w:i/>
          <w:iCs/>
          <w:lang w:val="en-US"/>
        </w:rPr>
        <w:t xml:space="preserve">p </w:t>
      </w:r>
      <w:r w:rsidR="00721D40" w:rsidRPr="00C037F2">
        <w:rPr>
          <w:rFonts w:cstheme="minorHAnsi"/>
          <w:lang w:val="en-US"/>
        </w:rPr>
        <w:t>&lt;0.0</w:t>
      </w:r>
      <w:r w:rsidR="00721D40">
        <w:rPr>
          <w:rFonts w:cstheme="minorHAnsi"/>
          <w:lang w:val="en-US"/>
        </w:rPr>
        <w:t>1</w:t>
      </w:r>
      <w:r w:rsidR="00721D40">
        <w:rPr>
          <w:rFonts w:cstheme="minorHAnsi"/>
          <w:i/>
          <w:iCs/>
          <w:lang w:val="en-US"/>
        </w:rPr>
        <w:t xml:space="preserve">, </w:t>
      </w:r>
      <w:r w:rsidR="00721D40">
        <w:rPr>
          <w:rFonts w:cstheme="minorHAnsi"/>
          <w:lang w:val="en-US"/>
        </w:rPr>
        <w:t>[CI: 0</w:t>
      </w:r>
      <w:r w:rsidR="003A6A9B">
        <w:rPr>
          <w:rFonts w:cstheme="minorHAnsi"/>
          <w:lang w:val="en-US"/>
        </w:rPr>
        <w:t>.</w:t>
      </w:r>
      <w:r w:rsidR="00D96C5E">
        <w:rPr>
          <w:rFonts w:cstheme="minorHAnsi"/>
          <w:lang w:val="en-US"/>
        </w:rPr>
        <w:t>23</w:t>
      </w:r>
      <w:r w:rsidR="00721D40">
        <w:rPr>
          <w:rFonts w:cstheme="minorHAnsi"/>
          <w:lang w:val="en-US"/>
        </w:rPr>
        <w:t xml:space="preserve">, </w:t>
      </w:r>
      <w:r w:rsidR="00D96C5E">
        <w:rPr>
          <w:rFonts w:cstheme="minorHAnsi"/>
          <w:lang w:val="en-US"/>
        </w:rPr>
        <w:t>1.30</w:t>
      </w:r>
      <w:r w:rsidR="00721D40">
        <w:rPr>
          <w:rFonts w:cstheme="minorHAnsi"/>
          <w:lang w:val="en-US"/>
        </w:rPr>
        <w:t xml:space="preserve">]), respectively. </w:t>
      </w:r>
      <w:r w:rsidR="00445B83">
        <w:rPr>
          <w:rFonts w:cstheme="minorHAnsi"/>
          <w:lang w:val="en-US"/>
        </w:rPr>
        <w:t>At 28.5°C immune response was also significantly higher than responses produced at 27°C (</w:t>
      </w:r>
      <w:r w:rsidR="00445B83">
        <w:rPr>
          <w:rFonts w:cstheme="minorHAnsi"/>
          <w:i/>
          <w:iCs/>
          <w:lang w:val="en-US"/>
        </w:rPr>
        <w:t xml:space="preserve">p </w:t>
      </w:r>
      <w:r w:rsidR="00445B83" w:rsidRPr="00C037F2">
        <w:rPr>
          <w:rFonts w:cstheme="minorHAnsi"/>
          <w:lang w:val="en-US"/>
        </w:rPr>
        <w:t>&lt;0.0</w:t>
      </w:r>
      <w:r w:rsidR="000E65F7">
        <w:rPr>
          <w:rFonts w:cstheme="minorHAnsi"/>
          <w:lang w:val="en-US"/>
        </w:rPr>
        <w:t>5</w:t>
      </w:r>
      <w:r w:rsidR="00445B83">
        <w:rPr>
          <w:rFonts w:cstheme="minorHAnsi"/>
          <w:i/>
          <w:iCs/>
          <w:lang w:val="en-US"/>
        </w:rPr>
        <w:t xml:space="preserve">, </w:t>
      </w:r>
      <w:r w:rsidR="00445B83">
        <w:rPr>
          <w:rFonts w:cstheme="minorHAnsi"/>
          <w:lang w:val="en-US"/>
        </w:rPr>
        <w:t xml:space="preserve">[CI: </w:t>
      </w:r>
      <w:r w:rsidR="000E65F7">
        <w:rPr>
          <w:rFonts w:cstheme="minorHAnsi"/>
          <w:lang w:val="en-US"/>
        </w:rPr>
        <w:t>-0.90</w:t>
      </w:r>
      <w:r w:rsidR="00445B83">
        <w:rPr>
          <w:rFonts w:cstheme="minorHAnsi"/>
          <w:lang w:val="en-US"/>
        </w:rPr>
        <w:t xml:space="preserve">, </w:t>
      </w:r>
      <w:r w:rsidR="000E65F7">
        <w:rPr>
          <w:rFonts w:cstheme="minorHAnsi"/>
          <w:lang w:val="en-US"/>
        </w:rPr>
        <w:t>-0.0016</w:t>
      </w:r>
      <w:r w:rsidR="00445B83">
        <w:rPr>
          <w:rFonts w:cstheme="minorHAnsi"/>
          <w:lang w:val="en-US"/>
        </w:rPr>
        <w:t>]) and 30°C (</w:t>
      </w:r>
      <w:r w:rsidR="00445B83">
        <w:rPr>
          <w:rFonts w:cstheme="minorHAnsi"/>
          <w:i/>
          <w:iCs/>
          <w:lang w:val="en-US"/>
        </w:rPr>
        <w:t xml:space="preserve">p </w:t>
      </w:r>
      <w:r w:rsidR="00445B83" w:rsidRPr="00C037F2">
        <w:rPr>
          <w:rFonts w:cstheme="minorHAnsi"/>
          <w:lang w:val="en-US"/>
        </w:rPr>
        <w:t>&lt;0.0</w:t>
      </w:r>
      <w:r w:rsidR="00FE5E4A">
        <w:rPr>
          <w:rFonts w:cstheme="minorHAnsi"/>
          <w:lang w:val="en-US"/>
        </w:rPr>
        <w:t>1</w:t>
      </w:r>
      <w:r w:rsidR="00445B83">
        <w:rPr>
          <w:rFonts w:cstheme="minorHAnsi"/>
          <w:i/>
          <w:iCs/>
          <w:lang w:val="en-US"/>
        </w:rPr>
        <w:t xml:space="preserve">, </w:t>
      </w:r>
      <w:r w:rsidR="00445B83">
        <w:rPr>
          <w:rFonts w:cstheme="minorHAnsi"/>
          <w:lang w:val="en-US"/>
        </w:rPr>
        <w:t xml:space="preserve">[CI: </w:t>
      </w:r>
      <w:r w:rsidR="00FE5E4A">
        <w:rPr>
          <w:rFonts w:cstheme="minorHAnsi"/>
          <w:lang w:val="en-US"/>
        </w:rPr>
        <w:t>0.12</w:t>
      </w:r>
      <w:r w:rsidR="00445B83">
        <w:rPr>
          <w:rFonts w:cstheme="minorHAnsi"/>
          <w:lang w:val="en-US"/>
        </w:rPr>
        <w:t xml:space="preserve">, </w:t>
      </w:r>
      <w:r w:rsidR="00FE5E4A">
        <w:rPr>
          <w:rFonts w:cstheme="minorHAnsi"/>
          <w:lang w:val="en-US"/>
        </w:rPr>
        <w:t>1.10</w:t>
      </w:r>
      <w:r w:rsidR="00445B83">
        <w:rPr>
          <w:rFonts w:cstheme="minorHAnsi"/>
          <w:lang w:val="en-US"/>
        </w:rPr>
        <w:t xml:space="preserve">]). </w:t>
      </w:r>
      <w:r w:rsidR="009F6F4B">
        <w:rPr>
          <w:rFonts w:cstheme="minorHAnsi"/>
          <w:lang w:val="en-US"/>
        </w:rPr>
        <w:t xml:space="preserve"> </w:t>
      </w:r>
    </w:p>
    <w:p w14:paraId="2F54795A" w14:textId="77777777" w:rsidR="00D85FE5" w:rsidRDefault="00D85FE5" w:rsidP="00B36451">
      <w:pPr>
        <w:pStyle w:val="Heading2"/>
        <w:spacing w:line="240" w:lineRule="auto"/>
        <w:rPr>
          <w:lang w:val="en-US"/>
        </w:rPr>
      </w:pPr>
      <w:r>
        <w:rPr>
          <w:lang w:val="en-US"/>
        </w:rPr>
        <w:t xml:space="preserve">Hematocrit </w:t>
      </w:r>
    </w:p>
    <w:p w14:paraId="7D751079" w14:textId="3C233166" w:rsidR="00AF7DE1" w:rsidRDefault="00D85FE5" w:rsidP="00B36451">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14:paraId="77B2DBD1" w14:textId="6C051827" w:rsidR="00B82CC6" w:rsidRDefault="002B0C93" w:rsidP="00B36451">
      <w:pPr>
        <w:pStyle w:val="Heading2"/>
        <w:spacing w:line="240" w:lineRule="auto"/>
        <w:rPr>
          <w:lang w:val="en-US"/>
        </w:rPr>
      </w:pPr>
      <w:r>
        <w:rPr>
          <w:lang w:val="en-US"/>
        </w:rPr>
        <w:t xml:space="preserve">Enzyme analysis </w:t>
      </w:r>
    </w:p>
    <w:p w14:paraId="6982FA2C" w14:textId="5EEAA21F" w:rsidR="000F61B7" w:rsidRPr="00E26E48" w:rsidRDefault="007412CC" w:rsidP="00B36451">
      <w:pPr>
        <w:spacing w:line="240" w:lineRule="auto"/>
        <w:jc w:val="both"/>
        <w:rPr>
          <w:rFonts w:cstheme="minorHAnsi"/>
          <w:lang w:val="en-US"/>
        </w:rPr>
      </w:pPr>
      <w:r>
        <w:rPr>
          <w:lang w:val="en-US"/>
        </w:rPr>
        <w:t>Lactate dehydrogenase activity was positively correlated with temperature</w:t>
      </w:r>
      <w:r w:rsidR="009803D1">
        <w:rPr>
          <w:lang w:val="en-US"/>
        </w:rPr>
        <w:t xml:space="preserve"> (</w:t>
      </w:r>
      <w:r w:rsidR="00FD226F">
        <w:rPr>
          <w:i/>
          <w:iCs/>
          <w:lang w:val="en-US"/>
        </w:rPr>
        <w:t xml:space="preserve">p </w:t>
      </w:r>
      <w:r w:rsidR="00FD226F">
        <w:rPr>
          <w:lang w:val="en-US"/>
        </w:rPr>
        <w:t xml:space="preserve">&lt;0.0001, [CI: </w:t>
      </w:r>
      <w:r w:rsidR="000651D5">
        <w:rPr>
          <w:lang w:val="en-US"/>
        </w:rPr>
        <w:t>1.</w:t>
      </w:r>
      <w:r w:rsidR="00681AB7">
        <w:rPr>
          <w:lang w:val="en-US"/>
        </w:rPr>
        <w:t>94</w:t>
      </w:r>
      <w:r w:rsidR="009F535C">
        <w:rPr>
          <w:lang w:val="en-US"/>
        </w:rPr>
        <w:t xml:space="preserve">, </w:t>
      </w:r>
      <w:r w:rsidR="000651D5">
        <w:rPr>
          <w:lang w:val="en-US"/>
        </w:rPr>
        <w:t>2.</w:t>
      </w:r>
      <w:r w:rsidR="00681AB7">
        <w:rPr>
          <w:lang w:val="en-US"/>
        </w:rPr>
        <w:t>45</w:t>
      </w:r>
      <w:r w:rsidR="009F535C">
        <w:rPr>
          <w:lang w:val="en-US"/>
        </w:rPr>
        <w:t>]</w:t>
      </w:r>
      <w:r w:rsidR="00A2298B">
        <w:rPr>
          <w:lang w:val="en-US"/>
        </w:rPr>
        <w:t xml:space="preserve">, </w:t>
      </w:r>
      <w:r w:rsidR="00A2298B">
        <w:rPr>
          <w:i/>
          <w:iCs/>
          <w:lang w:val="en-US"/>
        </w:rPr>
        <w:t>R</w:t>
      </w:r>
      <w:r w:rsidR="00A2298B">
        <w:rPr>
          <w:i/>
          <w:iCs/>
          <w:vertAlign w:val="superscript"/>
          <w:lang w:val="en-US"/>
        </w:rPr>
        <w:t>2</w:t>
      </w:r>
      <w:r w:rsidR="00A2298B">
        <w:rPr>
          <w:i/>
          <w:iCs/>
          <w:lang w:val="en-US"/>
        </w:rPr>
        <w:t xml:space="preserve"> =</w:t>
      </w:r>
      <w:r w:rsidR="007F63EF">
        <w:rPr>
          <w:lang w:val="en-US"/>
        </w:rPr>
        <w:t>0.79</w:t>
      </w:r>
      <w:r w:rsidR="00393AF9">
        <w:rPr>
          <w:lang w:val="en-US"/>
        </w:rPr>
        <w:t>;</w:t>
      </w:r>
      <w:r w:rsidR="00393AF9" w:rsidRPr="00393AF9">
        <w:rPr>
          <w:rFonts w:cstheme="minorHAnsi"/>
          <w:b/>
          <w:bCs/>
          <w:lang w:val="en-US"/>
        </w:rPr>
        <w:t xml:space="preserve"> </w:t>
      </w:r>
      <w:r w:rsidR="00393AF9">
        <w:rPr>
          <w:rFonts w:cstheme="minorHAnsi"/>
          <w:b/>
          <w:bCs/>
          <w:lang w:val="en-US"/>
        </w:rPr>
        <w:t>Figure 4</w:t>
      </w:r>
      <w:r w:rsidR="004E52AC">
        <w:rPr>
          <w:rFonts w:cstheme="minorHAnsi"/>
          <w:b/>
          <w:bCs/>
          <w:lang w:val="en-US"/>
        </w:rPr>
        <w:t>a</w:t>
      </w:r>
      <w:r w:rsidR="009803D1">
        <w:rPr>
          <w:lang w:val="en-US"/>
        </w:rPr>
        <w:t>)</w:t>
      </w:r>
      <w:r>
        <w:rPr>
          <w:lang w:val="en-US"/>
        </w:rPr>
        <w:t xml:space="preserve">, however, no significant differences were seen in LDH activity between </w:t>
      </w:r>
      <w:r w:rsidR="00BD1B28">
        <w:rPr>
          <w:lang w:val="en-US"/>
        </w:rPr>
        <w:t>regions</w:t>
      </w:r>
      <w:r>
        <w:rPr>
          <w:lang w:val="en-US"/>
        </w:rPr>
        <w:t xml:space="preserve"> at</w:t>
      </w:r>
      <w:r w:rsidR="00282F9E">
        <w:rPr>
          <w:lang w:val="en-US"/>
        </w:rPr>
        <w:t xml:space="preserve"> any of the tested experimental temperatures for </w:t>
      </w:r>
      <w:r w:rsidR="003773FE">
        <w:rPr>
          <w:lang w:val="en-US"/>
        </w:rPr>
        <w:t>lactate dehydrogenase activity</w:t>
      </w:r>
      <w:r w:rsidR="00282F9E">
        <w:rPr>
          <w:lang w:val="en-US"/>
        </w:rPr>
        <w:t>: 20</w:t>
      </w:r>
      <w:r w:rsidR="00282F9E">
        <w:rPr>
          <w:rFonts w:cstheme="minorHAnsi"/>
          <w:lang w:val="en-US"/>
        </w:rPr>
        <w:t>°C (</w:t>
      </w:r>
      <w:r w:rsidR="00282F9E">
        <w:rPr>
          <w:rFonts w:cstheme="minorHAnsi"/>
          <w:i/>
          <w:iCs/>
          <w:lang w:val="en-US"/>
        </w:rPr>
        <w:t>p</w:t>
      </w:r>
      <w:r w:rsidR="00282F9E">
        <w:rPr>
          <w:rFonts w:cstheme="minorHAnsi"/>
          <w:lang w:val="en-US"/>
        </w:rPr>
        <w:t xml:space="preserve"> =</w:t>
      </w:r>
      <w:r w:rsidR="00A6513E">
        <w:rPr>
          <w:rFonts w:cstheme="minorHAnsi"/>
          <w:lang w:val="en-US"/>
        </w:rPr>
        <w:t>0.</w:t>
      </w:r>
      <w:r w:rsidR="00E95F27">
        <w:rPr>
          <w:rFonts w:cstheme="minorHAnsi"/>
          <w:lang w:val="en-US"/>
        </w:rPr>
        <w:t>54</w:t>
      </w:r>
      <w:r w:rsidR="00282F9E">
        <w:rPr>
          <w:rFonts w:cstheme="minorHAnsi"/>
          <w:lang w:val="en-US"/>
        </w:rPr>
        <w:t>), 30°C (</w:t>
      </w:r>
      <w:r w:rsidR="00282F9E">
        <w:rPr>
          <w:rFonts w:cstheme="minorHAnsi"/>
          <w:i/>
          <w:iCs/>
          <w:lang w:val="en-US"/>
        </w:rPr>
        <w:t>p</w:t>
      </w:r>
      <w:r w:rsidR="00282F9E">
        <w:rPr>
          <w:rFonts w:cstheme="minorHAnsi"/>
          <w:lang w:val="en-US"/>
        </w:rPr>
        <w:t xml:space="preserve"> =</w:t>
      </w:r>
      <w:r w:rsidR="00A6513E">
        <w:rPr>
          <w:rFonts w:cstheme="minorHAnsi"/>
          <w:lang w:val="en-US"/>
        </w:rPr>
        <w:t>0.</w:t>
      </w:r>
      <w:r w:rsidR="00E95F27">
        <w:rPr>
          <w:rFonts w:cstheme="minorHAnsi"/>
          <w:lang w:val="en-US"/>
        </w:rPr>
        <w:t>48</w:t>
      </w:r>
      <w:r w:rsidR="00282F9E">
        <w:rPr>
          <w:rFonts w:cstheme="minorHAnsi"/>
          <w:lang w:val="en-US"/>
        </w:rPr>
        <w:t>), 4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w:t>
      </w:r>
      <w:r w:rsidR="00E95F27">
        <w:rPr>
          <w:rFonts w:cstheme="minorHAnsi"/>
          <w:lang w:val="en-US"/>
        </w:rPr>
        <w:t>42</w:t>
      </w:r>
      <w:r w:rsidR="00282F9E">
        <w:rPr>
          <w:rFonts w:cstheme="minorHAnsi"/>
          <w:lang w:val="en-US"/>
        </w:rPr>
        <w:t>), and 5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w:t>
      </w:r>
      <w:r w:rsidR="00E95F27">
        <w:rPr>
          <w:rFonts w:cstheme="minorHAnsi"/>
          <w:lang w:val="en-US"/>
        </w:rPr>
        <w:t>53</w:t>
      </w:r>
      <w:r w:rsidR="00864BDB">
        <w:rPr>
          <w:rFonts w:cstheme="minorHAnsi"/>
          <w:lang w:val="en-US"/>
        </w:rPr>
        <w:t>)</w:t>
      </w:r>
      <w:r w:rsidR="00282F9E">
        <w:rPr>
          <w:rFonts w:cstheme="minorHAnsi"/>
          <w:lang w:val="en-US"/>
        </w:rPr>
        <w:t>.</w:t>
      </w:r>
      <w:r w:rsidR="00864BDB">
        <w:rPr>
          <w:rFonts w:cstheme="minorHAnsi"/>
          <w:lang w:val="en-US"/>
        </w:rPr>
        <w:t xml:space="preserve"> </w:t>
      </w:r>
      <w:r w:rsidR="000F61B7">
        <w:rPr>
          <w:lang w:val="en-US"/>
        </w:rPr>
        <w:t xml:space="preserve"> </w:t>
      </w:r>
      <w:r w:rsidR="0071722B">
        <w:rPr>
          <w:lang w:val="en-US"/>
        </w:rPr>
        <w:t>Citrate synthases was negatively correlated with temperature (</w:t>
      </w:r>
      <w:r w:rsidR="0071722B">
        <w:rPr>
          <w:i/>
          <w:iCs/>
          <w:lang w:val="en-US"/>
        </w:rPr>
        <w:t xml:space="preserve">p </w:t>
      </w:r>
      <w:r w:rsidR="0071722B">
        <w:rPr>
          <w:lang w:val="en-US"/>
        </w:rPr>
        <w:t xml:space="preserve">&lt;0.0001, [CI: </w:t>
      </w:r>
      <w:r w:rsidR="00E26E48">
        <w:rPr>
          <w:lang w:val="en-US"/>
        </w:rPr>
        <w:t xml:space="preserve">-144, -73]; </w:t>
      </w:r>
      <w:r w:rsidR="00E26E48">
        <w:rPr>
          <w:b/>
          <w:bCs/>
          <w:lang w:val="en-US"/>
        </w:rPr>
        <w:t>Figure 4b</w:t>
      </w:r>
      <w:r w:rsidR="00E26E48">
        <w:rPr>
          <w:lang w:val="en-US"/>
        </w:rPr>
        <w:t xml:space="preserve">). Similar to </w:t>
      </w:r>
      <w:r w:rsidR="00024A8D">
        <w:rPr>
          <w:lang w:val="en-US"/>
        </w:rPr>
        <w:t xml:space="preserve">LDH, no significant differences were identified between CS activity between regions at tested experimental temperatures: </w:t>
      </w:r>
      <w:r w:rsidR="00024A8D">
        <w:rPr>
          <w:lang w:val="en-US"/>
        </w:rPr>
        <w:t>20</w:t>
      </w:r>
      <w:r w:rsidR="00024A8D">
        <w:rPr>
          <w:rFonts w:cstheme="minorHAnsi"/>
          <w:lang w:val="en-US"/>
        </w:rPr>
        <w:t>°C (</w:t>
      </w:r>
      <w:r w:rsidR="00024A8D">
        <w:rPr>
          <w:rFonts w:cstheme="minorHAnsi"/>
          <w:i/>
          <w:iCs/>
          <w:lang w:val="en-US"/>
        </w:rPr>
        <w:t>p</w:t>
      </w:r>
      <w:r w:rsidR="00024A8D">
        <w:rPr>
          <w:rFonts w:cstheme="minorHAnsi"/>
          <w:lang w:val="en-US"/>
        </w:rPr>
        <w:t xml:space="preserve"> =0.</w:t>
      </w:r>
      <w:r w:rsidR="00E95F27">
        <w:rPr>
          <w:rFonts w:cstheme="minorHAnsi"/>
          <w:lang w:val="en-US"/>
        </w:rPr>
        <w:t>90</w:t>
      </w:r>
      <w:r w:rsidR="00024A8D">
        <w:rPr>
          <w:rFonts w:cstheme="minorHAnsi"/>
          <w:lang w:val="en-US"/>
        </w:rPr>
        <w:t>), 30°C (</w:t>
      </w:r>
      <w:r w:rsidR="00024A8D">
        <w:rPr>
          <w:rFonts w:cstheme="minorHAnsi"/>
          <w:i/>
          <w:iCs/>
          <w:lang w:val="en-US"/>
        </w:rPr>
        <w:t>p</w:t>
      </w:r>
      <w:r w:rsidR="00024A8D">
        <w:rPr>
          <w:rFonts w:cstheme="minorHAnsi"/>
          <w:lang w:val="en-US"/>
        </w:rPr>
        <w:t xml:space="preserve"> =0.</w:t>
      </w:r>
      <w:r w:rsidR="00D8391C">
        <w:rPr>
          <w:rFonts w:cstheme="minorHAnsi"/>
          <w:lang w:val="en-US"/>
        </w:rPr>
        <w:t>76</w:t>
      </w:r>
      <w:r w:rsidR="00024A8D">
        <w:rPr>
          <w:rFonts w:cstheme="minorHAnsi"/>
          <w:lang w:val="en-US"/>
        </w:rPr>
        <w:t>), 40°C (</w:t>
      </w:r>
      <w:r w:rsidR="00024A8D">
        <w:rPr>
          <w:rFonts w:cstheme="minorHAnsi"/>
          <w:i/>
          <w:iCs/>
          <w:lang w:val="en-US"/>
        </w:rPr>
        <w:t>p</w:t>
      </w:r>
      <w:r w:rsidR="00024A8D">
        <w:rPr>
          <w:rFonts w:cstheme="minorHAnsi"/>
          <w:lang w:val="en-US"/>
        </w:rPr>
        <w:t xml:space="preserve"> =0.</w:t>
      </w:r>
      <w:r w:rsidR="00D8391C">
        <w:rPr>
          <w:rFonts w:cstheme="minorHAnsi"/>
          <w:lang w:val="en-US"/>
        </w:rPr>
        <w:t>72</w:t>
      </w:r>
      <w:r w:rsidR="00024A8D">
        <w:rPr>
          <w:rFonts w:cstheme="minorHAnsi"/>
          <w:lang w:val="en-US"/>
        </w:rPr>
        <w:t>), and 50°C (</w:t>
      </w:r>
      <w:r w:rsidR="00024A8D">
        <w:rPr>
          <w:rFonts w:cstheme="minorHAnsi"/>
          <w:i/>
          <w:iCs/>
          <w:lang w:val="en-US"/>
        </w:rPr>
        <w:t>p</w:t>
      </w:r>
      <w:r w:rsidR="00024A8D">
        <w:rPr>
          <w:rFonts w:cstheme="minorHAnsi"/>
          <w:lang w:val="en-US"/>
        </w:rPr>
        <w:t xml:space="preserve"> =0.</w:t>
      </w:r>
      <w:r w:rsidR="00151C65">
        <w:rPr>
          <w:rFonts w:cstheme="minorHAnsi"/>
          <w:lang w:val="en-US"/>
        </w:rPr>
        <w:t>33</w:t>
      </w:r>
      <w:r w:rsidR="00024A8D">
        <w:rPr>
          <w:rFonts w:cstheme="minorHAnsi"/>
          <w:lang w:val="en-US"/>
        </w:rPr>
        <w:t>)</w:t>
      </w:r>
      <w:r w:rsidR="00681AB7">
        <w:rPr>
          <w:rFonts w:cstheme="minorHAnsi"/>
          <w:lang w:val="en-US"/>
        </w:rPr>
        <w:t>.</w:t>
      </w:r>
    </w:p>
    <w:p w14:paraId="59F8D999" w14:textId="0725D519" w:rsidR="00AE2648" w:rsidRDefault="008E0FC2" w:rsidP="00AE2648">
      <w:pPr>
        <w:pStyle w:val="Heading1"/>
        <w:spacing w:line="240" w:lineRule="auto"/>
        <w:rPr>
          <w:lang w:val="en-US"/>
        </w:rPr>
      </w:pPr>
      <w:r>
        <w:rPr>
          <w:lang w:val="en-US"/>
        </w:rPr>
        <w:t>Discussion</w:t>
      </w:r>
    </w:p>
    <w:p w14:paraId="490732A7" w14:textId="0074BFF4" w:rsidR="00F90ED3" w:rsidRPr="00885634" w:rsidRDefault="00356DE8" w:rsidP="00386616">
      <w:pPr>
        <w:jc w:val="both"/>
        <w:rPr>
          <w:lang w:val="en-US"/>
        </w:rPr>
      </w:pPr>
      <w:r>
        <w:rPr>
          <w:lang w:val="en-US"/>
        </w:rPr>
        <w:t xml:space="preserve">How populations will respond to climate change will depend on experienced local environmental conditions. </w:t>
      </w:r>
      <w:r w:rsidR="003D0738">
        <w:rPr>
          <w:lang w:val="en-US"/>
        </w:rPr>
        <w:t xml:space="preserve">If environmental and </w:t>
      </w:r>
      <w:r w:rsidR="002D4771">
        <w:rPr>
          <w:lang w:val="en-US"/>
        </w:rPr>
        <w:t xml:space="preserve">genetic influence are aligned </w:t>
      </w:r>
      <w:r w:rsidR="00182925">
        <w:rPr>
          <w:lang w:val="en-US"/>
        </w:rPr>
        <w:t xml:space="preserve">(co-gradient variation) </w:t>
      </w:r>
      <w:r w:rsidR="002D4771">
        <w:rPr>
          <w:lang w:val="en-US"/>
        </w:rPr>
        <w:t>low-latitude populations living in warmer conditions are expected to</w:t>
      </w:r>
      <w:r w:rsidR="00182925">
        <w:rPr>
          <w:lang w:val="en-US"/>
        </w:rPr>
        <w:t xml:space="preserve"> respond to warming temperatures more adeptly than high-latitude populations. However, high-latitude populations that may experience greater environmental variability m</w:t>
      </w:r>
      <w:r w:rsidR="00AB2567">
        <w:rPr>
          <w:lang w:val="en-US"/>
        </w:rPr>
        <w:t xml:space="preserve">ay be able to compensate performance at warmer conditions via greater </w:t>
      </w:r>
      <w:r w:rsidR="00560BEE">
        <w:rPr>
          <w:lang w:val="en-US"/>
        </w:rPr>
        <w:t xml:space="preserve">investment in </w:t>
      </w:r>
      <w:r w:rsidR="00AB2567">
        <w:rPr>
          <w:lang w:val="en-US"/>
        </w:rPr>
        <w:t>phenotypic plasticity</w:t>
      </w:r>
      <w:r w:rsidR="00560BEE">
        <w:rPr>
          <w:lang w:val="en-US"/>
        </w:rPr>
        <w:t xml:space="preserve"> (</w:t>
      </w:r>
      <w:r w:rsidR="0084354B">
        <w:rPr>
          <w:lang w:val="en-US"/>
        </w:rPr>
        <w:t xml:space="preserve">CVH; </w:t>
      </w:r>
      <w:r w:rsidR="00560BEE">
        <w:rPr>
          <w:lang w:val="en-US"/>
        </w:rPr>
        <w:t>counter-gradient variation</w:t>
      </w:r>
      <w:r w:rsidR="0023737F">
        <w:rPr>
          <w:lang w:val="en-US"/>
        </w:rPr>
        <w:t xml:space="preserve">; </w:t>
      </w:r>
      <w:r w:rsidR="00657451">
        <w:rPr>
          <w:lang w:val="en-US"/>
        </w:rPr>
        <w:fldChar w:fldCharType="begin" w:fldLock="1"/>
      </w:r>
      <w:r w:rsidR="004253C6">
        <w:rPr>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657451">
        <w:rPr>
          <w:lang w:val="en-US"/>
        </w:rPr>
        <w:fldChar w:fldCharType="separate"/>
      </w:r>
      <w:r w:rsidR="00657451" w:rsidRPr="00657451">
        <w:rPr>
          <w:noProof/>
          <w:lang w:val="en-US"/>
        </w:rPr>
        <w:t>Janzen 1967; Stevens 1989)</w:t>
      </w:r>
      <w:r w:rsidR="00657451">
        <w:rPr>
          <w:lang w:val="en-US"/>
        </w:rPr>
        <w:fldChar w:fldCharType="end"/>
      </w:r>
      <w:r w:rsidR="0084354B">
        <w:rPr>
          <w:lang w:val="en-US"/>
        </w:rPr>
        <w:t xml:space="preserve">. Results from this study detected co-gradient variation when comparing </w:t>
      </w:r>
      <w:r w:rsidR="00885634">
        <w:rPr>
          <w:lang w:val="en-US"/>
        </w:rPr>
        <w:t xml:space="preserve">AAS between </w:t>
      </w:r>
      <w:r w:rsidR="0084354B">
        <w:rPr>
          <w:lang w:val="en-US"/>
        </w:rPr>
        <w:t xml:space="preserve">low- and </w:t>
      </w:r>
      <w:r w:rsidR="0084354B">
        <w:rPr>
          <w:lang w:val="en-US"/>
        </w:rPr>
        <w:lastRenderedPageBreak/>
        <w:t xml:space="preserve">high-latitude </w:t>
      </w:r>
      <w:r w:rsidR="0084354B">
        <w:rPr>
          <w:i/>
          <w:iCs/>
          <w:lang w:val="en-US"/>
        </w:rPr>
        <w:t>A. polyacanthus</w:t>
      </w:r>
      <w:r w:rsidR="00885634">
        <w:rPr>
          <w:i/>
          <w:iCs/>
          <w:lang w:val="en-US"/>
        </w:rPr>
        <w:t xml:space="preserve"> </w:t>
      </w:r>
      <w:r w:rsidR="00885634">
        <w:rPr>
          <w:lang w:val="en-US"/>
        </w:rPr>
        <w:t xml:space="preserve">populations. </w:t>
      </w:r>
      <w:r w:rsidR="00457BF8">
        <w:rPr>
          <w:lang w:val="en-US"/>
        </w:rPr>
        <w:t xml:space="preserve">Immune response and hematocrit were similar between populations. Findings suggest that AAS </w:t>
      </w:r>
      <w:r w:rsidR="00386616">
        <w:rPr>
          <w:lang w:val="en-US"/>
        </w:rPr>
        <w:t>is adapted to local regional conditions, and therefore</w:t>
      </w:r>
      <w:r w:rsidR="00F70FC3">
        <w:rPr>
          <w:lang w:val="en-US"/>
        </w:rPr>
        <w:t xml:space="preserve">, intraspecific variation in thermal performance needs to be accounted for when modelling </w:t>
      </w:r>
      <w:r w:rsidR="00F107DA">
        <w:rPr>
          <w:lang w:val="en-US"/>
        </w:rPr>
        <w:t>responses to climate change.</w:t>
      </w:r>
    </w:p>
    <w:p w14:paraId="6AE475CD" w14:textId="43C3C91D" w:rsidR="00B66D97" w:rsidRPr="008315D2" w:rsidRDefault="001C62A2" w:rsidP="00B36451">
      <w:pPr>
        <w:pStyle w:val="Heading2"/>
        <w:spacing w:line="240" w:lineRule="auto"/>
        <w:rPr>
          <w:lang w:val="en-US"/>
        </w:rPr>
      </w:pPr>
      <w:r>
        <w:rPr>
          <w:lang w:val="en-US"/>
        </w:rPr>
        <w:t>A</w:t>
      </w:r>
      <w:r w:rsidR="00B66D97">
        <w:rPr>
          <w:lang w:val="en-US"/>
        </w:rPr>
        <w:t>erobic physiology</w:t>
      </w:r>
    </w:p>
    <w:p w14:paraId="2E4B9AD0" w14:textId="25F49750" w:rsidR="00571DA9" w:rsidRDefault="00F44180" w:rsidP="00B36451">
      <w:pPr>
        <w:spacing w:line="240" w:lineRule="auto"/>
        <w:jc w:val="both"/>
        <w:rPr>
          <w:lang w:val="en-US"/>
        </w:rPr>
      </w:pPr>
      <w:r>
        <w:rPr>
          <w:lang w:val="en-US"/>
        </w:rPr>
        <w:t>Fish from low-latitude</w:t>
      </w:r>
      <w:r w:rsidR="00036BCC">
        <w:rPr>
          <w:lang w:val="en-US"/>
        </w:rPr>
        <w:t xml:space="preserve"> </w:t>
      </w:r>
      <w:r w:rsidR="00AA55BE">
        <w:rPr>
          <w:lang w:val="en-US"/>
        </w:rPr>
        <w:t xml:space="preserve">populations </w:t>
      </w:r>
      <w:r w:rsidR="002F1739">
        <w:rPr>
          <w:lang w:val="en-US"/>
        </w:rPr>
        <w:t>demonstrated</w:t>
      </w:r>
      <w:r w:rsidR="00036BCC">
        <w:rPr>
          <w:lang w:val="en-US"/>
        </w:rPr>
        <w:t xml:space="preserve"> significantly </w:t>
      </w:r>
      <w:r w:rsidR="00F546BB">
        <w:rPr>
          <w:lang w:val="en-US"/>
        </w:rPr>
        <w:t>higher aerobic physiology capacity</w:t>
      </w:r>
      <w:r w:rsidR="00036BCC">
        <w:rPr>
          <w:lang w:val="en-US"/>
        </w:rPr>
        <w:t xml:space="preserve"> at </w:t>
      </w:r>
      <w:r w:rsidR="009635A9">
        <w:rPr>
          <w:lang w:val="en-US"/>
        </w:rPr>
        <w:t>warm</w:t>
      </w:r>
      <w:r w:rsidR="00036BCC">
        <w:rPr>
          <w:lang w:val="en-US"/>
        </w:rPr>
        <w:t xml:space="preserve">er temperatures than conspecifics from high-latitude </w:t>
      </w:r>
      <w:r w:rsidR="006C0701">
        <w:rPr>
          <w:lang w:val="en-US"/>
        </w:rPr>
        <w:t>populations</w:t>
      </w:r>
      <w:r w:rsidR="0094760C">
        <w:rPr>
          <w:lang w:val="en-US"/>
        </w:rPr>
        <w:t xml:space="preserve"> </w:t>
      </w:r>
      <w:r w:rsidR="0094760C">
        <w:rPr>
          <w:color w:val="000000" w:themeColor="text1"/>
          <w:lang w:val="en-US"/>
        </w:rPr>
        <w:t>–</w:t>
      </w:r>
      <w:r w:rsidR="0094760C">
        <w:rPr>
          <w:lang w:val="en-US"/>
        </w:rPr>
        <w:t xml:space="preserve"> evidence</w:t>
      </w:r>
      <w:r w:rsidR="00350728">
        <w:rPr>
          <w:lang w:val="en-US"/>
        </w:rPr>
        <w:t xml:space="preserve"> of co-gradient variation.</w:t>
      </w:r>
      <w:r w:rsidR="00AF2A98">
        <w:rPr>
          <w:lang w:val="en-US"/>
        </w:rPr>
        <w:t xml:space="preserve"> Furthermore, low-latitude populations</w:t>
      </w:r>
      <w:r w:rsidR="005E3B2F">
        <w:rPr>
          <w:lang w:val="en-US"/>
        </w:rPr>
        <w:t xml:space="preserve"> showed higher thermal optimal temperatures than high-latitude conspecifics.</w:t>
      </w:r>
      <w:r w:rsidR="00B26475">
        <w:rPr>
          <w:lang w:val="en-US"/>
        </w:rPr>
        <w:t xml:space="preserve"> </w:t>
      </w:r>
      <w:r w:rsidR="000162EF">
        <w:rPr>
          <w:lang w:val="en-US"/>
        </w:rPr>
        <w:t>Differences in AAS</w:t>
      </w:r>
      <w:r w:rsidR="00CC5A3C">
        <w:rPr>
          <w:lang w:val="en-US"/>
        </w:rPr>
        <w:t xml:space="preserve"> between regions was driven by low-latitude population’s ability to increase</w:t>
      </w:r>
      <w:r w:rsidR="0040501D">
        <w:rPr>
          <w:lang w:val="en-US"/>
        </w:rPr>
        <w:t xml:space="preserve"> their MO</w:t>
      </w:r>
      <w:r w:rsidR="0040501D">
        <w:rPr>
          <w:vertAlign w:val="subscript"/>
          <w:lang w:val="en-US"/>
        </w:rPr>
        <w:t>2max</w:t>
      </w:r>
      <w:r w:rsidR="00EC7CC7">
        <w:rPr>
          <w:vertAlign w:val="subscript"/>
          <w:lang w:val="en-US"/>
        </w:rPr>
        <w:t xml:space="preserve"> </w:t>
      </w:r>
      <w:r w:rsidR="00EC7CC7">
        <w:rPr>
          <w:lang w:val="en-US"/>
        </w:rPr>
        <w:t>at warmer temperatures</w:t>
      </w:r>
      <w:r w:rsidR="00910B11">
        <w:rPr>
          <w:lang w:val="en-US"/>
        </w:rPr>
        <w:t>; offsetting increases in MO</w:t>
      </w:r>
      <w:r w:rsidR="00910B11">
        <w:rPr>
          <w:vertAlign w:val="subscript"/>
          <w:lang w:val="en-US"/>
        </w:rPr>
        <w:t>2rest</w:t>
      </w:r>
      <w:r w:rsidR="00910B11">
        <w:rPr>
          <w:lang w:val="en-US"/>
        </w:rPr>
        <w:t xml:space="preserve">. </w:t>
      </w:r>
      <w:r w:rsidR="00DC35D6">
        <w:rPr>
          <w:lang w:val="en-US"/>
        </w:rPr>
        <w:t>Alternatively, f</w:t>
      </w:r>
      <w:r w:rsidR="00813299">
        <w:rPr>
          <w:lang w:val="en-US"/>
        </w:rPr>
        <w:t xml:space="preserve">ish from high latitude populations </w:t>
      </w:r>
      <w:r w:rsidR="00DC35D6">
        <w:rPr>
          <w:lang w:val="en-US"/>
        </w:rPr>
        <w:t>displayed plateau</w:t>
      </w:r>
      <w:r w:rsidR="000328A9">
        <w:rPr>
          <w:lang w:val="en-US"/>
        </w:rPr>
        <w:t xml:space="preserve">ed </w:t>
      </w:r>
      <w:r w:rsidR="00813299">
        <w:rPr>
          <w:lang w:val="en-US"/>
        </w:rPr>
        <w:t>MO</w:t>
      </w:r>
      <w:r w:rsidR="00813299">
        <w:rPr>
          <w:vertAlign w:val="subscript"/>
          <w:lang w:val="en-US"/>
        </w:rPr>
        <w:t>2max</w:t>
      </w:r>
      <w:r w:rsidR="000328A9">
        <w:rPr>
          <w:vertAlign w:val="subscript"/>
          <w:lang w:val="en-US"/>
        </w:rPr>
        <w:t xml:space="preserve"> </w:t>
      </w:r>
      <w:r w:rsidR="000328A9">
        <w:rPr>
          <w:lang w:val="en-US"/>
        </w:rPr>
        <w:t>values</w:t>
      </w:r>
      <w:r w:rsidR="00813299">
        <w:rPr>
          <w:lang w:val="en-US"/>
        </w:rPr>
        <w:t xml:space="preserve"> at warmer temperatures</w:t>
      </w:r>
      <w:r w:rsidR="00D00FE2">
        <w:rPr>
          <w:lang w:val="en-US"/>
        </w:rPr>
        <w:t xml:space="preserve"> and therefore </w:t>
      </w:r>
      <w:r w:rsidR="002528CC">
        <w:rPr>
          <w:lang w:val="en-US"/>
        </w:rPr>
        <w:t xml:space="preserve">experienced lower AAS </w:t>
      </w:r>
      <w:r w:rsidR="000328A9">
        <w:rPr>
          <w:lang w:val="en-US"/>
        </w:rPr>
        <w:t>was primarily driven by increasing MO</w:t>
      </w:r>
      <w:r w:rsidR="000328A9">
        <w:rPr>
          <w:vertAlign w:val="subscript"/>
          <w:lang w:val="en-US"/>
        </w:rPr>
        <w:t>2Rest</w:t>
      </w:r>
      <w:r w:rsidR="000328A9">
        <w:rPr>
          <w:lang w:val="en-US"/>
        </w:rPr>
        <w:t xml:space="preserve"> values</w:t>
      </w:r>
      <w:r w:rsidR="00A241C4">
        <w:rPr>
          <w:lang w:val="en-US"/>
        </w:rPr>
        <w:t xml:space="preserve">. </w:t>
      </w:r>
      <w:r w:rsidR="001F63B8">
        <w:rPr>
          <w:color w:val="000000" w:themeColor="text1"/>
          <w:lang w:val="en-US"/>
        </w:rPr>
        <w:t xml:space="preserve">Improved capacity for oxygen </w:t>
      </w:r>
      <w:r w:rsidR="001C057D">
        <w:rPr>
          <w:color w:val="000000" w:themeColor="text1"/>
          <w:lang w:val="en-US"/>
        </w:rPr>
        <w:t xml:space="preserve">at higher temperatures </w:t>
      </w:r>
      <w:r w:rsidR="001F63B8">
        <w:rPr>
          <w:color w:val="000000" w:themeColor="text1"/>
          <w:lang w:val="en-US"/>
        </w:rPr>
        <w:t xml:space="preserve">suggests low-latitude populations are adapted to optimize AAS, compared to high-latitude conspecifics. </w:t>
      </w:r>
      <w:r w:rsidR="00A534BB" w:rsidRPr="00DB1AA6">
        <w:rPr>
          <w:lang w:val="en-US"/>
        </w:rPr>
        <w:t>AAS serves as a proxy for the limits of oxygen demanding processes</w:t>
      </w:r>
      <w:r w:rsidR="00F5530F" w:rsidRPr="00DB1AA6">
        <w:rPr>
          <w:lang w:val="en-US"/>
        </w:rPr>
        <w:t xml:space="preserve"> (e.g.,</w:t>
      </w:r>
      <w:r w:rsidR="00A14900">
        <w:rPr>
          <w:lang w:val="en-US"/>
        </w:rPr>
        <w:t xml:space="preserve"> motor activity,</w:t>
      </w:r>
      <w:r w:rsidR="00F5530F" w:rsidRPr="00DB1AA6">
        <w:rPr>
          <w:lang w:val="en-US"/>
        </w:rPr>
        <w:t xml:space="preserve"> reproductive output</w:t>
      </w:r>
      <w:r w:rsidR="00A65897" w:rsidRPr="00DB1AA6">
        <w:rPr>
          <w:lang w:val="en-US"/>
        </w:rPr>
        <w:t>, growth</w:t>
      </w:r>
      <w:r w:rsidR="00F5530F" w:rsidRPr="00DB1AA6">
        <w:rPr>
          <w:lang w:val="en-US"/>
        </w:rPr>
        <w:t>)</w:t>
      </w:r>
      <w:r w:rsidR="00A534BB" w:rsidRPr="00DB1AA6">
        <w:rPr>
          <w:lang w:val="en-US"/>
        </w:rPr>
        <w:t xml:space="preserve"> that can be performed simultaneously </w:t>
      </w:r>
      <w:r w:rsidR="00A534BB" w:rsidRPr="00DB1AA6">
        <w:rPr>
          <w:lang w:val="en-US"/>
        </w:rPr>
        <w:fldChar w:fldCharType="begin" w:fldLock="1"/>
      </w:r>
      <w:r w:rsidR="00A534BB" w:rsidRPr="00DB1AA6">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A534BB" w:rsidRPr="00DB1AA6">
        <w:rPr>
          <w:lang w:val="en-US"/>
        </w:rPr>
        <w:fldChar w:fldCharType="separate"/>
      </w:r>
      <w:r w:rsidR="00A534BB" w:rsidRPr="00DB1AA6">
        <w:rPr>
          <w:noProof/>
          <w:lang w:val="en-US"/>
        </w:rPr>
        <w:t>(Clark et al. 2013)</w:t>
      </w:r>
      <w:r w:rsidR="00A534BB" w:rsidRPr="00DB1AA6">
        <w:rPr>
          <w:lang w:val="en-US"/>
        </w:rPr>
        <w:fldChar w:fldCharType="end"/>
      </w:r>
      <w:r w:rsidR="009E09D3" w:rsidRPr="00DB1AA6">
        <w:rPr>
          <w:lang w:val="en-US"/>
        </w:rPr>
        <w:t xml:space="preserve"> and is expected</w:t>
      </w:r>
      <w:r w:rsidR="0013021D" w:rsidRPr="00DB1AA6">
        <w:rPr>
          <w:lang w:val="en-US"/>
        </w:rPr>
        <w:t xml:space="preserve"> to be the primary mechanism that determines how fish will respond to </w:t>
      </w:r>
      <w:r w:rsidR="00DB1AA6" w:rsidRPr="00DB1AA6">
        <w:rPr>
          <w:lang w:val="en-US"/>
        </w:rPr>
        <w:t>climate change</w:t>
      </w:r>
      <w:r w:rsidR="00DB1AA6">
        <w:rPr>
          <w:lang w:val="en-US"/>
        </w:rPr>
        <w:t xml:space="preserve"> </w:t>
      </w:r>
      <w:r w:rsidR="00DB1AA6" w:rsidRPr="00F77C24">
        <w:rPr>
          <w:lang w:val="en-US"/>
        </w:rPr>
        <w:fldChar w:fldCharType="begin" w:fldLock="1"/>
      </w:r>
      <w:r w:rsidR="00577F37">
        <w:rPr>
          <w:lang w:val="en-US"/>
        </w:rPr>
        <w:instrText>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et al. 2017)","plainTextFormattedCitation":"(Pörtner and Knust 2007; Pörtner et al. 2017)","previouslyFormattedCitation":"(Pörtner and Knust 2007; Pörtner et al. 2017)"},"properties":{"noteIndex":0},"schema":"https://github.com/citation-style-language/schema/raw/master/csl-citation.json"}</w:instrText>
      </w:r>
      <w:r w:rsidR="00DB1AA6" w:rsidRPr="00F77C24">
        <w:rPr>
          <w:lang w:val="en-US"/>
        </w:rPr>
        <w:fldChar w:fldCharType="separate"/>
      </w:r>
      <w:r w:rsidR="00DB1AA6" w:rsidRPr="00F77C24">
        <w:rPr>
          <w:noProof/>
          <w:lang w:val="en-US"/>
        </w:rPr>
        <w:t>(Pörtner and Knust 2007; Pörtner et al. 2017)</w:t>
      </w:r>
      <w:r w:rsidR="00DB1AA6" w:rsidRPr="00F77C24">
        <w:rPr>
          <w:lang w:val="en-US"/>
        </w:rPr>
        <w:fldChar w:fldCharType="end"/>
      </w:r>
      <w:r w:rsidR="00A534BB" w:rsidRPr="00F77C24">
        <w:rPr>
          <w:lang w:val="en-US"/>
        </w:rPr>
        <w:t>.</w:t>
      </w:r>
      <w:r w:rsidR="00522326" w:rsidRPr="00F77C24">
        <w:rPr>
          <w:lang w:val="en-US"/>
        </w:rPr>
        <w:t xml:space="preserve"> </w:t>
      </w:r>
      <w:r w:rsidR="00A534BB" w:rsidRPr="00F77C24">
        <w:rPr>
          <w:lang w:val="en-US"/>
        </w:rPr>
        <w:t>Therefore, at warmer temperatures low-latitude fish are expected to</w:t>
      </w:r>
      <w:r w:rsidR="00762ACD" w:rsidRPr="00F77C24">
        <w:rPr>
          <w:lang w:val="en-US"/>
        </w:rPr>
        <w:t xml:space="preserve"> </w:t>
      </w:r>
      <w:r w:rsidR="00620D4E">
        <w:rPr>
          <w:lang w:val="en-US"/>
        </w:rPr>
        <w:t>have</w:t>
      </w:r>
      <w:r w:rsidR="00823B84" w:rsidRPr="00F77C24">
        <w:rPr>
          <w:lang w:val="en-US"/>
        </w:rPr>
        <w:t xml:space="preserve"> increased</w:t>
      </w:r>
      <w:r w:rsidR="00A05DE7" w:rsidRPr="00F77C24">
        <w:rPr>
          <w:lang w:val="en-US"/>
        </w:rPr>
        <w:t xml:space="preserve"> </w:t>
      </w:r>
      <w:r w:rsidR="00F77C24">
        <w:rPr>
          <w:lang w:val="en-US"/>
        </w:rPr>
        <w:t>fitness</w:t>
      </w:r>
      <w:r w:rsidR="00762ACD" w:rsidRPr="00F77C24">
        <w:rPr>
          <w:lang w:val="en-US"/>
        </w:rPr>
        <w:t xml:space="preserve"> over high-latitude</w:t>
      </w:r>
      <w:r w:rsidR="005C044B" w:rsidRPr="00F77C24">
        <w:rPr>
          <w:lang w:val="en-US"/>
        </w:rPr>
        <w:t xml:space="preserve"> populations</w:t>
      </w:r>
      <w:r w:rsidR="00A65897" w:rsidRPr="00F77C24">
        <w:rPr>
          <w:lang w:val="en-US"/>
        </w:rPr>
        <w:t>.</w:t>
      </w:r>
      <w:r w:rsidR="00D562FB" w:rsidRPr="00F77C24">
        <w:rPr>
          <w:lang w:val="en-US"/>
        </w:rPr>
        <w:t xml:space="preserve"> </w:t>
      </w:r>
    </w:p>
    <w:p w14:paraId="5DF24103" w14:textId="4FFD64EC" w:rsidR="00E57E82" w:rsidRDefault="00E81B1F" w:rsidP="00E57E82">
      <w:pPr>
        <w:spacing w:line="240" w:lineRule="auto"/>
        <w:jc w:val="both"/>
        <w:rPr>
          <w:lang w:val="en-US"/>
        </w:rPr>
      </w:pPr>
      <w:r>
        <w:rPr>
          <w:lang w:val="en-US"/>
        </w:rPr>
        <w:t xml:space="preserve">Evidence of co-gradient variation suggests that for the populations examined in this study </w:t>
      </w:r>
      <w:r w:rsidR="008377EF">
        <w:rPr>
          <w:lang w:val="en-US"/>
        </w:rPr>
        <w:t>genetic and environmental influences on AAS are aligned.</w:t>
      </w:r>
      <w:r w:rsidR="00903555">
        <w:rPr>
          <w:lang w:val="en-US"/>
        </w:rPr>
        <w:t xml:space="preserve"> </w:t>
      </w:r>
      <w:r w:rsidR="005F2A49">
        <w:rPr>
          <w:lang w:val="en-US"/>
        </w:rPr>
        <w:t>However, the primary driver of counter-gradient variation</w:t>
      </w:r>
      <w:r w:rsidR="00E343F1">
        <w:rPr>
          <w:lang w:val="en-US"/>
        </w:rPr>
        <w:t xml:space="preserve"> is differences in </w:t>
      </w:r>
      <w:r w:rsidR="00A5607A">
        <w:rPr>
          <w:lang w:val="en-US"/>
        </w:rPr>
        <w:t xml:space="preserve">phenotypic plasticity and therefore may be dependent on </w:t>
      </w:r>
      <w:r w:rsidR="00634F58">
        <w:rPr>
          <w:lang w:val="en-US"/>
        </w:rPr>
        <w:t xml:space="preserve">differences in </w:t>
      </w:r>
      <w:r w:rsidR="00E343F1">
        <w:rPr>
          <w:lang w:val="en-US"/>
        </w:rPr>
        <w:t>experienced in thermal variation among populations</w:t>
      </w:r>
      <w:r w:rsidR="00634F58">
        <w:rPr>
          <w:lang w:val="en-US"/>
        </w:rPr>
        <w:t>.</w:t>
      </w:r>
      <w:r w:rsidR="00E343F1">
        <w:rPr>
          <w:lang w:val="en-US"/>
        </w:rPr>
        <w:t xml:space="preserve"> </w:t>
      </w:r>
      <w:r w:rsidR="00634F58">
        <w:rPr>
          <w:lang w:val="en-US"/>
        </w:rPr>
        <w:t>However,</w:t>
      </w:r>
      <w:r w:rsidR="00E343F1">
        <w:rPr>
          <w:lang w:val="en-US"/>
        </w:rPr>
        <w:t xml:space="preserve"> for many fish </w:t>
      </w:r>
      <w:r w:rsidR="00B84D77">
        <w:rPr>
          <w:lang w:val="en-US"/>
        </w:rPr>
        <w:t xml:space="preserve">habitat </w:t>
      </w:r>
      <w:r w:rsidR="00E343F1">
        <w:rPr>
          <w:lang w:val="en-US"/>
        </w:rPr>
        <w:t>depth may be more predictive of experience thermal variability than latitude.</w:t>
      </w:r>
      <w:r w:rsidR="00255032">
        <w:rPr>
          <w:lang w:val="en-US"/>
        </w:rPr>
        <w:t xml:space="preserve"> Therefore</w:t>
      </w:r>
      <w:r w:rsidR="00DE6F54">
        <w:rPr>
          <w:lang w:val="en-US"/>
        </w:rPr>
        <w:t xml:space="preserve">, marine </w:t>
      </w:r>
      <w:r w:rsidR="00F76CE1">
        <w:rPr>
          <w:lang w:val="en-US"/>
        </w:rPr>
        <w:t>species may</w:t>
      </w:r>
      <w:r w:rsidR="00BA2BC3">
        <w:rPr>
          <w:lang w:val="en-US"/>
        </w:rPr>
        <w:t xml:space="preserve"> display both co- and counter-gradient variation</w:t>
      </w:r>
      <w:r w:rsidR="005F6474">
        <w:rPr>
          <w:lang w:val="en-US"/>
        </w:rPr>
        <w:t xml:space="preserve"> among populations</w:t>
      </w:r>
      <w:r w:rsidR="00BA2BC3">
        <w:rPr>
          <w:lang w:val="en-US"/>
        </w:rPr>
        <w:t xml:space="preserve">, with the determining factor being </w:t>
      </w:r>
      <w:r w:rsidR="00BC01EC">
        <w:rPr>
          <w:lang w:val="en-US"/>
        </w:rPr>
        <w:t>fine scale biogeography</w:t>
      </w:r>
      <w:r w:rsidR="005F6474">
        <w:rPr>
          <w:lang w:val="en-US"/>
        </w:rPr>
        <w:t xml:space="preserve"> rather than latitude</w:t>
      </w:r>
      <w:r w:rsidR="00BC01EC">
        <w:rPr>
          <w:lang w:val="en-US"/>
        </w:rPr>
        <w:t xml:space="preserve">. </w:t>
      </w:r>
      <w:r w:rsidR="00577F37">
        <w:rPr>
          <w:lang w:val="en-US"/>
        </w:rPr>
        <w:fldChar w:fldCharType="begin" w:fldLock="1"/>
      </w:r>
      <w:r w:rsidR="002F5976">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77F37">
        <w:rPr>
          <w:lang w:val="en-US"/>
        </w:rPr>
        <w:fldChar w:fldCharType="separate"/>
      </w:r>
      <w:r w:rsidR="00577F37" w:rsidRPr="00577F37">
        <w:rPr>
          <w:noProof/>
          <w:lang w:val="en-US"/>
        </w:rPr>
        <w:t xml:space="preserve">Gardiner et al. </w:t>
      </w:r>
      <w:r w:rsidR="00CA38FA">
        <w:rPr>
          <w:noProof/>
          <w:lang w:val="en-US"/>
        </w:rPr>
        <w:t>(</w:t>
      </w:r>
      <w:r w:rsidR="00577F37" w:rsidRPr="00577F37">
        <w:rPr>
          <w:noProof/>
          <w:lang w:val="en-US"/>
        </w:rPr>
        <w:t>2010)</w:t>
      </w:r>
      <w:r w:rsidR="00577F37">
        <w:rPr>
          <w:lang w:val="en-US"/>
        </w:rPr>
        <w:fldChar w:fldCharType="end"/>
      </w:r>
      <w:r w:rsidR="00CA38FA">
        <w:rPr>
          <w:lang w:val="en-US"/>
        </w:rPr>
        <w:t xml:space="preserve"> identified</w:t>
      </w:r>
      <w:r w:rsidR="00CD08B0">
        <w:rPr>
          <w:lang w:val="en-US"/>
        </w:rPr>
        <w:t xml:space="preserve"> counter-gradient variation between </w:t>
      </w:r>
      <w:r w:rsidR="00CD08B0">
        <w:rPr>
          <w:i/>
          <w:iCs/>
          <w:lang w:val="en-US"/>
        </w:rPr>
        <w:t>A. polyacanthus</w:t>
      </w:r>
      <w:r w:rsidR="00CD08B0">
        <w:rPr>
          <w:lang w:val="en-US"/>
        </w:rPr>
        <w:t xml:space="preserve"> populations when </w:t>
      </w:r>
      <w:r w:rsidR="00C244E5">
        <w:rPr>
          <w:lang w:val="en-US"/>
        </w:rPr>
        <w:t>comparing low-latitude populations (i.e., Lizard Island) and</w:t>
      </w:r>
      <w:r w:rsidR="00EB4340">
        <w:rPr>
          <w:lang w:val="en-US"/>
        </w:rPr>
        <w:t xml:space="preserve"> a high-latitude population that exists further south than the high-latitude populations examining in this study. </w:t>
      </w:r>
      <w:r w:rsidR="00CA0992">
        <w:rPr>
          <w:lang w:val="en-US"/>
        </w:rPr>
        <w:t>When examining fine scale biogeography</w:t>
      </w:r>
      <w:r w:rsidR="00EE35B7">
        <w:rPr>
          <w:lang w:val="en-US"/>
        </w:rPr>
        <w:t xml:space="preserve">, </w:t>
      </w:r>
      <w:r w:rsidR="00EE35B7">
        <w:rPr>
          <w:lang w:val="en-US"/>
        </w:rPr>
        <w:fldChar w:fldCharType="begin" w:fldLock="1"/>
      </w:r>
      <w:r w:rsidR="002F5976">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E35B7">
        <w:rPr>
          <w:lang w:val="en-US"/>
        </w:rPr>
        <w:fldChar w:fldCharType="separate"/>
      </w:r>
      <w:r w:rsidR="00EE35B7" w:rsidRPr="00577F37">
        <w:rPr>
          <w:noProof/>
          <w:lang w:val="en-US"/>
        </w:rPr>
        <w:t xml:space="preserve">Gardiner et al. </w:t>
      </w:r>
      <w:r w:rsidR="00EE35B7">
        <w:rPr>
          <w:noProof/>
          <w:lang w:val="en-US"/>
        </w:rPr>
        <w:t>(</w:t>
      </w:r>
      <w:r w:rsidR="00EE35B7" w:rsidRPr="00577F37">
        <w:rPr>
          <w:noProof/>
          <w:lang w:val="en-US"/>
        </w:rPr>
        <w:t>2010)</w:t>
      </w:r>
      <w:r w:rsidR="00EE35B7">
        <w:rPr>
          <w:lang w:val="en-US"/>
        </w:rPr>
        <w:fldChar w:fldCharType="end"/>
      </w:r>
      <w:r w:rsidR="00EE35B7">
        <w:rPr>
          <w:lang w:val="en-US"/>
        </w:rPr>
        <w:t xml:space="preserve"> </w:t>
      </w:r>
      <w:r w:rsidR="00177BBB">
        <w:rPr>
          <w:lang w:val="en-US"/>
        </w:rPr>
        <w:t>sampled</w:t>
      </w:r>
      <w:r w:rsidR="000D20C8">
        <w:rPr>
          <w:lang w:val="en-US"/>
        </w:rPr>
        <w:t xml:space="preserve"> </w:t>
      </w:r>
      <w:r w:rsidR="00E82AD7">
        <w:rPr>
          <w:lang w:val="en-US"/>
        </w:rPr>
        <w:t>high-latitude populations from shallow lagoons</w:t>
      </w:r>
      <w:r w:rsidR="00EA465D">
        <w:rPr>
          <w:lang w:val="en-US"/>
        </w:rPr>
        <w:t>,</w:t>
      </w:r>
      <w:r w:rsidR="004A487B">
        <w:rPr>
          <w:lang w:val="en-US"/>
        </w:rPr>
        <w:t xml:space="preserve"> whereas</w:t>
      </w:r>
      <w:r w:rsidR="001F7C56">
        <w:rPr>
          <w:lang w:val="en-US"/>
        </w:rPr>
        <w:t xml:space="preserve"> this study had fish collected from ~6-12 meters</w:t>
      </w:r>
      <w:r w:rsidR="00064B24">
        <w:rPr>
          <w:lang w:val="en-US"/>
        </w:rPr>
        <w:t xml:space="preserve"> on coral reef shelfs</w:t>
      </w:r>
      <w:r w:rsidR="00425BAA">
        <w:rPr>
          <w:lang w:val="en-US"/>
        </w:rPr>
        <w:t>.</w:t>
      </w:r>
      <w:r w:rsidR="00E6553B">
        <w:rPr>
          <w:lang w:val="en-US"/>
        </w:rPr>
        <w:t xml:space="preserve"> </w:t>
      </w:r>
      <w:r w:rsidR="00517B07">
        <w:rPr>
          <w:lang w:val="en-US"/>
        </w:rPr>
        <w:t xml:space="preserve">Reef flats and lagoons </w:t>
      </w:r>
      <w:r w:rsidR="006C49F4">
        <w:rPr>
          <w:lang w:val="en-US"/>
        </w:rPr>
        <w:t>experience greater short-term thermal variability</w:t>
      </w:r>
      <w:r w:rsidR="00EE7E20">
        <w:rPr>
          <w:lang w:val="en-US"/>
        </w:rPr>
        <w:t xml:space="preserve"> via exposure to semidiurnal </w:t>
      </w:r>
      <w:r w:rsidR="002F5976">
        <w:rPr>
          <w:lang w:val="en-US"/>
        </w:rPr>
        <w:t>tidal oscillation</w:t>
      </w:r>
      <w:r w:rsidR="00736563">
        <w:rPr>
          <w:lang w:val="en-US"/>
        </w:rPr>
        <w:t>s</w:t>
      </w:r>
      <w:r w:rsidR="002F5976">
        <w:rPr>
          <w:lang w:val="en-US"/>
        </w:rPr>
        <w:t xml:space="preserve"> compared to</w:t>
      </w:r>
      <w:r w:rsidR="006C49F4">
        <w:rPr>
          <w:lang w:val="en-US"/>
        </w:rPr>
        <w:t xml:space="preserve"> </w:t>
      </w:r>
      <w:r w:rsidR="00EE7E20">
        <w:rPr>
          <w:lang w:val="en-US"/>
        </w:rPr>
        <w:t>reef slopes that are exposed</w:t>
      </w:r>
      <w:r w:rsidR="003A36C4">
        <w:rPr>
          <w:lang w:val="en-US"/>
        </w:rPr>
        <w:t xml:space="preserve"> </w:t>
      </w:r>
      <w:r w:rsidR="002F5976">
        <w:rPr>
          <w:lang w:val="en-US"/>
        </w:rPr>
        <w:t xml:space="preserve">the open ocean and hence more thermally stable </w:t>
      </w:r>
      <w:r w:rsidR="002F5976">
        <w:rPr>
          <w:lang w:val="en-US"/>
        </w:rPr>
        <w:fldChar w:fldCharType="begin" w:fldLock="1"/>
      </w:r>
      <w:r w:rsidR="007D5BE1">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2F5976">
        <w:rPr>
          <w:lang w:val="en-US"/>
        </w:rPr>
        <w:fldChar w:fldCharType="separate"/>
      </w:r>
      <w:r w:rsidR="002F5976" w:rsidRPr="002F5976">
        <w:rPr>
          <w:noProof/>
          <w:lang w:val="en-US"/>
        </w:rPr>
        <w:t>(Brown et al. 2023)</w:t>
      </w:r>
      <w:r w:rsidR="002F5976">
        <w:rPr>
          <w:lang w:val="en-US"/>
        </w:rPr>
        <w:fldChar w:fldCharType="end"/>
      </w:r>
      <w:r w:rsidR="002F5976">
        <w:rPr>
          <w:lang w:val="en-US"/>
        </w:rPr>
        <w:t xml:space="preserve">. </w:t>
      </w:r>
      <w:r w:rsidR="00B67CD0">
        <w:rPr>
          <w:lang w:val="en-US"/>
        </w:rPr>
        <w:t>Thermally variable lagoonal reef site</w:t>
      </w:r>
      <w:r w:rsidR="00005456">
        <w:rPr>
          <w:lang w:val="en-US"/>
        </w:rPr>
        <w:t xml:space="preserve">s at Heron Island </w:t>
      </w:r>
      <w:r w:rsidR="003A1763">
        <w:rPr>
          <w:lang w:val="en-US"/>
        </w:rPr>
        <w:t xml:space="preserve">have been shown </w:t>
      </w:r>
      <w:r w:rsidR="00333914">
        <w:rPr>
          <w:lang w:val="en-US"/>
        </w:rPr>
        <w:t>experience greater daily temperature maxima, mean temperature</w:t>
      </w:r>
      <w:r w:rsidR="00B445B5">
        <w:rPr>
          <w:lang w:val="en-US"/>
        </w:rPr>
        <w:t>, and magnitude of diel variation</w:t>
      </w:r>
      <w:r w:rsidR="009D4E88">
        <w:rPr>
          <w:lang w:val="en-US"/>
        </w:rPr>
        <w:t>; during heatwave years</w:t>
      </w:r>
      <w:r w:rsidR="00636CA7">
        <w:rPr>
          <w:lang w:val="en-US"/>
        </w:rPr>
        <w:t xml:space="preserve"> daily temperature maximums were recorded at 36.5</w:t>
      </w:r>
      <w:r w:rsidR="00636CA7" w:rsidRPr="00F77C24">
        <w:rPr>
          <w:rFonts w:cstheme="minorHAnsi"/>
          <w:lang w:val="en-US"/>
        </w:rPr>
        <w:t>°C</w:t>
      </w:r>
      <w:r w:rsidR="00636CA7">
        <w:rPr>
          <w:rFonts w:cstheme="minorHAnsi"/>
          <w:lang w:val="en-US"/>
        </w:rPr>
        <w:t xml:space="preserve"> within thermall</w:t>
      </w:r>
      <w:r w:rsidR="007D5BE1">
        <w:rPr>
          <w:rFonts w:cstheme="minorHAnsi"/>
          <w:lang w:val="en-US"/>
        </w:rPr>
        <w:t xml:space="preserve">y variable locations </w:t>
      </w:r>
      <w:r w:rsidR="007D5BE1">
        <w:rPr>
          <w:rFonts w:cstheme="minorHAnsi"/>
          <w:lang w:val="en-US"/>
        </w:rPr>
        <w:fldChar w:fldCharType="begin" w:fldLock="1"/>
      </w:r>
      <w:r w:rsidR="0062519F">
        <w:rPr>
          <w:rFonts w:cstheme="minorHAnsi"/>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7D5BE1">
        <w:rPr>
          <w:rFonts w:cstheme="minorHAnsi"/>
          <w:lang w:val="en-US"/>
        </w:rPr>
        <w:fldChar w:fldCharType="separate"/>
      </w:r>
      <w:r w:rsidR="007D5BE1" w:rsidRPr="007D5BE1">
        <w:rPr>
          <w:rFonts w:cstheme="minorHAnsi"/>
          <w:noProof/>
          <w:lang w:val="en-US"/>
        </w:rPr>
        <w:t>(Brown et al. 2023)</w:t>
      </w:r>
      <w:r w:rsidR="007D5BE1">
        <w:rPr>
          <w:rFonts w:cstheme="minorHAnsi"/>
          <w:lang w:val="en-US"/>
        </w:rPr>
        <w:fldChar w:fldCharType="end"/>
      </w:r>
      <w:r w:rsidR="007D5BE1">
        <w:rPr>
          <w:rFonts w:cstheme="minorHAnsi"/>
          <w:lang w:val="en-US"/>
        </w:rPr>
        <w:t xml:space="preserve">. Therefore, fish sampled by </w:t>
      </w:r>
      <w:r w:rsidR="007D5BE1">
        <w:rPr>
          <w:lang w:val="en-US"/>
        </w:rPr>
        <w:fldChar w:fldCharType="begin" w:fldLock="1"/>
      </w:r>
      <w:r w:rsidR="0062519F">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7D5BE1">
        <w:rPr>
          <w:lang w:val="en-US"/>
        </w:rPr>
        <w:fldChar w:fldCharType="separate"/>
      </w:r>
      <w:r w:rsidR="007D5BE1">
        <w:rPr>
          <w:noProof/>
          <w:lang w:val="en-US"/>
        </w:rPr>
        <w:t>Gardiner et al. (2010)</w:t>
      </w:r>
      <w:r w:rsidR="007D5BE1">
        <w:rPr>
          <w:lang w:val="en-US"/>
        </w:rPr>
        <w:fldChar w:fldCharType="end"/>
      </w:r>
      <w:r w:rsidR="008174EC">
        <w:rPr>
          <w:lang w:val="en-US"/>
        </w:rPr>
        <w:t xml:space="preserve"> may have experienced thermal conditions with a </w:t>
      </w:r>
      <w:r w:rsidR="00664168">
        <w:rPr>
          <w:lang w:val="en-US"/>
        </w:rPr>
        <w:t>greater variability and magnitude than low-latitude reef-shelf populations</w:t>
      </w:r>
      <w:r w:rsidR="000C33DF">
        <w:rPr>
          <w:lang w:val="en-US"/>
        </w:rPr>
        <w:t xml:space="preserve">; these conditions would favor greater investment in phenotypic plasticity </w:t>
      </w:r>
      <w:r w:rsidR="001D4654">
        <w:rPr>
          <w:lang w:val="en-US"/>
        </w:rPr>
        <w:t xml:space="preserve">and therefore contributed to </w:t>
      </w:r>
      <w:r w:rsidR="000C33DF">
        <w:rPr>
          <w:lang w:val="en-US"/>
        </w:rPr>
        <w:t xml:space="preserve">increased AAS compared to </w:t>
      </w:r>
      <w:r w:rsidR="00E57E82">
        <w:rPr>
          <w:lang w:val="en-US"/>
        </w:rPr>
        <w:t>examined</w:t>
      </w:r>
      <w:r w:rsidR="000C33DF">
        <w:rPr>
          <w:lang w:val="en-US"/>
        </w:rPr>
        <w:t xml:space="preserve"> low-latitude populations.</w:t>
      </w:r>
      <w:r w:rsidR="00E57E82" w:rsidRPr="00E57E82">
        <w:rPr>
          <w:lang w:val="en-US"/>
        </w:rPr>
        <w:t xml:space="preserve"> </w:t>
      </w:r>
      <w:r w:rsidR="000B3194">
        <w:rPr>
          <w:lang w:val="en-US"/>
        </w:rPr>
        <w:t xml:space="preserve">In combination with </w:t>
      </w:r>
      <w:r w:rsidR="00E57E82">
        <w:rPr>
          <w:lang w:val="en-US"/>
        </w:rPr>
        <w:fldChar w:fldCharType="begin" w:fldLock="1"/>
      </w:r>
      <w:r w:rsidR="00621425">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57E82">
        <w:rPr>
          <w:lang w:val="en-US"/>
        </w:rPr>
        <w:fldChar w:fldCharType="separate"/>
      </w:r>
      <w:r w:rsidR="00E57E82" w:rsidRPr="00577F37">
        <w:rPr>
          <w:noProof/>
          <w:lang w:val="en-US"/>
        </w:rPr>
        <w:t xml:space="preserve">Gardiner et al. </w:t>
      </w:r>
      <w:r w:rsidR="00E57E82">
        <w:rPr>
          <w:noProof/>
          <w:lang w:val="en-US"/>
        </w:rPr>
        <w:t>(</w:t>
      </w:r>
      <w:r w:rsidR="00E57E82" w:rsidRPr="00577F37">
        <w:rPr>
          <w:noProof/>
          <w:lang w:val="en-US"/>
        </w:rPr>
        <w:t>2010)</w:t>
      </w:r>
      <w:r w:rsidR="00E57E82">
        <w:rPr>
          <w:lang w:val="en-US"/>
        </w:rPr>
        <w:fldChar w:fldCharType="end"/>
      </w:r>
      <w:r w:rsidR="00621425">
        <w:rPr>
          <w:lang w:val="en-US"/>
        </w:rPr>
        <w:t>,</w:t>
      </w:r>
      <w:r w:rsidR="00E57E82">
        <w:rPr>
          <w:lang w:val="en-US"/>
        </w:rPr>
        <w:t xml:space="preserve"> findings</w:t>
      </w:r>
      <w:r w:rsidR="001D4654">
        <w:rPr>
          <w:lang w:val="en-US"/>
        </w:rPr>
        <w:t xml:space="preserve"> from</w:t>
      </w:r>
      <w:r w:rsidR="00E57E82">
        <w:rPr>
          <w:lang w:val="en-US"/>
        </w:rPr>
        <w:t xml:space="preserve"> </w:t>
      </w:r>
      <w:r w:rsidR="000B3194">
        <w:rPr>
          <w:lang w:val="en-US"/>
        </w:rPr>
        <w:t xml:space="preserve">this study suggests that </w:t>
      </w:r>
      <w:r w:rsidR="000B3194">
        <w:rPr>
          <w:i/>
          <w:iCs/>
          <w:lang w:val="en-US"/>
        </w:rPr>
        <w:t xml:space="preserve">A. </w:t>
      </w:r>
      <w:r w:rsidR="00F83931" w:rsidRPr="00F83931">
        <w:rPr>
          <w:i/>
          <w:iCs/>
          <w:lang w:val="en-US"/>
        </w:rPr>
        <w:t>polyacanthus</w:t>
      </w:r>
      <w:r w:rsidR="000B3194">
        <w:rPr>
          <w:lang w:val="en-US"/>
        </w:rPr>
        <w:t xml:space="preserve"> may exhibit both co- and counter gradient variation among </w:t>
      </w:r>
      <w:r w:rsidR="005239DF">
        <w:rPr>
          <w:lang w:val="en-US"/>
        </w:rPr>
        <w:t>populations</w:t>
      </w:r>
      <w:r w:rsidR="001D4654">
        <w:rPr>
          <w:lang w:val="en-US"/>
        </w:rPr>
        <w:t>, depending on the population in question</w:t>
      </w:r>
      <w:r w:rsidR="004C45D8">
        <w:rPr>
          <w:lang w:val="en-US"/>
        </w:rPr>
        <w:t xml:space="preserve">, </w:t>
      </w:r>
      <w:r w:rsidR="00E57E82" w:rsidRPr="000B3194">
        <w:rPr>
          <w:lang w:val="en-US"/>
        </w:rPr>
        <w:t>elucidat</w:t>
      </w:r>
      <w:r w:rsidR="004C45D8">
        <w:rPr>
          <w:lang w:val="en-US"/>
        </w:rPr>
        <w:t>ing</w:t>
      </w:r>
      <w:r w:rsidR="00E57E82">
        <w:rPr>
          <w:lang w:val="en-US"/>
        </w:rPr>
        <w:t xml:space="preserve"> the importance of incorporating </w:t>
      </w:r>
      <w:r w:rsidR="005239DF">
        <w:rPr>
          <w:lang w:val="en-US"/>
        </w:rPr>
        <w:t>macro- and fine-</w:t>
      </w:r>
      <w:r w:rsidR="00E57E82">
        <w:rPr>
          <w:lang w:val="en-US"/>
        </w:rPr>
        <w:t>scale biogeography in understanding</w:t>
      </w:r>
      <w:r w:rsidR="000B3194">
        <w:rPr>
          <w:lang w:val="en-US"/>
        </w:rPr>
        <w:t xml:space="preserve"> intraspecific variation between populations. </w:t>
      </w:r>
      <w:r w:rsidR="00E57E82">
        <w:rPr>
          <w:lang w:val="en-US"/>
        </w:rPr>
        <w:t xml:space="preserve"> </w:t>
      </w:r>
    </w:p>
    <w:p w14:paraId="1002930F" w14:textId="697C735E" w:rsidR="00CC31B8" w:rsidRDefault="00730FA4" w:rsidP="009B1525">
      <w:pPr>
        <w:spacing w:line="240" w:lineRule="auto"/>
        <w:jc w:val="both"/>
        <w:rPr>
          <w:rFonts w:cstheme="minorHAnsi"/>
          <w:lang w:val="en-US"/>
        </w:rPr>
      </w:pPr>
      <w:r>
        <w:rPr>
          <w:lang w:val="en-US"/>
        </w:rPr>
        <w:t>R</w:t>
      </w:r>
      <w:r w:rsidR="00485D48">
        <w:rPr>
          <w:lang w:val="en-US"/>
        </w:rPr>
        <w:t>esults display patterns representing local adaptation, however,</w:t>
      </w:r>
      <w:r w:rsidR="0000537F">
        <w:rPr>
          <w:lang w:val="en-US"/>
        </w:rPr>
        <w:t xml:space="preserve"> failed to show significant differences at</w:t>
      </w:r>
      <w:r w:rsidR="00FF2277">
        <w:rPr>
          <w:lang w:val="en-US"/>
        </w:rPr>
        <w:t xml:space="preserve"> regional</w:t>
      </w:r>
      <w:r w:rsidR="0000537F">
        <w:rPr>
          <w:lang w:val="en-US"/>
        </w:rPr>
        <w:t xml:space="preserve"> average summer temperatures, that are predicted to drive </w:t>
      </w:r>
      <w:r w:rsidR="001C0C34">
        <w:rPr>
          <w:lang w:val="en-US"/>
        </w:rPr>
        <w:t>thermal local adaptation.</w:t>
      </w:r>
      <w:r w:rsidR="007B2CE0">
        <w:rPr>
          <w:lang w:val="en-US"/>
        </w:rPr>
        <w:t xml:space="preserve"> </w:t>
      </w:r>
      <w:r w:rsidR="003A0DB4">
        <w:rPr>
          <w:rFonts w:cstheme="minorHAnsi"/>
          <w:lang w:val="en-US"/>
        </w:rPr>
        <w:t>However, l</w:t>
      </w:r>
      <w:r w:rsidR="00754FE1">
        <w:rPr>
          <w:rFonts w:cstheme="minorHAnsi"/>
          <w:lang w:val="en-US"/>
        </w:rPr>
        <w:t xml:space="preserve">ocal adaptation can be difficult to see when testing at intermediate temperatures that are shared between populations </w:t>
      </w:r>
      <w:r w:rsidR="00754FE1">
        <w:rPr>
          <w:rFonts w:cstheme="minorHAnsi"/>
          <w:lang w:val="en-US"/>
        </w:rPr>
        <w:fldChar w:fldCharType="begin" w:fldLock="1"/>
      </w:r>
      <w:r w:rsidR="00D16C34">
        <w:rPr>
          <w:rFonts w:cstheme="minorHAnsi"/>
          <w:lang w:val="en-US"/>
        </w:rPr>
        <w:instrText>ADDIN CSL_CITATION {"citationItems":[{"id":"ITEM-1","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1","issue":"6","issued":{"date-parts":[["2020"]]},"page":"1205-1214","title":"Multigenerational exposure to elevated temperatures leads to a reduction in standard metabolic rate in the wild","type":"article-journal","volume":"34"},"uris":["http://www.mendeley.com/documents/?uuid=7349dca6-11d9-4ab7-9357-ac9157495fb0"]}],"mendeley":{"formattedCitation":"(Pilakouta et al. 2020)","plainTextFormattedCitation":"(Pilakouta et al. 2020)","previouslyFormattedCitation":"(Pilakouta et al. 2020)"},"properties":{"noteIndex":0},"schema":"https://github.com/citation-style-language/schema/raw/master/csl-citation.json"}</w:instrText>
      </w:r>
      <w:r w:rsidR="00754FE1">
        <w:rPr>
          <w:rFonts w:cstheme="minorHAnsi"/>
          <w:lang w:val="en-US"/>
        </w:rPr>
        <w:fldChar w:fldCharType="separate"/>
      </w:r>
      <w:r w:rsidR="00754FE1" w:rsidRPr="00754FE1">
        <w:rPr>
          <w:rFonts w:cstheme="minorHAnsi"/>
          <w:noProof/>
          <w:lang w:val="en-US"/>
        </w:rPr>
        <w:t>(Pilakouta et al. 2020)</w:t>
      </w:r>
      <w:r w:rsidR="00754FE1">
        <w:rPr>
          <w:rFonts w:cstheme="minorHAnsi"/>
          <w:lang w:val="en-US"/>
        </w:rPr>
        <w:fldChar w:fldCharType="end"/>
      </w:r>
      <w:r w:rsidR="00754FE1">
        <w:rPr>
          <w:rFonts w:cstheme="minorHAnsi"/>
          <w:lang w:val="en-US"/>
        </w:rPr>
        <w:t xml:space="preserve">. Within this current study significant differences between regions were only identified once </w:t>
      </w:r>
      <w:r w:rsidR="007E41B4">
        <w:rPr>
          <w:lang w:val="en-US"/>
        </w:rPr>
        <w:t>t</w:t>
      </w:r>
      <w:r w:rsidR="00997746">
        <w:rPr>
          <w:lang w:val="en-US"/>
        </w:rPr>
        <w:t xml:space="preserve">emperatures </w:t>
      </w:r>
      <w:r w:rsidR="007E41B4">
        <w:rPr>
          <w:lang w:val="en-US"/>
        </w:rPr>
        <w:t>exceeded conditions that</w:t>
      </w:r>
      <w:r w:rsidR="00BA5DB0">
        <w:rPr>
          <w:lang w:val="en-US"/>
        </w:rPr>
        <w:t xml:space="preserve"> high-latitude populations ex</w:t>
      </w:r>
      <w:r w:rsidR="000F0AC6">
        <w:rPr>
          <w:lang w:val="en-US"/>
        </w:rPr>
        <w:t>perience</w:t>
      </w:r>
      <w:r w:rsidR="00DB37BD">
        <w:rPr>
          <w:rFonts w:cstheme="minorHAnsi"/>
          <w:lang w:val="en-US"/>
        </w:rPr>
        <w:t>.</w:t>
      </w:r>
      <w:r w:rsidR="00BA5DB0">
        <w:rPr>
          <w:rFonts w:cstheme="minorHAnsi"/>
          <w:lang w:val="en-US"/>
        </w:rPr>
        <w:t xml:space="preserve"> </w:t>
      </w:r>
      <w:r w:rsidR="00784D4D">
        <w:rPr>
          <w:rFonts w:cstheme="minorHAnsi"/>
          <w:lang w:val="en-US"/>
        </w:rPr>
        <w:t>Increasing</w:t>
      </w:r>
      <w:r w:rsidR="000F0AC6">
        <w:rPr>
          <w:rFonts w:cstheme="minorHAnsi"/>
          <w:lang w:val="en-US"/>
        </w:rPr>
        <w:t xml:space="preserve"> the range of</w:t>
      </w:r>
      <w:r w:rsidR="00784D4D">
        <w:rPr>
          <w:rFonts w:cstheme="minorHAnsi"/>
          <w:lang w:val="en-US"/>
        </w:rPr>
        <w:t xml:space="preserve"> testing temperatures to include cooler conditions that low-latitude populations rarely or do not experience</w:t>
      </w:r>
      <w:r w:rsidR="00142309">
        <w:rPr>
          <w:rFonts w:cstheme="minorHAnsi"/>
          <w:lang w:val="en-US"/>
        </w:rPr>
        <w:t>, but high-latitude populations do</w:t>
      </w:r>
      <w:r w:rsidR="009E1B7A">
        <w:rPr>
          <w:rFonts w:cstheme="minorHAnsi"/>
          <w:lang w:val="en-US"/>
        </w:rPr>
        <w:t xml:space="preserve"> (e.g.,</w:t>
      </w:r>
      <w:r w:rsidR="00142309">
        <w:rPr>
          <w:rFonts w:cstheme="minorHAnsi"/>
          <w:lang w:val="en-US"/>
        </w:rPr>
        <w:t xml:space="preserve"> 2</w:t>
      </w:r>
      <w:r w:rsidR="00083880">
        <w:rPr>
          <w:rFonts w:cstheme="minorHAnsi"/>
          <w:lang w:val="en-US"/>
        </w:rPr>
        <w:t>0-23</w:t>
      </w:r>
      <w:r w:rsidR="00083880" w:rsidRPr="00F77C24">
        <w:rPr>
          <w:rFonts w:cstheme="minorHAnsi"/>
          <w:lang w:val="en-US"/>
        </w:rPr>
        <w:t>°C</w:t>
      </w:r>
      <w:r w:rsidR="00083880">
        <w:rPr>
          <w:rFonts w:cstheme="minorHAnsi"/>
          <w:lang w:val="en-US"/>
        </w:rPr>
        <w:t>)</w:t>
      </w:r>
      <w:r w:rsidR="00F46161">
        <w:rPr>
          <w:rFonts w:cstheme="minorHAnsi"/>
          <w:lang w:val="en-US"/>
        </w:rPr>
        <w:t>,</w:t>
      </w:r>
      <w:r>
        <w:rPr>
          <w:rFonts w:cstheme="minorHAnsi"/>
          <w:lang w:val="en-US"/>
        </w:rPr>
        <w:t xml:space="preserve"> </w:t>
      </w:r>
      <w:r>
        <w:rPr>
          <w:rFonts w:cstheme="minorHAnsi"/>
          <w:lang w:val="en-US"/>
        </w:rPr>
        <w:lastRenderedPageBreak/>
        <w:t xml:space="preserve">may </w:t>
      </w:r>
      <w:r w:rsidR="00793AFC">
        <w:rPr>
          <w:rFonts w:cstheme="minorHAnsi"/>
          <w:lang w:val="en-US"/>
        </w:rPr>
        <w:t>identify ‘local vs. foreign’ as well as ‘home vs away’ criterion</w:t>
      </w:r>
      <w:r w:rsidR="00D8309A">
        <w:rPr>
          <w:rFonts w:cstheme="minorHAnsi"/>
          <w:lang w:val="en-US"/>
        </w:rPr>
        <w:t xml:space="preserve"> </w:t>
      </w:r>
      <w:r w:rsidR="00D8309A">
        <w:rPr>
          <w:rFonts w:cstheme="minorHAnsi"/>
          <w:lang w:val="en-US"/>
        </w:rPr>
        <w:fldChar w:fldCharType="begin" w:fldLock="1"/>
      </w:r>
      <w:r w:rsidR="00B0004D">
        <w:rPr>
          <w:rFonts w:cstheme="minorHAnsi"/>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mendeley":{"formattedCitation":"(Kawecki and Ebert 2004)","plainTextFormattedCitation":"(Kawecki and Ebert 2004)","previouslyFormattedCitation":"(Kawecki and Ebert 2004)"},"properties":{"noteIndex":0},"schema":"https://github.com/citation-style-language/schema/raw/master/csl-citation.json"}</w:instrText>
      </w:r>
      <w:r w:rsidR="00D8309A">
        <w:rPr>
          <w:rFonts w:cstheme="minorHAnsi"/>
          <w:lang w:val="en-US"/>
        </w:rPr>
        <w:fldChar w:fldCharType="separate"/>
      </w:r>
      <w:r w:rsidR="00D8309A" w:rsidRPr="00D8309A">
        <w:rPr>
          <w:rFonts w:cstheme="minorHAnsi"/>
          <w:noProof/>
          <w:lang w:val="en-US"/>
        </w:rPr>
        <w:t>(Kawecki and Ebert 2004)</w:t>
      </w:r>
      <w:r w:rsidR="00D8309A">
        <w:rPr>
          <w:rFonts w:cstheme="minorHAnsi"/>
          <w:lang w:val="en-US"/>
        </w:rPr>
        <w:fldChar w:fldCharType="end"/>
      </w:r>
      <w:r w:rsidR="00793AFC">
        <w:rPr>
          <w:rFonts w:cstheme="minorHAnsi"/>
          <w:lang w:val="en-US"/>
        </w:rPr>
        <w:t xml:space="preserve"> </w:t>
      </w:r>
      <w:r>
        <w:rPr>
          <w:rFonts w:cstheme="minorHAnsi"/>
          <w:lang w:val="en-US"/>
        </w:rPr>
        <w:t>between populations</w:t>
      </w:r>
      <w:r w:rsidR="00F46161">
        <w:rPr>
          <w:rFonts w:cstheme="minorHAnsi"/>
          <w:lang w:val="en-US"/>
        </w:rPr>
        <w:t xml:space="preserve"> more conclusively</w:t>
      </w:r>
      <w:r>
        <w:rPr>
          <w:rFonts w:cstheme="minorHAnsi"/>
          <w:lang w:val="en-US"/>
        </w:rPr>
        <w:t xml:space="preserve">. </w:t>
      </w:r>
    </w:p>
    <w:p w14:paraId="68BEA3FE" w14:textId="45B1C4EA" w:rsidR="003C7A6F" w:rsidRDefault="003C7A6F" w:rsidP="003C7A6F">
      <w:pPr>
        <w:pStyle w:val="Heading2"/>
        <w:rPr>
          <w:lang w:val="en-US"/>
        </w:rPr>
      </w:pPr>
      <w:r>
        <w:rPr>
          <w:lang w:val="en-US"/>
        </w:rPr>
        <w:t xml:space="preserve">Immune response </w:t>
      </w:r>
    </w:p>
    <w:p w14:paraId="47CC7CB5" w14:textId="6BAEAB96" w:rsidR="003C7A6F" w:rsidRDefault="00391A44" w:rsidP="003C423A">
      <w:pPr>
        <w:jc w:val="both"/>
        <w:rPr>
          <w:rFonts w:cstheme="minorHAnsi"/>
          <w:lang w:val="en-US"/>
        </w:rPr>
      </w:pPr>
      <w:r>
        <w:rPr>
          <w:lang w:val="en-US"/>
        </w:rPr>
        <w:t>Immune response was dependent on temperature, however,</w:t>
      </w:r>
      <w:r w:rsidR="00B763C0">
        <w:rPr>
          <w:lang w:val="en-US"/>
        </w:rPr>
        <w:t xml:space="preserve"> fish from low- and high-latitude showed similar responses. </w:t>
      </w:r>
      <w:r w:rsidR="00E547A0">
        <w:rPr>
          <w:lang w:val="en-US"/>
        </w:rPr>
        <w:t>The warmest temperature test</w:t>
      </w:r>
      <w:r w:rsidR="00E62F7F">
        <w:rPr>
          <w:lang w:val="en-US"/>
        </w:rPr>
        <w:t>ed</w:t>
      </w:r>
      <w:r w:rsidR="006C1D96">
        <w:rPr>
          <w:lang w:val="en-US"/>
        </w:rPr>
        <w:t>, 31.5</w:t>
      </w:r>
      <w:r w:rsidR="006C1D96" w:rsidRPr="00F77C24">
        <w:rPr>
          <w:rFonts w:cstheme="minorHAnsi"/>
          <w:lang w:val="en-US"/>
        </w:rPr>
        <w:t>°C</w:t>
      </w:r>
      <w:r w:rsidR="006C1D96">
        <w:rPr>
          <w:rFonts w:cstheme="minorHAnsi"/>
          <w:lang w:val="en-US"/>
        </w:rPr>
        <w:t>,</w:t>
      </w:r>
      <w:r w:rsidR="00E62F7F">
        <w:rPr>
          <w:lang w:val="en-US"/>
        </w:rPr>
        <w:t xml:space="preserve"> resulted in the lowest immune response. Simil</w:t>
      </w:r>
      <w:r w:rsidR="006C1D96">
        <w:rPr>
          <w:lang w:val="en-US"/>
        </w:rPr>
        <w:t xml:space="preserve">ar responses </w:t>
      </w:r>
      <w:r w:rsidR="00181B85">
        <w:rPr>
          <w:lang w:val="en-US"/>
        </w:rPr>
        <w:t>have been</w:t>
      </w:r>
      <w:r w:rsidR="006C1D96">
        <w:rPr>
          <w:rFonts w:cstheme="minorHAnsi"/>
          <w:lang w:val="en-US"/>
        </w:rPr>
        <w:t xml:space="preserve"> </w:t>
      </w:r>
      <w:r w:rsidR="00181B85">
        <w:rPr>
          <w:rFonts w:cstheme="minorHAnsi"/>
          <w:lang w:val="en-US"/>
        </w:rPr>
        <w:t>observed</w:t>
      </w:r>
      <w:r w:rsidR="006C1D96">
        <w:rPr>
          <w:rFonts w:cstheme="minorHAnsi"/>
          <w:lang w:val="en-US"/>
        </w:rPr>
        <w:t xml:space="preserve"> </w:t>
      </w:r>
      <w:r w:rsidR="00932AF6">
        <w:rPr>
          <w:rFonts w:cstheme="minorHAnsi"/>
          <w:lang w:val="en-US"/>
        </w:rPr>
        <w:t>in rabbitfish (</w:t>
      </w:r>
      <w:r w:rsidR="00932AF6">
        <w:rPr>
          <w:rFonts w:cstheme="minorHAnsi"/>
          <w:i/>
          <w:iCs/>
          <w:lang w:val="en-US"/>
        </w:rPr>
        <w:t xml:space="preserve">Siganus </w:t>
      </w:r>
      <w:r w:rsidR="00181B85">
        <w:rPr>
          <w:rFonts w:cstheme="minorHAnsi"/>
          <w:i/>
          <w:iCs/>
          <w:lang w:val="en-US"/>
        </w:rPr>
        <w:t>doliatus</w:t>
      </w:r>
      <w:r w:rsidR="00181B85">
        <w:rPr>
          <w:rFonts w:cstheme="minorHAnsi"/>
          <w:lang w:val="en-US"/>
        </w:rPr>
        <w:t xml:space="preserve">), where no immune response was detected at </w:t>
      </w:r>
      <w:r w:rsidR="00181B85">
        <w:rPr>
          <w:lang w:val="en-US"/>
        </w:rPr>
        <w:t>31.5</w:t>
      </w:r>
      <w:r w:rsidR="00181B85" w:rsidRPr="00F77C24">
        <w:rPr>
          <w:rFonts w:cstheme="minorHAnsi"/>
          <w:lang w:val="en-US"/>
        </w:rPr>
        <w:t>°C</w:t>
      </w:r>
      <w:r w:rsidR="00371B9F">
        <w:rPr>
          <w:rFonts w:cstheme="minorHAnsi"/>
          <w:lang w:val="en-US"/>
        </w:rPr>
        <w:t xml:space="preserve"> </w:t>
      </w:r>
      <w:r w:rsidR="00371B9F">
        <w:rPr>
          <w:rFonts w:cstheme="minorHAnsi"/>
          <w:lang w:val="en-US"/>
        </w:rPr>
        <w:fldChar w:fldCharType="begin" w:fldLock="1"/>
      </w:r>
      <w:r w:rsidR="00231CD5">
        <w:rPr>
          <w:rFonts w:cstheme="minorHAnsi"/>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eviouslyFormattedCitation":"(LaMonica et al. 2021)"},"properties":{"noteIndex":0},"schema":"https://github.com/citation-style-language/schema/raw/master/csl-citation.json"}</w:instrText>
      </w:r>
      <w:r w:rsidR="00371B9F">
        <w:rPr>
          <w:rFonts w:cstheme="minorHAnsi"/>
          <w:lang w:val="en-US"/>
        </w:rPr>
        <w:fldChar w:fldCharType="separate"/>
      </w:r>
      <w:r w:rsidR="00371B9F" w:rsidRPr="00371B9F">
        <w:rPr>
          <w:rFonts w:cstheme="minorHAnsi"/>
          <w:noProof/>
          <w:lang w:val="en-US"/>
        </w:rPr>
        <w:t>(LaMonica et al. 2021)</w:t>
      </w:r>
      <w:r w:rsidR="00371B9F">
        <w:rPr>
          <w:rFonts w:cstheme="minorHAnsi"/>
          <w:lang w:val="en-US"/>
        </w:rPr>
        <w:fldChar w:fldCharType="end"/>
      </w:r>
      <w:r w:rsidR="00371B9F">
        <w:rPr>
          <w:rFonts w:cstheme="minorHAnsi"/>
          <w:lang w:val="en-US"/>
        </w:rPr>
        <w:t>.</w:t>
      </w:r>
      <w:r w:rsidR="007627FE">
        <w:rPr>
          <w:rFonts w:cstheme="minorHAnsi"/>
          <w:lang w:val="en-US"/>
        </w:rPr>
        <w:t xml:space="preserve"> </w:t>
      </w:r>
      <w:r w:rsidR="00D36053">
        <w:rPr>
          <w:rFonts w:cstheme="minorHAnsi"/>
          <w:lang w:val="en-US"/>
        </w:rPr>
        <w:t>Evidence to date suggests that a</w:t>
      </w:r>
      <w:r w:rsidR="00DC5DEA">
        <w:rPr>
          <w:rFonts w:cstheme="minorHAnsi"/>
          <w:lang w:val="en-US"/>
        </w:rPr>
        <w:t xml:space="preserve">s temperatures increase and/or heatwaves </w:t>
      </w:r>
      <w:r w:rsidR="008C5F0E">
        <w:rPr>
          <w:rFonts w:cstheme="minorHAnsi"/>
          <w:lang w:val="en-US"/>
        </w:rPr>
        <w:t>increase in frequency and magnitude</w:t>
      </w:r>
      <w:r w:rsidR="00D36053">
        <w:rPr>
          <w:rFonts w:cstheme="minorHAnsi"/>
          <w:lang w:val="en-US"/>
        </w:rPr>
        <w:t xml:space="preserve">, thermal conditions </w:t>
      </w:r>
      <w:r w:rsidR="00544B50">
        <w:rPr>
          <w:rFonts w:cstheme="minorHAnsi"/>
          <w:lang w:val="en-US"/>
        </w:rPr>
        <w:t xml:space="preserve">will begin to compromise the immune response of fish. </w:t>
      </w:r>
      <w:r w:rsidR="00E30742">
        <w:rPr>
          <w:rFonts w:cstheme="minorHAnsi"/>
          <w:lang w:val="en-US"/>
        </w:rPr>
        <w:t>Immunological research into measuring and understanding PHA responses in fish remains scarce compared t</w:t>
      </w:r>
      <w:r w:rsidR="00C035AC">
        <w:rPr>
          <w:rFonts w:cstheme="minorHAnsi"/>
          <w:lang w:val="en-US"/>
        </w:rPr>
        <w:t>o other taxa. Within bird species</w:t>
      </w:r>
      <w:r w:rsidR="00787051">
        <w:rPr>
          <w:rFonts w:cstheme="minorHAnsi"/>
          <w:lang w:val="en-US"/>
        </w:rPr>
        <w:t xml:space="preserve"> PHA </w:t>
      </w:r>
      <w:r w:rsidR="00603921">
        <w:rPr>
          <w:rFonts w:cstheme="minorHAnsi"/>
          <w:lang w:val="en-US"/>
        </w:rPr>
        <w:t>swelling responses have been shown to be</w:t>
      </w:r>
      <w:r w:rsidR="006C51B2">
        <w:rPr>
          <w:rFonts w:cstheme="minorHAnsi"/>
          <w:lang w:val="en-US"/>
        </w:rPr>
        <w:t xml:space="preserve"> less costly than other behaviors (e.g., </w:t>
      </w:r>
      <w:r w:rsidR="00787051">
        <w:rPr>
          <w:rFonts w:cstheme="minorHAnsi"/>
          <w:lang w:val="en-US"/>
        </w:rPr>
        <w:t>molting</w:t>
      </w:r>
      <w:r w:rsidR="006C51B2">
        <w:rPr>
          <w:rFonts w:cstheme="minorHAnsi"/>
          <w:lang w:val="en-US"/>
        </w:rPr>
        <w:t xml:space="preserve">, </w:t>
      </w:r>
      <w:r w:rsidR="00787051">
        <w:rPr>
          <w:rFonts w:cstheme="minorHAnsi"/>
          <w:lang w:val="en-US"/>
        </w:rPr>
        <w:t>breeding</w:t>
      </w:r>
      <w:r w:rsidR="007A6C54">
        <w:rPr>
          <w:rFonts w:cstheme="minorHAnsi"/>
          <w:lang w:val="en-US"/>
        </w:rPr>
        <w:t xml:space="preserve">; </w:t>
      </w:r>
      <w:r w:rsidR="00CB1E2D">
        <w:rPr>
          <w:rFonts w:cstheme="minorHAnsi"/>
          <w:lang w:val="en-US"/>
        </w:rPr>
        <w:fldChar w:fldCharType="begin" w:fldLock="1"/>
      </w:r>
      <w:r w:rsidR="008948C2">
        <w:rPr>
          <w:rFonts w:cstheme="minorHAnsi"/>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manualFormatting":"Martin et al. 2006)","plainTextFormattedCitation":"(Martin et al. 2006)","previouslyFormattedCitation":"(Martin et al. 2006)"},"properties":{"noteIndex":0},"schema":"https://github.com/citation-style-language/schema/raw/master/csl-citation.json"}</w:instrText>
      </w:r>
      <w:r w:rsidR="00CB1E2D">
        <w:rPr>
          <w:rFonts w:cstheme="minorHAnsi"/>
          <w:lang w:val="en-US"/>
        </w:rPr>
        <w:fldChar w:fldCharType="separate"/>
      </w:r>
      <w:r w:rsidR="00CB1E2D" w:rsidRPr="00CB1E2D">
        <w:rPr>
          <w:rFonts w:cstheme="minorHAnsi"/>
          <w:noProof/>
          <w:lang w:val="en-US"/>
        </w:rPr>
        <w:t>Martin et al. 2006)</w:t>
      </w:r>
      <w:r w:rsidR="00CB1E2D">
        <w:rPr>
          <w:rFonts w:cstheme="minorHAnsi"/>
          <w:lang w:val="en-US"/>
        </w:rPr>
        <w:fldChar w:fldCharType="end"/>
      </w:r>
      <w:r w:rsidR="00CB1E2D">
        <w:rPr>
          <w:rFonts w:cstheme="minorHAnsi"/>
          <w:lang w:val="en-US"/>
        </w:rPr>
        <w:t>.</w:t>
      </w:r>
      <w:r w:rsidR="000C0AFB">
        <w:rPr>
          <w:rFonts w:cstheme="minorHAnsi"/>
          <w:lang w:val="en-US"/>
        </w:rPr>
        <w:t xml:space="preserve"> If</w:t>
      </w:r>
      <w:r w:rsidR="001467B4">
        <w:rPr>
          <w:rFonts w:cstheme="minorHAnsi"/>
          <w:lang w:val="en-US"/>
        </w:rPr>
        <w:t xml:space="preserve"> similar</w:t>
      </w:r>
      <w:r w:rsidR="00F62622">
        <w:rPr>
          <w:rFonts w:cstheme="minorHAnsi"/>
          <w:lang w:val="en-US"/>
        </w:rPr>
        <w:t xml:space="preserve"> </w:t>
      </w:r>
      <w:r w:rsidR="00581EA1">
        <w:rPr>
          <w:rFonts w:cstheme="minorHAnsi"/>
          <w:lang w:val="en-US"/>
        </w:rPr>
        <w:t xml:space="preserve">conditions exist within fish, </w:t>
      </w:r>
      <w:r w:rsidR="000D5C22">
        <w:rPr>
          <w:rFonts w:cstheme="minorHAnsi"/>
          <w:lang w:val="en-US"/>
        </w:rPr>
        <w:t>a</w:t>
      </w:r>
      <w:r w:rsidR="009E510E">
        <w:rPr>
          <w:rFonts w:cstheme="minorHAnsi"/>
          <w:lang w:val="en-US"/>
        </w:rPr>
        <w:t xml:space="preserve"> limited ability to mount immune responses at 31.5</w:t>
      </w:r>
      <w:r w:rsidR="009E510E" w:rsidRPr="00F77C24">
        <w:rPr>
          <w:rFonts w:cstheme="minorHAnsi"/>
          <w:lang w:val="en-US"/>
        </w:rPr>
        <w:t>°C</w:t>
      </w:r>
      <w:r w:rsidR="009E510E">
        <w:rPr>
          <w:rFonts w:cstheme="minorHAnsi"/>
          <w:lang w:val="en-US"/>
        </w:rPr>
        <w:t xml:space="preserve"> suggests that</w:t>
      </w:r>
      <w:r w:rsidR="00945279">
        <w:rPr>
          <w:rFonts w:cstheme="minorHAnsi"/>
          <w:lang w:val="en-US"/>
        </w:rPr>
        <w:t xml:space="preserve"> more energetic behaviors, such as reproduction, will </w:t>
      </w:r>
      <w:r w:rsidR="00212818">
        <w:rPr>
          <w:rFonts w:cstheme="minorHAnsi"/>
          <w:lang w:val="en-US"/>
        </w:rPr>
        <w:t>cease</w:t>
      </w:r>
      <w:r w:rsidR="00894F28">
        <w:rPr>
          <w:rFonts w:cstheme="minorHAnsi"/>
          <w:lang w:val="en-US"/>
        </w:rPr>
        <w:t xml:space="preserve"> around similar temperatures</w:t>
      </w:r>
      <w:r w:rsidR="001E0F25">
        <w:rPr>
          <w:rFonts w:cstheme="minorHAnsi"/>
          <w:lang w:val="en-US"/>
        </w:rPr>
        <w:t xml:space="preserve">. </w:t>
      </w:r>
    </w:p>
    <w:p w14:paraId="37759284" w14:textId="69F3CF77" w:rsidR="00F62622" w:rsidRDefault="00F62622" w:rsidP="003C423A">
      <w:pPr>
        <w:jc w:val="both"/>
        <w:rPr>
          <w:rFonts w:cstheme="minorHAnsi"/>
          <w:lang w:val="en-US"/>
        </w:rPr>
      </w:pPr>
      <w:r>
        <w:rPr>
          <w:rFonts w:cstheme="minorHAnsi"/>
          <w:lang w:val="en-US"/>
        </w:rPr>
        <w:t>Peak PHA swelling at 28.5</w:t>
      </w:r>
      <w:r w:rsidRPr="00F77C24">
        <w:rPr>
          <w:rFonts w:cstheme="minorHAnsi"/>
          <w:lang w:val="en-US"/>
        </w:rPr>
        <w:t>°C</w:t>
      </w:r>
      <w:r>
        <w:rPr>
          <w:rFonts w:cstheme="minorHAnsi"/>
          <w:lang w:val="en-US"/>
        </w:rPr>
        <w:t xml:space="preserve"> </w:t>
      </w:r>
      <w:r w:rsidR="00CC2477">
        <w:rPr>
          <w:rFonts w:cstheme="minorHAnsi"/>
          <w:lang w:val="en-US"/>
        </w:rPr>
        <w:t xml:space="preserve">suggests evidence for </w:t>
      </w:r>
      <w:r w:rsidR="004D4BBA">
        <w:rPr>
          <w:rFonts w:cstheme="minorHAnsi"/>
          <w:lang w:val="en-US"/>
        </w:rPr>
        <w:t>the multiple</w:t>
      </w:r>
      <w:r w:rsidR="00012F25">
        <w:rPr>
          <w:rFonts w:cstheme="minorHAnsi"/>
          <w:lang w:val="en-US"/>
        </w:rPr>
        <w:t xml:space="preserve"> </w:t>
      </w:r>
      <w:r w:rsidR="004D4BBA">
        <w:rPr>
          <w:rFonts w:cstheme="minorHAnsi"/>
          <w:lang w:val="en-US"/>
        </w:rPr>
        <w:t>performances</w:t>
      </w:r>
      <w:r w:rsidR="00CC2477">
        <w:rPr>
          <w:rFonts w:cstheme="minorHAnsi"/>
          <w:lang w:val="en-US"/>
        </w:rPr>
        <w:t xml:space="preserve"> </w:t>
      </w:r>
      <w:r w:rsidR="00012F25">
        <w:rPr>
          <w:rFonts w:cstheme="minorHAnsi"/>
          <w:lang w:val="en-US"/>
        </w:rPr>
        <w:t xml:space="preserve">– multiple optima </w:t>
      </w:r>
      <w:r w:rsidR="00455299">
        <w:rPr>
          <w:rFonts w:cstheme="minorHAnsi"/>
          <w:lang w:val="en-US"/>
        </w:rPr>
        <w:t xml:space="preserve">(MPMO) </w:t>
      </w:r>
      <w:r w:rsidR="00CC2477">
        <w:rPr>
          <w:rFonts w:cstheme="minorHAnsi"/>
          <w:lang w:val="en-US"/>
        </w:rPr>
        <w:t xml:space="preserve">hypothesis proposed by </w:t>
      </w:r>
      <w:r w:rsidR="008948C2">
        <w:rPr>
          <w:rFonts w:cstheme="minorHAnsi"/>
          <w:lang w:val="en-US"/>
        </w:rPr>
        <w:fldChar w:fldCharType="begin" w:fldLock="1"/>
      </w:r>
      <w:r w:rsidR="004024BB">
        <w:rPr>
          <w:rFonts w:cstheme="minorHAnsi"/>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manualFormatting":"Clark et al. (2013)","plainTextFormattedCitation":"(Clark et al. 2013)","previouslyFormattedCitation":"(Clark et al. 2013)"},"properties":{"noteIndex":0},"schema":"https://github.com/citation-style-language/schema/raw/master/csl-citation.json"}</w:instrText>
      </w:r>
      <w:r w:rsidR="008948C2">
        <w:rPr>
          <w:rFonts w:cstheme="minorHAnsi"/>
          <w:lang w:val="en-US"/>
        </w:rPr>
        <w:fldChar w:fldCharType="separate"/>
      </w:r>
      <w:r w:rsidR="008948C2" w:rsidRPr="008948C2">
        <w:rPr>
          <w:rFonts w:cstheme="minorHAnsi"/>
          <w:noProof/>
          <w:lang w:val="en-US"/>
        </w:rPr>
        <w:t xml:space="preserve">Clark et al. </w:t>
      </w:r>
      <w:r w:rsidR="00455299" w:rsidRPr="008948C2">
        <w:rPr>
          <w:rFonts w:cstheme="minorHAnsi"/>
          <w:noProof/>
          <w:lang w:val="en-US"/>
        </w:rPr>
        <w:t>(</w:t>
      </w:r>
      <w:r w:rsidR="008948C2" w:rsidRPr="008948C2">
        <w:rPr>
          <w:rFonts w:cstheme="minorHAnsi"/>
          <w:noProof/>
          <w:lang w:val="en-US"/>
        </w:rPr>
        <w:t>2013)</w:t>
      </w:r>
      <w:r w:rsidR="008948C2">
        <w:rPr>
          <w:rFonts w:cstheme="minorHAnsi"/>
          <w:lang w:val="en-US"/>
        </w:rPr>
        <w:fldChar w:fldCharType="end"/>
      </w:r>
      <w:r w:rsidR="00455299">
        <w:rPr>
          <w:rFonts w:cstheme="minorHAnsi"/>
          <w:lang w:val="en-US"/>
        </w:rPr>
        <w:t>. Under the MPMO hypothesis</w:t>
      </w:r>
      <w:r w:rsidR="004201E0">
        <w:rPr>
          <w:rFonts w:cstheme="minorHAnsi"/>
          <w:lang w:val="en-US"/>
        </w:rPr>
        <w:t xml:space="preserve"> different physiological functions </w:t>
      </w:r>
      <w:r w:rsidR="0094548F">
        <w:rPr>
          <w:rFonts w:cstheme="minorHAnsi"/>
          <w:lang w:val="en-US"/>
        </w:rPr>
        <w:t>possess different optimal temperatures. Whereas results from this study identified</w:t>
      </w:r>
      <w:r w:rsidR="00512855">
        <w:rPr>
          <w:rFonts w:cstheme="minorHAnsi"/>
          <w:lang w:val="en-US"/>
        </w:rPr>
        <w:t xml:space="preserve"> </w:t>
      </w:r>
      <w:r w:rsidR="00F70944">
        <w:rPr>
          <w:rFonts w:cstheme="minorHAnsi"/>
          <w:lang w:val="en-US"/>
        </w:rPr>
        <w:t>30.0°C as optimal for AAS among low-latitude populations</w:t>
      </w:r>
      <w:r w:rsidR="00152532">
        <w:rPr>
          <w:rFonts w:cstheme="minorHAnsi"/>
          <w:lang w:val="en-US"/>
        </w:rPr>
        <w:t>, swelling response was optimal at 28.5°C. Therefore, while future warming conditions of +1.5°C</w:t>
      </w:r>
      <w:r w:rsidR="003F6298">
        <w:rPr>
          <w:rFonts w:cstheme="minorHAnsi"/>
          <w:lang w:val="en-US"/>
        </w:rPr>
        <w:t xml:space="preserve"> may provide advantages associated with AAS among low-latitude populations, it may come at the cost of immune response. Among high-latitude fish</w:t>
      </w:r>
      <w:r w:rsidR="00CC0DE2">
        <w:rPr>
          <w:rFonts w:cstheme="minorHAnsi"/>
          <w:lang w:val="en-US"/>
        </w:rPr>
        <w:t xml:space="preserve"> 28.5°C was optimal for both AAS and immune response</w:t>
      </w:r>
      <w:r w:rsidR="009E5B09">
        <w:rPr>
          <w:rFonts w:cstheme="minorHAnsi"/>
          <w:lang w:val="en-US"/>
        </w:rPr>
        <w:t xml:space="preserve">. </w:t>
      </w:r>
      <w:r w:rsidR="00BE5E83">
        <w:rPr>
          <w:rFonts w:cstheme="minorHAnsi"/>
          <w:lang w:val="en-US"/>
        </w:rPr>
        <w:t>However, it is important to note that AAS among high-latitude fish</w:t>
      </w:r>
      <w:r w:rsidR="00D87E62">
        <w:rPr>
          <w:rFonts w:cstheme="minorHAnsi"/>
          <w:lang w:val="en-US"/>
        </w:rPr>
        <w:t xml:space="preserve"> showed little difference between tested temperatures</w:t>
      </w:r>
      <w:r w:rsidR="00FD3E1C">
        <w:rPr>
          <w:rFonts w:cstheme="minorHAnsi"/>
          <w:lang w:val="en-US"/>
        </w:rPr>
        <w:t>.</w:t>
      </w:r>
    </w:p>
    <w:p w14:paraId="192FC9F0" w14:textId="6470553E" w:rsidR="00810A59" w:rsidRPr="00181B85" w:rsidRDefault="002F29E4" w:rsidP="003C423A">
      <w:pPr>
        <w:jc w:val="both"/>
        <w:rPr>
          <w:lang w:val="en-US"/>
        </w:rPr>
      </w:pPr>
      <w:r>
        <w:rPr>
          <w:rFonts w:cstheme="minorHAnsi"/>
          <w:lang w:val="en-US"/>
        </w:rPr>
        <w:t>Repeated PHA injections may represent</w:t>
      </w:r>
      <w:r w:rsidR="00D153CA">
        <w:rPr>
          <w:rFonts w:cstheme="minorHAnsi"/>
          <w:lang w:val="en-US"/>
        </w:rPr>
        <w:t xml:space="preserve"> acquired immune response rather than innate immune response</w:t>
      </w:r>
      <w:r w:rsidR="00F47CF0">
        <w:rPr>
          <w:rFonts w:cstheme="minorHAnsi"/>
          <w:lang w:val="en-US"/>
        </w:rPr>
        <w:t>.</w:t>
      </w:r>
      <w:r w:rsidR="002B47B3">
        <w:rPr>
          <w:rFonts w:cstheme="minorHAnsi"/>
          <w:lang w:val="en-US"/>
        </w:rPr>
        <w:t xml:space="preserve"> Previous research on repeated PHA injections in blue-footed boobies (</w:t>
      </w:r>
      <w:r w:rsidR="00981022">
        <w:rPr>
          <w:rFonts w:cstheme="minorHAnsi"/>
          <w:i/>
          <w:iCs/>
          <w:lang w:val="en-US"/>
        </w:rPr>
        <w:t>Sula nebouxii</w:t>
      </w:r>
      <w:r w:rsidR="002B47B3">
        <w:rPr>
          <w:rFonts w:cstheme="minorHAnsi"/>
          <w:lang w:val="en-US"/>
        </w:rPr>
        <w:t>)</w:t>
      </w:r>
      <w:r w:rsidR="00F47CF0">
        <w:rPr>
          <w:rFonts w:cstheme="minorHAnsi"/>
          <w:lang w:val="en-US"/>
        </w:rPr>
        <w:t xml:space="preserve"> </w:t>
      </w:r>
      <w:r w:rsidR="0088151E">
        <w:rPr>
          <w:rFonts w:cstheme="minorHAnsi"/>
          <w:lang w:val="en-US"/>
        </w:rPr>
        <w:t>detected an average increase of 90% between first and second PHA injections</w:t>
      </w:r>
      <w:r w:rsidR="00A5717C">
        <w:rPr>
          <w:rFonts w:cstheme="minorHAnsi"/>
          <w:lang w:val="en-US"/>
        </w:rPr>
        <w:t>; attributing the increase from the second injection to</w:t>
      </w:r>
      <w:r w:rsidR="00031962">
        <w:rPr>
          <w:rFonts w:cstheme="minorHAnsi"/>
          <w:lang w:val="en-US"/>
        </w:rPr>
        <w:t xml:space="preserve"> acquired T-mediated immunity </w:t>
      </w:r>
      <w:r w:rsidR="00031962">
        <w:rPr>
          <w:rFonts w:cstheme="minorHAnsi"/>
          <w:lang w:val="en-US"/>
        </w:rPr>
        <w:fldChar w:fldCharType="begin" w:fldLock="1"/>
      </w:r>
      <w:r w:rsidR="008D3AE5">
        <w:rPr>
          <w:rFonts w:cstheme="minorHAnsi"/>
          <w:lang w:val="en-US"/>
        </w:rPr>
        <w:instrText>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00031962">
        <w:rPr>
          <w:rFonts w:cstheme="minorHAnsi"/>
          <w:lang w:val="en-US"/>
        </w:rPr>
        <w:fldChar w:fldCharType="separate"/>
      </w:r>
      <w:r w:rsidR="00031962" w:rsidRPr="00031962">
        <w:rPr>
          <w:rFonts w:cstheme="minorHAnsi"/>
          <w:noProof/>
          <w:lang w:val="en-US"/>
        </w:rPr>
        <w:t>(Santiago-Quesada et al. 2015)</w:t>
      </w:r>
      <w:r w:rsidR="00031962">
        <w:rPr>
          <w:rFonts w:cstheme="minorHAnsi"/>
          <w:lang w:val="en-US"/>
        </w:rPr>
        <w:fldChar w:fldCharType="end"/>
      </w:r>
      <w:r w:rsidR="006324CB">
        <w:rPr>
          <w:rFonts w:cstheme="minorHAnsi"/>
          <w:lang w:val="en-US"/>
        </w:rPr>
        <w:t>.</w:t>
      </w:r>
      <w:r w:rsidR="0088151E">
        <w:rPr>
          <w:rFonts w:cstheme="minorHAnsi"/>
          <w:lang w:val="en-US"/>
        </w:rPr>
        <w:t xml:space="preserve"> </w:t>
      </w:r>
      <w:r w:rsidR="00F47CF0">
        <w:rPr>
          <w:rFonts w:cstheme="minorHAnsi"/>
          <w:lang w:val="en-US"/>
        </w:rPr>
        <w:t>Increased swelling at 28.5°C</w:t>
      </w:r>
      <w:r w:rsidR="00A25F22">
        <w:rPr>
          <w:rFonts w:cstheme="minorHAnsi"/>
          <w:lang w:val="en-US"/>
        </w:rPr>
        <w:t xml:space="preserve"> </w:t>
      </w:r>
      <w:r w:rsidR="00541D22">
        <w:rPr>
          <w:rFonts w:cstheme="minorHAnsi"/>
          <w:lang w:val="en-US"/>
        </w:rPr>
        <w:t>compared to swelling at 27°C may</w:t>
      </w:r>
      <w:r w:rsidR="00A25F22">
        <w:rPr>
          <w:rFonts w:cstheme="minorHAnsi"/>
          <w:lang w:val="en-US"/>
        </w:rPr>
        <w:t xml:space="preserve"> be an artefact of the acquired immune system rather than</w:t>
      </w:r>
      <w:r w:rsidR="002B47B3">
        <w:rPr>
          <w:rFonts w:cstheme="minorHAnsi"/>
          <w:lang w:val="en-US"/>
        </w:rPr>
        <w:t xml:space="preserve"> temperature</w:t>
      </w:r>
      <w:r w:rsidR="00541D22">
        <w:rPr>
          <w:rFonts w:cstheme="minorHAnsi"/>
          <w:lang w:val="en-US"/>
        </w:rPr>
        <w:t xml:space="preserve">, however, measurements at 30°C and 31.5°C </w:t>
      </w:r>
      <w:r w:rsidR="00EC7F45">
        <w:rPr>
          <w:rFonts w:cstheme="minorHAnsi"/>
          <w:lang w:val="en-US"/>
        </w:rPr>
        <w:t xml:space="preserve">represent acquired immune system. </w:t>
      </w:r>
      <w:r w:rsidR="002B47B3">
        <w:rPr>
          <w:rFonts w:cstheme="minorHAnsi"/>
          <w:lang w:val="en-US"/>
        </w:rPr>
        <w:t xml:space="preserve"> </w:t>
      </w:r>
    </w:p>
    <w:p w14:paraId="41345B5A" w14:textId="2B163A11" w:rsidR="003C7A6F" w:rsidRDefault="003C7A6F" w:rsidP="003C7A6F">
      <w:pPr>
        <w:pStyle w:val="Heading2"/>
        <w:rPr>
          <w:lang w:val="en-US"/>
        </w:rPr>
      </w:pPr>
      <w:r>
        <w:rPr>
          <w:lang w:val="en-US"/>
        </w:rPr>
        <w:t xml:space="preserve">Hematocrit </w:t>
      </w:r>
    </w:p>
    <w:p w14:paraId="3A099A68" w14:textId="27A85BFB" w:rsidR="003C7A6F" w:rsidRPr="004F6F67" w:rsidRDefault="00F00E9F" w:rsidP="00467DF4">
      <w:pPr>
        <w:jc w:val="both"/>
        <w:rPr>
          <w:lang w:val="en-US"/>
        </w:rPr>
      </w:pPr>
      <w:r>
        <w:rPr>
          <w:lang w:val="en-US"/>
        </w:rPr>
        <w:t>Red blood cells</w:t>
      </w:r>
      <w:r w:rsidR="0009166C">
        <w:rPr>
          <w:lang w:val="en-US"/>
        </w:rPr>
        <w:t xml:space="preserve"> showed no indication</w:t>
      </w:r>
      <w:r w:rsidR="000710A4">
        <w:rPr>
          <w:lang w:val="en-US"/>
        </w:rPr>
        <w:t xml:space="preserve"> of</w:t>
      </w:r>
      <w:r w:rsidR="0009166C">
        <w:rPr>
          <w:lang w:val="en-US"/>
        </w:rPr>
        <w:t xml:space="preserve"> </w:t>
      </w:r>
      <w:r w:rsidR="000710A4">
        <w:rPr>
          <w:lang w:val="en-US"/>
        </w:rPr>
        <w:t>intraspecific variation at 31.5</w:t>
      </w:r>
      <w:r w:rsidR="000710A4">
        <w:rPr>
          <w:rFonts w:cstheme="minorHAnsi"/>
          <w:lang w:val="en-US"/>
        </w:rPr>
        <w:t>°C</w:t>
      </w:r>
      <w:r w:rsidR="0053088F">
        <w:rPr>
          <w:rFonts w:cstheme="minorHAnsi"/>
          <w:lang w:val="en-US"/>
        </w:rPr>
        <w:t xml:space="preserve">. </w:t>
      </w:r>
      <w:r w:rsidR="00767C8B">
        <w:rPr>
          <w:rFonts w:cstheme="minorHAnsi"/>
          <w:lang w:val="en-US"/>
        </w:rPr>
        <w:t>Hema</w:t>
      </w:r>
      <w:r w:rsidR="00C80941">
        <w:rPr>
          <w:rFonts w:cstheme="minorHAnsi"/>
          <w:lang w:val="en-US"/>
        </w:rPr>
        <w:t>tocrit ratios can be used to estimate oxygen carrying capacity in blood</w:t>
      </w:r>
      <w:r w:rsidR="005A7441">
        <w:rPr>
          <w:rFonts w:cstheme="minorHAnsi"/>
          <w:lang w:val="en-US"/>
        </w:rPr>
        <w:t xml:space="preserve"> and are predicted to increase</w:t>
      </w:r>
      <w:r w:rsidR="00933FE5">
        <w:rPr>
          <w:rFonts w:cstheme="minorHAnsi"/>
          <w:lang w:val="en-US"/>
        </w:rPr>
        <w:t xml:space="preserve"> to compensate for oxygen demand at higher temperatures when </w:t>
      </w:r>
      <w:r w:rsidR="0062325A">
        <w:rPr>
          <w:rFonts w:cstheme="minorHAnsi"/>
          <w:lang w:val="en-US"/>
        </w:rPr>
        <w:t>physiological processes on energetically expensive</w:t>
      </w:r>
      <w:r w:rsidR="00467DF4">
        <w:rPr>
          <w:rFonts w:cstheme="minorHAnsi"/>
          <w:lang w:val="en-US"/>
        </w:rPr>
        <w:t>. However, results within the literature have demonstrated mixed outcomes. When examining juvenile chinook salmon (</w:t>
      </w:r>
      <w:r w:rsidR="00467DF4">
        <w:rPr>
          <w:rFonts w:cstheme="minorHAnsi"/>
          <w:i/>
          <w:iCs/>
          <w:lang w:val="en-US"/>
        </w:rPr>
        <w:t>Oncorhynchus tshawytscha</w:t>
      </w:r>
      <w:r w:rsidR="00467DF4">
        <w:rPr>
          <w:rFonts w:cstheme="minorHAnsi"/>
          <w:lang w:val="en-US"/>
        </w:rPr>
        <w:t xml:space="preserve">) </w:t>
      </w:r>
      <w:r w:rsidR="00467DF4">
        <w:rPr>
          <w:rFonts w:cstheme="minorHAnsi"/>
          <w:lang w:val="en-US"/>
        </w:rPr>
        <w:fldChar w:fldCharType="begin" w:fldLock="1"/>
      </w:r>
      <w:r w:rsidR="00D169D5">
        <w:rPr>
          <w:rFonts w:cstheme="minorHAnsi"/>
          <w:lang w:val="en-US"/>
        </w:rPr>
        <w:instrText>ADDIN CSL_CITATION {"citationItems":[{"id":"ITEM-1","itemData":{"DOI":"https://doi.org/10.1086/695556","author":[{"dropping-particle":"","family":"Munoz","given":"Nicholas J","non-dropping-particle":"","parse-names":false,"suffix":""},{"dropping-particle":"","family":"Farrell","given":"Anthony P","non-dropping-particle":"","parse-names":false,"suffix":""},{"dropping-particle":"","family":"Heath","given":"John W","non-dropping-particle":"","parse-names":false,"suffix":""},{"dropping-particle":"","family":"D","given":"Neff Bruan","non-dropping-particle":"","parse-names":false,"suffix":""}],"container-title":"Physiological and Biochemical Zoology","id":"ITEM-1","issue":"1","issued":{"date-parts":[["2018"]]},"title":"Hematocrit Is Associated with Thermal Tolerance and Modulated by Developmental Temperature in Juvenile Chinook Salmon","type":"article-journal","volume":"91"},"uris":["http://www.mendeley.com/documents/?uuid=5e034486-5580-44a3-a060-b002819c0d56"]}],"mendeley":{"formattedCitation":"(Munoz et al. 2018)","manualFormatting":"Munoz et al. (2018)","plainTextFormattedCitation":"(Munoz et al. 2018)","previouslyFormattedCitation":"(Munoz et al. 2018)"},"properties":{"noteIndex":0},"schema":"https://github.com/citation-style-language/schema/raw/master/csl-citation.json"}</w:instrText>
      </w:r>
      <w:r w:rsidR="00467DF4">
        <w:rPr>
          <w:rFonts w:cstheme="minorHAnsi"/>
          <w:lang w:val="en-US"/>
        </w:rPr>
        <w:fldChar w:fldCharType="separate"/>
      </w:r>
      <w:r w:rsidR="00467DF4" w:rsidRPr="0074624D">
        <w:rPr>
          <w:rFonts w:cstheme="minorHAnsi"/>
          <w:noProof/>
          <w:lang w:val="en-US"/>
        </w:rPr>
        <w:t xml:space="preserve">Munoz et al. </w:t>
      </w:r>
      <w:r w:rsidR="00467DF4">
        <w:rPr>
          <w:rFonts w:cstheme="minorHAnsi"/>
          <w:noProof/>
          <w:lang w:val="en-US"/>
        </w:rPr>
        <w:t>(</w:t>
      </w:r>
      <w:r w:rsidR="00467DF4" w:rsidRPr="0074624D">
        <w:rPr>
          <w:rFonts w:cstheme="minorHAnsi"/>
          <w:noProof/>
          <w:lang w:val="en-US"/>
        </w:rPr>
        <w:t>2018)</w:t>
      </w:r>
      <w:r w:rsidR="00467DF4">
        <w:rPr>
          <w:rFonts w:cstheme="minorHAnsi"/>
          <w:lang w:val="en-US"/>
        </w:rPr>
        <w:fldChar w:fldCharType="end"/>
      </w:r>
      <w:r w:rsidR="00467DF4">
        <w:rPr>
          <w:rFonts w:cstheme="minorHAnsi"/>
          <w:lang w:val="en-US"/>
        </w:rPr>
        <w:t xml:space="preserve"> were able to demonstrate a positive correlation between CT</w:t>
      </w:r>
      <w:r w:rsidR="00467DF4">
        <w:rPr>
          <w:rFonts w:cstheme="minorHAnsi"/>
          <w:vertAlign w:val="subscript"/>
          <w:lang w:val="en-US"/>
        </w:rPr>
        <w:t xml:space="preserve">max </w:t>
      </w:r>
      <w:r w:rsidR="00467DF4">
        <w:rPr>
          <w:rFonts w:cstheme="minorHAnsi"/>
          <w:lang w:val="en-US"/>
        </w:rPr>
        <w:t>and hematocrit</w:t>
      </w:r>
      <w:r w:rsidR="0062325A">
        <w:rPr>
          <w:rFonts w:cstheme="minorHAnsi"/>
          <w:lang w:val="en-US"/>
        </w:rPr>
        <w:t xml:space="preserve">. </w:t>
      </w:r>
      <w:r w:rsidR="00FB6BC7">
        <w:rPr>
          <w:rFonts w:cstheme="minorHAnsi"/>
          <w:lang w:val="en-US"/>
        </w:rPr>
        <w:t>However, r</w:t>
      </w:r>
      <w:r w:rsidR="00AC39C5">
        <w:rPr>
          <w:rFonts w:cstheme="minorHAnsi"/>
          <w:lang w:val="en-US"/>
        </w:rPr>
        <w:t>esults</w:t>
      </w:r>
      <w:r w:rsidR="00021B2C">
        <w:rPr>
          <w:rFonts w:cstheme="minorHAnsi"/>
          <w:lang w:val="en-US"/>
        </w:rPr>
        <w:t xml:space="preserve"> similar to this study</w:t>
      </w:r>
      <w:r w:rsidR="00AC39C5">
        <w:rPr>
          <w:rFonts w:cstheme="minorHAnsi"/>
          <w:lang w:val="en-US"/>
        </w:rPr>
        <w:t xml:space="preserve"> </w:t>
      </w:r>
      <w:r w:rsidR="00021B2C">
        <w:rPr>
          <w:rFonts w:cstheme="minorHAnsi"/>
          <w:lang w:val="en-US"/>
        </w:rPr>
        <w:t>were</w:t>
      </w:r>
      <w:r w:rsidR="00AC39C5">
        <w:rPr>
          <w:rFonts w:cstheme="minorHAnsi"/>
          <w:lang w:val="en-US"/>
        </w:rPr>
        <w:t xml:space="preserve"> identified in Atlantic Salmon (</w:t>
      </w:r>
      <w:r w:rsidR="001C489F" w:rsidRPr="001C489F">
        <w:rPr>
          <w:rFonts w:cstheme="minorHAnsi"/>
          <w:i/>
          <w:iCs/>
          <w:lang w:val="en-US"/>
        </w:rPr>
        <w:t>Salmo salar</w:t>
      </w:r>
      <w:r w:rsidR="001C489F">
        <w:rPr>
          <w:rFonts w:cstheme="minorHAnsi"/>
          <w:lang w:val="en-US"/>
        </w:rPr>
        <w:t xml:space="preserve">), where </w:t>
      </w:r>
      <w:r w:rsidR="009E4A6D">
        <w:rPr>
          <w:rFonts w:cstheme="minorHAnsi"/>
          <w:lang w:val="en-US"/>
        </w:rPr>
        <w:t>CT</w:t>
      </w:r>
      <w:r w:rsidR="009E4A6D" w:rsidRPr="004F6F67">
        <w:rPr>
          <w:rFonts w:cstheme="minorHAnsi"/>
          <w:vertAlign w:val="subscript"/>
          <w:lang w:val="en-US"/>
        </w:rPr>
        <w:t>max</w:t>
      </w:r>
      <w:r w:rsidR="009E4A6D">
        <w:rPr>
          <w:rFonts w:cstheme="minorHAnsi"/>
          <w:lang w:val="en-US"/>
        </w:rPr>
        <w:t xml:space="preserve"> </w:t>
      </w:r>
      <w:r w:rsidR="001C489F">
        <w:rPr>
          <w:rFonts w:cstheme="minorHAnsi"/>
          <w:lang w:val="en-US"/>
        </w:rPr>
        <w:t>ratios w</w:t>
      </w:r>
      <w:r w:rsidR="009E4A6D">
        <w:rPr>
          <w:rFonts w:cstheme="minorHAnsi"/>
          <w:lang w:val="en-US"/>
        </w:rPr>
        <w:t>as</w:t>
      </w:r>
      <w:r w:rsidR="001C489F">
        <w:rPr>
          <w:rFonts w:cstheme="minorHAnsi"/>
          <w:lang w:val="en-US"/>
        </w:rPr>
        <w:t xml:space="preserve"> </w:t>
      </w:r>
      <w:r w:rsidR="003D713C">
        <w:rPr>
          <w:rFonts w:cstheme="minorHAnsi"/>
          <w:lang w:val="en-US"/>
        </w:rPr>
        <w:t>unexpectedly shown to be negatively related to CTmax</w:t>
      </w:r>
      <w:r w:rsidR="009E4A6D">
        <w:rPr>
          <w:rFonts w:cstheme="minorHAnsi"/>
          <w:lang w:val="en-US"/>
        </w:rPr>
        <w:t xml:space="preserve"> and</w:t>
      </w:r>
      <w:r w:rsidR="0062388B">
        <w:rPr>
          <w:rFonts w:cstheme="minorHAnsi"/>
          <w:lang w:val="en-US"/>
        </w:rPr>
        <w:t xml:space="preserve"> showed no correlation with relative ventricle mass</w:t>
      </w:r>
      <w:r w:rsidR="003D713C">
        <w:rPr>
          <w:rFonts w:cstheme="minorHAnsi"/>
          <w:lang w:val="en-US"/>
        </w:rPr>
        <w:t xml:space="preserve"> </w:t>
      </w:r>
      <w:r w:rsidR="003D713C">
        <w:rPr>
          <w:rFonts w:cstheme="minorHAnsi"/>
          <w:lang w:val="en-US"/>
        </w:rPr>
        <w:fldChar w:fldCharType="begin" w:fldLock="1"/>
      </w:r>
      <w:r w:rsidR="0074624D">
        <w:rPr>
          <w:rFonts w:cstheme="minorHAnsi"/>
          <w:lang w:val="en-US"/>
        </w:rPr>
        <w:instrText>ADDIN CSL_CITATION {"citationItems":[{"id":"ITEM-1","itemData":{"DOI":"10.1016/j.cbpa.2022.111143","ISSN":"15314332","PMID":"34995773","abstract":"Atlantic salmon is an important aquaculture species farmed in ocean net-pens and therefore subjected to changing environmental conditions, including rising temperatures. This creates a need for research on the thermal tolerance of this species for the future of sustainable aquaculture. We investigated the thermal tolerance of individually tagged Atlantic salmon post-smolts subjected sequentially to two common high-temperature challenges: critical thermal maximum (CTmax) followed by incremental thermal maximum (ITmax). Our goals were (1) to determine whether CTmax can predict ITmax for individual fish, and (2) to examine connections between various body size (mass, length, condition factor), cardiac (absolute and relative ventricle mass) and blood (hematocrit) metrics and thermal tolerance. We found no relationship between CTmax and ITmax. This is of concern because CTmax, which is a quick and easy test, is often used to predict upper lethal limits in fish despite not using real-world rates of temperature increase and not using death as the experimental endpoint (unlike ITmax). Also, some metrics which correlated in one direction with CTmax had the opposite correlation with ITmax. For instance, smaller fish or fish with smaller ventricles had a higher CTmax but a lower ITmax than larger fish or fish with larger ventricles. Taken together, these results highlight the need to take care when using acute thermal tolerance tests to predict real-world responses to rising temperatures.","author":[{"dropping-particle":"","family":"Bartlett","given":"Charlotte B.","non-dropping-particle":"","parse-names":false,"suffix":""},{"dropping-particle":"","family":"Garber","given":"Amber F.","non-dropping-particle":"","parse-names":false,"suffix":""},{"dropping-particle":"","family":"Gonen","given":"Serap","non-dropping-particle":"","parse-names":false,"suffix":""},{"dropping-particle":"","family":"Benfey","given":"Tillmann J.","non-dropping-particle":"","parse-names":false,"suffix":""}],"container-title":"Comparative Biochemistry and Physiology -Part A : Molecular and Integrative Physiology","id":"ITEM-1","issued":{"date-parts":[["2022"]]},"page":"111143","publisher":"Elsevier Inc.","title":"Acute critical thermal maximum does not predict chronic incremental thermal maximum in Atlantic salmon (Salmo salar)","type":"article-journal","volume":"266"},"uris":["http://www.mendeley.com/documents/?uuid=342c09f3-1d37-4ff2-b775-1290360ba6ee"]}],"mendeley":{"formattedCitation":"(Bartlett et al. 2022)","plainTextFormattedCitation":"(Bartlett et al. 2022)","previouslyFormattedCitation":"(Bartlett et al. 2022)"},"properties":{"noteIndex":0},"schema":"https://github.com/citation-style-language/schema/raw/master/csl-citation.json"}</w:instrText>
      </w:r>
      <w:r w:rsidR="003D713C">
        <w:rPr>
          <w:rFonts w:cstheme="minorHAnsi"/>
          <w:lang w:val="en-US"/>
        </w:rPr>
        <w:fldChar w:fldCharType="separate"/>
      </w:r>
      <w:r w:rsidR="003D713C" w:rsidRPr="003D713C">
        <w:rPr>
          <w:rFonts w:cstheme="minorHAnsi"/>
          <w:noProof/>
          <w:lang w:val="en-US"/>
        </w:rPr>
        <w:t>(Bartlett et al. 2022)</w:t>
      </w:r>
      <w:r w:rsidR="003D713C">
        <w:rPr>
          <w:rFonts w:cstheme="minorHAnsi"/>
          <w:lang w:val="en-US"/>
        </w:rPr>
        <w:fldChar w:fldCharType="end"/>
      </w:r>
      <w:r w:rsidR="002A110B">
        <w:rPr>
          <w:rFonts w:cstheme="minorHAnsi"/>
          <w:lang w:val="en-US"/>
        </w:rPr>
        <w:t xml:space="preserve">. </w:t>
      </w:r>
      <w:r w:rsidR="00FB6BC7">
        <w:rPr>
          <w:rFonts w:cstheme="minorHAnsi"/>
          <w:lang w:val="en-US"/>
        </w:rPr>
        <w:t xml:space="preserve">Additionally, hematocrit was shown to be unresponsive in </w:t>
      </w:r>
      <w:r w:rsidR="00610835">
        <w:rPr>
          <w:rFonts w:cstheme="minorHAnsi"/>
          <w:lang w:val="en-US"/>
        </w:rPr>
        <w:t xml:space="preserve">both </w:t>
      </w:r>
      <w:r w:rsidR="00610835">
        <w:rPr>
          <w:rFonts w:cstheme="minorHAnsi"/>
          <w:i/>
          <w:iCs/>
          <w:lang w:val="en-US"/>
        </w:rPr>
        <w:t xml:space="preserve">Caesion </w:t>
      </w:r>
      <w:r w:rsidR="007C1813">
        <w:rPr>
          <w:rFonts w:cstheme="minorHAnsi"/>
          <w:i/>
          <w:iCs/>
          <w:lang w:val="en-US"/>
        </w:rPr>
        <w:t>cuning</w:t>
      </w:r>
      <w:r w:rsidR="007C1813">
        <w:rPr>
          <w:rFonts w:cstheme="minorHAnsi"/>
          <w:lang w:val="en-US"/>
        </w:rPr>
        <w:t xml:space="preserve"> and </w:t>
      </w:r>
      <w:r w:rsidR="007C1813">
        <w:rPr>
          <w:rFonts w:cstheme="minorHAnsi"/>
          <w:i/>
          <w:iCs/>
          <w:lang w:val="en-US"/>
        </w:rPr>
        <w:t>Cheilodipterus quinquelineatus</w:t>
      </w:r>
      <w:r w:rsidR="007C1813">
        <w:rPr>
          <w:rFonts w:cstheme="minorHAnsi"/>
          <w:lang w:val="en-US"/>
        </w:rPr>
        <w:t xml:space="preserve"> when exposed to elevated temperatures</w:t>
      </w:r>
      <w:r w:rsidR="00D169D5">
        <w:rPr>
          <w:rFonts w:cstheme="minorHAnsi"/>
          <w:lang w:val="en-US"/>
        </w:rPr>
        <w:t xml:space="preserve"> (+3.0°C above ambient temperature)</w:t>
      </w:r>
      <w:r w:rsidR="007C1813">
        <w:rPr>
          <w:rFonts w:cstheme="minorHAnsi"/>
          <w:lang w:val="en-US"/>
        </w:rPr>
        <w:t xml:space="preserve"> for 5-weeks</w:t>
      </w:r>
      <w:r w:rsidR="00D169D5">
        <w:rPr>
          <w:rFonts w:cstheme="minorHAnsi"/>
          <w:lang w:val="en-US"/>
        </w:rPr>
        <w:t xml:space="preserve"> </w:t>
      </w:r>
      <w:r w:rsidR="00D169D5">
        <w:rPr>
          <w:rFonts w:cstheme="minorHAnsi"/>
          <w:lang w:val="en-US"/>
        </w:rPr>
        <w:fldChar w:fldCharType="begin" w:fldLock="1"/>
      </w:r>
      <w:r w:rsidR="00DA68CA">
        <w:rPr>
          <w:rFonts w:cstheme="minorHAnsi"/>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00D169D5">
        <w:rPr>
          <w:rFonts w:cstheme="minorHAnsi"/>
          <w:lang w:val="en-US"/>
        </w:rPr>
        <w:fldChar w:fldCharType="separate"/>
      </w:r>
      <w:r w:rsidR="00D169D5" w:rsidRPr="00D169D5">
        <w:rPr>
          <w:rFonts w:cstheme="minorHAnsi"/>
          <w:noProof/>
          <w:lang w:val="en-US"/>
        </w:rPr>
        <w:t>(Johansen et al. 2021)</w:t>
      </w:r>
      <w:r w:rsidR="00D169D5">
        <w:rPr>
          <w:rFonts w:cstheme="minorHAnsi"/>
          <w:lang w:val="en-US"/>
        </w:rPr>
        <w:fldChar w:fldCharType="end"/>
      </w:r>
      <w:r w:rsidR="007C1813">
        <w:rPr>
          <w:rFonts w:cstheme="minorHAnsi"/>
          <w:lang w:val="en-US"/>
        </w:rPr>
        <w:t xml:space="preserve">. </w:t>
      </w:r>
      <w:r w:rsidR="00323A07">
        <w:rPr>
          <w:rFonts w:cstheme="minorHAnsi"/>
          <w:lang w:val="en-US"/>
        </w:rPr>
        <w:t xml:space="preserve">While increasing hematocrit may provide an opportunity to increase oxygen carrying capacity, it does not appear to be a ubiquitous response among marine fish species exposed to elevated </w:t>
      </w:r>
      <w:r w:rsidR="003C7847">
        <w:rPr>
          <w:rFonts w:cstheme="minorHAnsi"/>
          <w:lang w:val="en-US"/>
        </w:rPr>
        <w:t>temperatures</w:t>
      </w:r>
      <w:r w:rsidR="00323A07">
        <w:rPr>
          <w:rFonts w:cstheme="minorHAnsi"/>
          <w:lang w:val="en-US"/>
        </w:rPr>
        <w:t>.</w:t>
      </w:r>
      <w:r w:rsidR="004D704D">
        <w:rPr>
          <w:rFonts w:cstheme="minorHAnsi"/>
          <w:lang w:val="en-US"/>
        </w:rPr>
        <w:t xml:space="preserve"> </w:t>
      </w:r>
    </w:p>
    <w:p w14:paraId="374C4F2E" w14:textId="6619994D" w:rsidR="003C7A6F" w:rsidRDefault="003C7A6F" w:rsidP="003C7A6F">
      <w:pPr>
        <w:pStyle w:val="Heading2"/>
        <w:rPr>
          <w:lang w:val="en-US"/>
        </w:rPr>
      </w:pPr>
      <w:r>
        <w:rPr>
          <w:lang w:val="en-US"/>
        </w:rPr>
        <w:t xml:space="preserve">Enzyme </w:t>
      </w:r>
      <w:r w:rsidR="00F13149">
        <w:rPr>
          <w:lang w:val="en-US"/>
        </w:rPr>
        <w:t>a</w:t>
      </w:r>
      <w:r>
        <w:rPr>
          <w:lang w:val="en-US"/>
        </w:rPr>
        <w:t xml:space="preserve">nalysis </w:t>
      </w:r>
    </w:p>
    <w:p w14:paraId="3598F26B" w14:textId="64984B4C" w:rsidR="003C7A6F" w:rsidRPr="00EB4831" w:rsidRDefault="00582995" w:rsidP="00252911">
      <w:pPr>
        <w:jc w:val="both"/>
        <w:rPr>
          <w:b/>
          <w:bCs/>
          <w:lang w:val="en-US"/>
        </w:rPr>
      </w:pPr>
      <w:r>
        <w:rPr>
          <w:lang w:val="en-US"/>
        </w:rPr>
        <w:t>LDH</w:t>
      </w:r>
      <w:r w:rsidR="00646911">
        <w:rPr>
          <w:lang w:val="en-US"/>
        </w:rPr>
        <w:t xml:space="preserve"> and </w:t>
      </w:r>
      <w:r>
        <w:rPr>
          <w:lang w:val="en-US"/>
        </w:rPr>
        <w:t>CS</w:t>
      </w:r>
      <w:r w:rsidR="00646911">
        <w:rPr>
          <w:lang w:val="en-US"/>
        </w:rPr>
        <w:t xml:space="preserve"> activity were significant correlated with temperature, positive and negatively, respectively; however, neither enzyme showed significant differences between </w:t>
      </w:r>
      <w:r w:rsidR="00563449">
        <w:rPr>
          <w:lang w:val="en-US"/>
        </w:rPr>
        <w:t xml:space="preserve">low- and high-latitude </w:t>
      </w:r>
      <w:r w:rsidR="00563449">
        <w:rPr>
          <w:lang w:val="en-US"/>
        </w:rPr>
        <w:lastRenderedPageBreak/>
        <w:t>populations</w:t>
      </w:r>
      <w:r w:rsidR="00646911">
        <w:rPr>
          <w:lang w:val="en-US"/>
        </w:rPr>
        <w:t>.</w:t>
      </w:r>
      <w:r w:rsidR="00563449">
        <w:rPr>
          <w:lang w:val="en-US"/>
        </w:rPr>
        <w:t xml:space="preserve"> </w:t>
      </w:r>
      <w:r w:rsidR="00897695">
        <w:rPr>
          <w:lang w:val="en-US"/>
        </w:rPr>
        <w:t xml:space="preserve">LDH and CS </w:t>
      </w:r>
      <w:r w:rsidR="009D0972">
        <w:rPr>
          <w:lang w:val="en-US"/>
        </w:rPr>
        <w:t xml:space="preserve">are proxy representation for anerobic glycolysis [citation] and </w:t>
      </w:r>
      <w:r w:rsidR="004D1E64">
        <w:rPr>
          <w:lang w:val="en-US"/>
        </w:rPr>
        <w:t>aerobic capacity that can achieved via the citric acid cycle [citation]</w:t>
      </w:r>
      <w:r w:rsidR="009B24A6">
        <w:rPr>
          <w:lang w:val="en-US"/>
        </w:rPr>
        <w:t>,</w:t>
      </w:r>
      <w:r w:rsidR="004D1E64">
        <w:rPr>
          <w:lang w:val="en-US"/>
        </w:rPr>
        <w:t xml:space="preserve"> respectively</w:t>
      </w:r>
      <w:r w:rsidR="009B24A6">
        <w:rPr>
          <w:lang w:val="en-US"/>
        </w:rPr>
        <w:t xml:space="preserve">. The </w:t>
      </w:r>
      <w:r w:rsidR="00986B49">
        <w:rPr>
          <w:lang w:val="en-US"/>
        </w:rPr>
        <w:t>transition from aerobic to anaerobic process</w:t>
      </w:r>
      <w:r w:rsidR="00451F1A">
        <w:rPr>
          <w:lang w:val="en-US"/>
        </w:rPr>
        <w:t xml:space="preserve"> is expected among ectotherms that experience warming thermal conditions, and has been previously identified in </w:t>
      </w:r>
      <w:r w:rsidR="004253C6">
        <w:rPr>
          <w:lang w:val="en-US"/>
        </w:rPr>
        <w:t>crown-of-thorns sea starts (</w:t>
      </w:r>
      <w:r w:rsidR="004253C6">
        <w:rPr>
          <w:i/>
          <w:iCs/>
          <w:lang w:val="en-US"/>
        </w:rPr>
        <w:t>Acanthaster spp.</w:t>
      </w:r>
      <w:r w:rsidR="004253C6">
        <w:rPr>
          <w:lang w:val="en-US"/>
        </w:rPr>
        <w:t xml:space="preserve">; </w:t>
      </w:r>
      <w:r w:rsidR="004253C6">
        <w:rPr>
          <w:lang w:val="en-US"/>
        </w:rPr>
        <w:fldChar w:fldCharType="begin" w:fldLock="1"/>
      </w:r>
      <w:r w:rsidR="00711DAF">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004253C6">
        <w:rPr>
          <w:lang w:val="en-US"/>
        </w:rPr>
        <w:fldChar w:fldCharType="separate"/>
      </w:r>
      <w:r w:rsidR="004253C6" w:rsidRPr="004253C6">
        <w:rPr>
          <w:noProof/>
          <w:lang w:val="en-US"/>
        </w:rPr>
        <w:t>Lang et al. 2021)</w:t>
      </w:r>
      <w:r w:rsidR="004253C6">
        <w:rPr>
          <w:lang w:val="en-US"/>
        </w:rPr>
        <w:fldChar w:fldCharType="end"/>
      </w:r>
      <w:r w:rsidR="004253C6">
        <w:rPr>
          <w:lang w:val="en-US"/>
        </w:rPr>
        <w:t xml:space="preserve">. </w:t>
      </w:r>
      <w:r w:rsidR="00252911">
        <w:rPr>
          <w:lang w:val="en-US"/>
        </w:rPr>
        <w:t>However, a lack of significant difference between</w:t>
      </w:r>
      <w:r w:rsidR="005E4038">
        <w:rPr>
          <w:lang w:val="en-US"/>
        </w:rPr>
        <w:t xml:space="preserve"> regions suggests that </w:t>
      </w:r>
      <w:r w:rsidR="006E7D36">
        <w:rPr>
          <w:lang w:val="en-US"/>
        </w:rPr>
        <w:t>enzymatic performance within</w:t>
      </w:r>
      <w:r w:rsidR="00E8464D">
        <w:rPr>
          <w:lang w:val="en-US"/>
        </w:rPr>
        <w:t xml:space="preserve"> white muscle of </w:t>
      </w:r>
      <w:r w:rsidR="00E8464D">
        <w:rPr>
          <w:i/>
          <w:iCs/>
          <w:lang w:val="en-US"/>
        </w:rPr>
        <w:t>Acanthochromis polyacanthus</w:t>
      </w:r>
      <w:r w:rsidR="00E8464D">
        <w:rPr>
          <w:lang w:val="en-US"/>
        </w:rPr>
        <w:t xml:space="preserve">, does not contribute to </w:t>
      </w:r>
      <w:r w:rsidR="00F82CF5">
        <w:rPr>
          <w:lang w:val="en-US"/>
        </w:rPr>
        <w:t xml:space="preserve">organismal differences that were demonstrated via AAS. </w:t>
      </w:r>
      <w:r w:rsidR="00EB4831">
        <w:rPr>
          <w:lang w:val="en-US"/>
        </w:rPr>
        <w:t xml:space="preserve">The </w:t>
      </w:r>
      <w:r w:rsidR="00EB4831">
        <w:rPr>
          <w:lang w:val="en-US"/>
        </w:rPr>
        <w:t xml:space="preserve">anaerobic capacity </w:t>
      </w:r>
      <w:r w:rsidR="00EB4831">
        <w:rPr>
          <w:lang w:val="en-US"/>
        </w:rPr>
        <w:t xml:space="preserve">of white muscle tissue </w:t>
      </w:r>
      <w:r w:rsidR="00EB4831">
        <w:rPr>
          <w:lang w:val="en-US"/>
        </w:rPr>
        <w:t xml:space="preserve">has been shown to correlate to whole organism oxygen consumption, and it plays an important role in bursts of high-speed swimming </w:t>
      </w:r>
      <w:r w:rsidR="00EB4831">
        <w:rPr>
          <w:lang w:val="en-US"/>
        </w:rPr>
        <w:fldChar w:fldCharType="begin" w:fldLock="1"/>
      </w:r>
      <w:r w:rsidR="00EB4831">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EB4831">
        <w:rPr>
          <w:lang w:val="en-US"/>
        </w:rPr>
        <w:fldChar w:fldCharType="separate"/>
      </w:r>
      <w:r w:rsidR="00EB4831" w:rsidRPr="00CF1463">
        <w:rPr>
          <w:noProof/>
          <w:lang w:val="en-US"/>
        </w:rPr>
        <w:t>(Sullivan and Somero 1980)</w:t>
      </w:r>
      <w:r w:rsidR="00EB4831">
        <w:rPr>
          <w:lang w:val="en-US"/>
        </w:rPr>
        <w:fldChar w:fldCharType="end"/>
      </w:r>
      <w:r w:rsidR="00613BCD">
        <w:rPr>
          <w:lang w:val="en-US"/>
        </w:rPr>
        <w:t>.</w:t>
      </w:r>
      <w:r w:rsidR="00EB4831">
        <w:rPr>
          <w:lang w:val="en-US"/>
        </w:rPr>
        <w:t xml:space="preserve"> </w:t>
      </w:r>
      <w:r w:rsidR="00613BCD">
        <w:rPr>
          <w:lang w:val="en-US"/>
        </w:rPr>
        <w:t>H</w:t>
      </w:r>
      <w:r w:rsidR="00EB4831">
        <w:rPr>
          <w:lang w:val="en-US"/>
        </w:rPr>
        <w:t>owever,</w:t>
      </w:r>
      <w:r w:rsidR="00E658C7">
        <w:rPr>
          <w:lang w:val="en-US"/>
        </w:rPr>
        <w:t xml:space="preserve"> enzymatic activity relevant to whole organismal response may be more prevalent in</w:t>
      </w:r>
      <w:r w:rsidR="00CB3A4C">
        <w:rPr>
          <w:lang w:val="en-US"/>
        </w:rPr>
        <w:t xml:space="preserve"> mitochondrial-rich muscle tissue-types, such as heart </w:t>
      </w:r>
      <w:r w:rsidR="00A2544E">
        <w:rPr>
          <w:lang w:val="en-US"/>
        </w:rPr>
        <w:t>tissue that is associated with cardiac function</w:t>
      </w:r>
      <w:r w:rsidR="00A047BC">
        <w:rPr>
          <w:lang w:val="en-US"/>
        </w:rPr>
        <w:t>, that has been previously shown to be a central determining</w:t>
      </w:r>
      <w:r w:rsidR="00412482">
        <w:rPr>
          <w:lang w:val="en-US"/>
        </w:rPr>
        <w:t xml:space="preserve"> mechanism for thermal</w:t>
      </w:r>
      <w:r w:rsidR="00DF7975">
        <w:rPr>
          <w:lang w:val="en-US"/>
        </w:rPr>
        <w:t>,</w:t>
      </w:r>
      <w:r w:rsidR="00412482">
        <w:rPr>
          <w:lang w:val="en-US"/>
        </w:rPr>
        <w:t xml:space="preserve"> tolerances</w:t>
      </w:r>
      <w:r w:rsidR="00281F6F">
        <w:rPr>
          <w:lang w:val="en-US"/>
        </w:rPr>
        <w:t xml:space="preserve">, </w:t>
      </w:r>
      <w:r w:rsidR="008422A4">
        <w:rPr>
          <w:lang w:val="en-US"/>
        </w:rPr>
        <w:t>local adaptation</w:t>
      </w:r>
      <w:r w:rsidR="00DF7975">
        <w:rPr>
          <w:lang w:val="en-US"/>
        </w:rPr>
        <w:t>, and plasticity</w:t>
      </w:r>
      <w:r w:rsidR="00412482">
        <w:rPr>
          <w:lang w:val="en-US"/>
        </w:rPr>
        <w:t xml:space="preserve"> in fish </w:t>
      </w:r>
      <w:r w:rsidR="00711DAF">
        <w:rPr>
          <w:lang w:val="en-US"/>
        </w:rPr>
        <w:fldChar w:fldCharType="begin" w:fldLock="1"/>
      </w:r>
      <w:r w:rsidR="00CB65F4">
        <w:rPr>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Nyboer and Chapman 2018; Pichaud et al. 2019)"},"properties":{"noteIndex":0},"schema":"https://github.com/citation-style-language/schema/raw/master/csl-citation.json"}</w:instrText>
      </w:r>
      <w:r w:rsidR="00711DAF">
        <w:rPr>
          <w:lang w:val="en-US"/>
        </w:rPr>
        <w:fldChar w:fldCharType="separate"/>
      </w:r>
      <w:r w:rsidR="00CB65F4" w:rsidRPr="00CB65F4">
        <w:rPr>
          <w:noProof/>
          <w:lang w:val="en-US"/>
        </w:rPr>
        <w:t>(Farrell 2009; Ekström et al. 2017; Nyboer and Chapman 2018; Pichaud et al. 2019)</w:t>
      </w:r>
      <w:r w:rsidR="00711DAF">
        <w:rPr>
          <w:lang w:val="en-US"/>
        </w:rPr>
        <w:fldChar w:fldCharType="end"/>
      </w:r>
      <w:r w:rsidR="00EB4831">
        <w:rPr>
          <w:lang w:val="en-US"/>
        </w:rPr>
        <w:t>.</w:t>
      </w:r>
      <w:r w:rsidR="00631FF7">
        <w:rPr>
          <w:lang w:val="en-US"/>
        </w:rPr>
        <w:t xml:space="preserve"> </w:t>
      </w:r>
      <w:r w:rsidR="007F7ED6">
        <w:rPr>
          <w:lang w:val="en-US"/>
        </w:rPr>
        <w:t>Heart tissue</w:t>
      </w:r>
      <w:r w:rsidR="0076789F">
        <w:rPr>
          <w:lang w:val="en-US"/>
        </w:rPr>
        <w:t xml:space="preserve"> may be more ideal for future enzymatic analysis, however, within small coral reef fish the lack of obtainable tissue</w:t>
      </w:r>
      <w:r w:rsidR="00254EB6">
        <w:rPr>
          <w:lang w:val="en-US"/>
        </w:rPr>
        <w:t xml:space="preserve"> mass can prove challenging</w:t>
      </w:r>
      <w:r w:rsidR="002A756A">
        <w:rPr>
          <w:lang w:val="en-US"/>
        </w:rPr>
        <w:t xml:space="preserve">. </w:t>
      </w:r>
    </w:p>
    <w:p w14:paraId="45B31616" w14:textId="77777777" w:rsidR="00EC05AC" w:rsidRDefault="00EC05AC" w:rsidP="00EC05AC">
      <w:pPr>
        <w:pStyle w:val="Heading2"/>
        <w:spacing w:line="240" w:lineRule="auto"/>
        <w:rPr>
          <w:lang w:val="en-US"/>
        </w:rPr>
      </w:pPr>
      <w:r>
        <w:rPr>
          <w:lang w:val="en-US"/>
        </w:rPr>
        <w:t>Conservation implications</w:t>
      </w:r>
    </w:p>
    <w:p w14:paraId="4B75FA5E" w14:textId="7FB3EB6A" w:rsidR="006F2C26" w:rsidRDefault="00BD463E" w:rsidP="00F21F1A">
      <w:pPr>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FB2767">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 Moran et al.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00DA68CA" w:rsidRPr="00DA68CA">
        <w:rPr>
          <w:noProof/>
          <w:lang w:val="en-US"/>
        </w:rPr>
        <w:t>(Sorte et al. 2011; Moran et al. 2016)</w:t>
      </w:r>
      <w:r w:rsidR="00DA68CA">
        <w:rPr>
          <w:lang w:val="en-US"/>
        </w:rPr>
        <w:fldChar w:fldCharType="end"/>
      </w:r>
      <w:r w:rsidR="000A5C1A">
        <w:rPr>
          <w:lang w:val="en-US"/>
        </w:rPr>
        <w:t xml:space="preserve">. </w:t>
      </w:r>
      <w:r w:rsidR="00CE5612">
        <w:rPr>
          <w:lang w:val="en-US"/>
        </w:rPr>
        <w:t xml:space="preserve">Species distribution models frequently assign </w:t>
      </w:r>
      <w:r w:rsidR="00FE7DC2">
        <w:rPr>
          <w:lang w:val="en-US"/>
        </w:rPr>
        <w:t xml:space="preserve">all populations identical thermal ranges, </w:t>
      </w:r>
      <w:r w:rsidR="00E802EC">
        <w:rPr>
          <w:lang w:val="en-US"/>
        </w:rPr>
        <w:t xml:space="preserve">however, such approaches risk inaccurately projecting species </w:t>
      </w:r>
      <w:r w:rsidR="00553607">
        <w:rPr>
          <w:lang w:val="en-US"/>
        </w:rPr>
        <w:t xml:space="preserve">trajectories under climate change scenario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 within both regions</w:t>
      </w:r>
      <w:r w:rsidR="00741E3D">
        <w:rPr>
          <w:lang w:val="en-US"/>
        </w:rPr>
        <w:t xml:space="preserve"> as temperatures exceed 28.5</w:t>
      </w:r>
      <w:r w:rsidR="00741E3D">
        <w:rPr>
          <w:rFonts w:cstheme="minorHAnsi"/>
          <w:lang w:val="en-US"/>
        </w:rPr>
        <w:t>°C</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in regard to AAS,</w:t>
      </w:r>
      <w:r w:rsidR="00EC2C6E">
        <w:rPr>
          <w:rFonts w:cstheme="minorHAnsi"/>
          <w:lang w:val="en-US"/>
        </w:rPr>
        <w:t xml:space="preserve"> </w:t>
      </w:r>
      <w:r w:rsidR="000A6FB5">
        <w:rPr>
          <w:rFonts w:cstheme="minorHAnsi"/>
          <w:lang w:val="en-US"/>
        </w:rPr>
        <w:t>as low-latitude populations</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3D7B43">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005A0800" w:rsidRPr="005A0800">
        <w:rPr>
          <w:rFonts w:cstheme="minorHAnsi"/>
          <w:noProof/>
          <w:lang w:val="en-US"/>
        </w:rPr>
        <w:t xml:space="preserve">Gardiner et al. </w:t>
      </w:r>
      <w:r w:rsidR="005A0800">
        <w:rPr>
          <w:rFonts w:cstheme="minorHAnsi"/>
          <w:noProof/>
          <w:lang w:val="en-US"/>
        </w:rPr>
        <w:t>(</w:t>
      </w:r>
      <w:r w:rsidR="005A0800" w:rsidRP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D165C4">
        <w:rPr>
          <w:rFonts w:cstheme="minorHAnsi"/>
          <w:lang w:val="en-US"/>
        </w:rPr>
        <w:t>that contribute to experience environmental variability</w:t>
      </w:r>
      <w:r w:rsidR="008443D7">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8443D7">
        <w:rPr>
          <w:rFonts w:cstheme="minorHAnsi"/>
          <w:lang w:val="en-US"/>
        </w:rPr>
        <w:t xml:space="preserve"> While large scale</w:t>
      </w:r>
      <w:r w:rsidR="00BC105B">
        <w:rPr>
          <w:rFonts w:cstheme="minorHAnsi"/>
          <w:lang w:val="en-US"/>
        </w:rPr>
        <w:t xml:space="preserve"> latitudinal patterns, such as co-gradient variation, may be present among populations that experience similar</w:t>
      </w:r>
      <w:r w:rsidR="00D1198E">
        <w:rPr>
          <w:rFonts w:cstheme="minorHAnsi"/>
          <w:lang w:val="en-US"/>
        </w:rPr>
        <w:t xml:space="preserve"> climatic variability, neighboring populations</w:t>
      </w:r>
      <w:r w:rsidR="00B16BD3">
        <w:rPr>
          <w:rFonts w:cstheme="minorHAnsi"/>
          <w:lang w:val="en-US"/>
        </w:rPr>
        <w:t xml:space="preserve"> </w:t>
      </w:r>
      <w:r w:rsidR="00D1198E">
        <w:rPr>
          <w:rFonts w:cstheme="minorHAnsi"/>
          <w:lang w:val="en-US"/>
        </w:rPr>
        <w:t xml:space="preserve">that </w:t>
      </w:r>
      <w:r w:rsidR="00135E65">
        <w:rPr>
          <w:rFonts w:cstheme="minorHAnsi"/>
          <w:lang w:val="en-US"/>
        </w:rPr>
        <w:t>experience difference environmental conditions</w:t>
      </w:r>
      <w:r w:rsidR="00D44873">
        <w:rPr>
          <w:rFonts w:cstheme="minorHAnsi"/>
          <w:lang w:val="en-US"/>
        </w:rPr>
        <w:t xml:space="preserve"> (</w:t>
      </w:r>
      <w:r w:rsidR="00FC2E56">
        <w:rPr>
          <w:rFonts w:cstheme="minorHAnsi"/>
          <w:lang w:val="en-US"/>
        </w:rPr>
        <w:t>e.g.,</w:t>
      </w:r>
      <w:r w:rsidR="00D44873">
        <w:rPr>
          <w:rFonts w:cstheme="minorHAnsi"/>
          <w:lang w:val="en-US"/>
        </w:rPr>
        <w:t xml:space="preserve"> shallow </w:t>
      </w:r>
      <w:r w:rsidR="0097563E">
        <w:rPr>
          <w:rFonts w:cstheme="minorHAnsi"/>
          <w:lang w:val="en-US"/>
        </w:rPr>
        <w:t>lagoons</w:t>
      </w:r>
      <w:r w:rsidR="00D44873">
        <w:rPr>
          <w:rFonts w:cstheme="minorHAnsi"/>
          <w:lang w:val="en-US"/>
        </w:rPr>
        <w:t>)</w:t>
      </w:r>
      <w:r w:rsidR="00135E65">
        <w:rPr>
          <w:rFonts w:cstheme="minorHAnsi"/>
          <w:lang w:val="en-US"/>
        </w:rPr>
        <w:t xml:space="preserve"> </w:t>
      </w:r>
      <w:r w:rsidR="0097563E">
        <w:rPr>
          <w:rFonts w:cstheme="minorHAnsi"/>
          <w:lang w:val="en-US"/>
        </w:rPr>
        <w:t xml:space="preserve">may display </w:t>
      </w:r>
      <w:r w:rsidR="00135E65">
        <w:rPr>
          <w:rFonts w:cstheme="minorHAnsi"/>
          <w:lang w:val="en-US"/>
        </w:rPr>
        <w:t>alternative responses to climate change</w:t>
      </w:r>
      <w:r w:rsidR="0097563E">
        <w:rPr>
          <w:rFonts w:cstheme="minorHAnsi"/>
          <w:lang w:val="en-US"/>
        </w:rPr>
        <w:t xml:space="preserve"> different than responses predicted by broad scale biogeographical (e.g. latitude) patterns</w:t>
      </w:r>
      <w:r w:rsidR="003D7B43">
        <w:rPr>
          <w:rFonts w:cstheme="minorHAnsi"/>
          <w:lang w:val="en-US"/>
        </w:rPr>
        <w:t xml:space="preserve"> (also see </w:t>
      </w:r>
      <w:r w:rsidR="003D7B43">
        <w:rPr>
          <w:rFonts w:cstheme="minorHAnsi"/>
          <w:lang w:val="en-US"/>
        </w:rPr>
        <w:fldChar w:fldCharType="begin" w:fldLock="1"/>
      </w:r>
      <w:r w:rsidR="00657451">
        <w:rPr>
          <w:rFonts w:cstheme="minorHAnsi"/>
          <w:lang w:val="en-US"/>
        </w:rPr>
        <w:instrText>ADDIN CSL_CITATION {"citationItems":[{"id":"ITEM-1","itemData":{"DOI":"10.1111/1744-7917.13241","ISSN":"1672-9609","author":[{"dropping-particle":"","family":"Pallarés","given":"Susana","non-dropping-particle":"","parse-names":false,"suffix":""},{"dropping-particle":"","family":"Garoffolo","given":"David","non-dropping-particle":"","parse-names":false,"suffix":""},{"dropping-particle":"","family":"Rodríguez","given":"Belén","non-dropping-particle":"","parse-names":false,"suffix":""},{"dropping-particle":"","family":"Sánchez‐Fernández","given":"David","non-dropping-particle":"","parse-names":false,"suffix":""}],"container-title":"Insect Science","id":"ITEM-1","issued":{"date-parts":[["2023"]]},"page":"1-14","title":"Role of climatic variability in shaping intraspecific variation of thermal tolerance in Mediterranean water beetles","type":"article-journal"},"uris":["http://www.mendeley.com/documents/?uuid=34eb1197-4a7b-4557-af03-b13ebee84051"]}],"mendeley":{"formattedCitation":"(Pallarés et al. 2023)","manualFormatting":"Pallarés et al. 2023)","plainTextFormattedCitation":"(Pallarés et al. 2023)","previouslyFormattedCitation":"(Pallarés et al. 2023)"},"properties":{"noteIndex":0},"schema":"https://github.com/citation-style-language/schema/raw/master/csl-citation.json"}</w:instrText>
      </w:r>
      <w:r w:rsidR="003D7B43">
        <w:rPr>
          <w:rFonts w:cstheme="minorHAnsi"/>
          <w:lang w:val="en-US"/>
        </w:rPr>
        <w:fldChar w:fldCharType="separate"/>
      </w:r>
      <w:r w:rsidR="003D7B43" w:rsidRPr="003D7B43">
        <w:rPr>
          <w:rFonts w:cstheme="minorHAnsi"/>
          <w:noProof/>
          <w:lang w:val="en-US"/>
        </w:rPr>
        <w:t>Pallarés et al. 2023)</w:t>
      </w:r>
      <w:r w:rsidR="003D7B43">
        <w:rPr>
          <w:rFonts w:cstheme="minorHAnsi"/>
          <w:lang w:val="en-US"/>
        </w:rPr>
        <w:fldChar w:fldCharType="end"/>
      </w:r>
      <w:r w:rsidR="00135E65">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the necessity to sample numerous populations</w:t>
      </w:r>
      <w:r w:rsidR="005C0B00">
        <w:rPr>
          <w:rFonts w:cstheme="minorHAnsi"/>
          <w:lang w:val="en-US"/>
        </w:rPr>
        <w:t xml:space="preserve"> in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an understanding would not only allow for more accurate predictive </w:t>
      </w:r>
      <w:r w:rsidR="00FC2E56">
        <w:rPr>
          <w:rFonts w:cstheme="minorHAnsi"/>
          <w:lang w:val="en-US"/>
        </w:rPr>
        <w:t>modelling but</w:t>
      </w:r>
      <w:r w:rsidR="00435170">
        <w:rPr>
          <w:rFonts w:cstheme="minorHAnsi"/>
          <w:lang w:val="en-US"/>
        </w:rPr>
        <w:t xml:space="preserve"> would also y</w:t>
      </w:r>
      <w:r w:rsidR="00AF230A">
        <w:rPr>
          <w:rFonts w:cstheme="minorHAnsi"/>
          <w:lang w:val="en-US"/>
        </w:rPr>
        <w:t>ield benefits for translocation-based conservation techniques such as assisted gene flow that rel</w:t>
      </w:r>
      <w:r w:rsidR="00FC2E56">
        <w:rPr>
          <w:rFonts w:cstheme="minorHAnsi"/>
          <w:lang w:val="en-US"/>
        </w:rPr>
        <w:t>y on the introduction of beneficial traits as well as genetic compatibility between populations.</w:t>
      </w:r>
    </w:p>
    <w:p w14:paraId="71CD5C83" w14:textId="42E95779" w:rsidR="00B51916" w:rsidRDefault="003C4E20" w:rsidP="00B36451">
      <w:pPr>
        <w:pStyle w:val="Heading2"/>
        <w:spacing w:line="240" w:lineRule="auto"/>
        <w:rPr>
          <w:lang w:val="en-US"/>
        </w:rPr>
      </w:pPr>
      <w:r>
        <w:rPr>
          <w:lang w:val="en-US"/>
        </w:rPr>
        <w:t xml:space="preserve">Limitations </w:t>
      </w:r>
      <w:r w:rsidR="007A6C3D">
        <w:rPr>
          <w:lang w:val="en-US"/>
        </w:rPr>
        <w:t>and future research</w:t>
      </w:r>
    </w:p>
    <w:p w14:paraId="7EA28B84" w14:textId="4005C220" w:rsidR="00964A0E" w:rsidRDefault="00EA3198" w:rsidP="00B36451">
      <w:pPr>
        <w:spacing w:line="240" w:lineRule="auto"/>
        <w:jc w:val="both"/>
        <w:rPr>
          <w:color w:val="000000" w:themeColor="text1"/>
          <w:lang w:val="en-US"/>
        </w:rPr>
      </w:pPr>
      <w:r>
        <w:rPr>
          <w:lang w:val="en-US"/>
        </w:rPr>
        <w:t>M</w:t>
      </w:r>
      <w:r w:rsidR="004C448D">
        <w:rPr>
          <w:lang w:val="en-US"/>
        </w:rPr>
        <w:t>ain limitations of this study</w:t>
      </w:r>
      <w:r w:rsidR="009D6AE3">
        <w:rPr>
          <w:lang w:val="en-US"/>
        </w:rPr>
        <w:t xml:space="preserve"> reside in</w:t>
      </w:r>
      <w:r w:rsidR="004C448D">
        <w:rPr>
          <w:lang w:val="en-US"/>
        </w:rPr>
        <w:t xml:space="preserve"> </w:t>
      </w:r>
      <w:r w:rsidR="006A7A0A">
        <w:rPr>
          <w:lang w:val="en-US"/>
        </w:rPr>
        <w:t>the</w:t>
      </w:r>
      <w:r w:rsidR="00B4531F">
        <w:rPr>
          <w:lang w:val="en-US"/>
        </w:rPr>
        <w:t xml:space="preserve"> 1)</w:t>
      </w:r>
      <w:r w:rsidR="006A7A0A">
        <w:rPr>
          <w:lang w:val="en-US"/>
        </w:rPr>
        <w:t xml:space="preserve"> ever-changing nature of traits that are subjected to evolutionary processes, </w:t>
      </w:r>
      <w:r w:rsidR="00B4531F">
        <w:rPr>
          <w:lang w:val="en-US"/>
        </w:rPr>
        <w:t>2) r</w:t>
      </w:r>
      <w:r w:rsidR="00EA2C72">
        <w:rPr>
          <w:lang w:val="en-US"/>
        </w:rPr>
        <w:t>esearchers’ decision to focus</w:t>
      </w:r>
      <w:r w:rsidR="00CE2072">
        <w:rPr>
          <w:lang w:val="en-US"/>
        </w:rPr>
        <w:t xml:space="preserve"> on warmer, rather than cooler, temperatures to detect local adaptation</w:t>
      </w:r>
      <w:r w:rsidR="00B4531F">
        <w:rPr>
          <w:lang w:val="en-US"/>
        </w:rPr>
        <w:t>, and 3) absence of equatorial populations</w:t>
      </w:r>
      <w:r w:rsidR="00CE2072">
        <w:rPr>
          <w:lang w:val="en-US"/>
        </w:rPr>
        <w:t xml:space="preserve">. </w:t>
      </w:r>
      <w:r w:rsidR="00B45CD8">
        <w:rPr>
          <w:lang w:val="en-US"/>
        </w:rPr>
        <w:t xml:space="preserve"> </w:t>
      </w:r>
      <w:r w:rsidR="001B55F0">
        <w:rPr>
          <w:lang w:val="en-US"/>
        </w:rPr>
        <w:t xml:space="preserve">In this study physiological traits were measured between </w:t>
      </w:r>
      <w:r w:rsidR="001F3112">
        <w:rPr>
          <w:lang w:val="en-US"/>
        </w:rPr>
        <w:t xml:space="preserve">low- and high-latitude populations at a single time point, however, thermal breadths </w:t>
      </w:r>
      <w:r w:rsidR="00871452">
        <w:rPr>
          <w:lang w:val="en-US"/>
        </w:rPr>
        <w:t xml:space="preserve">are not static </w:t>
      </w:r>
      <w:r w:rsidR="00F86EAD">
        <w:rPr>
          <w:lang w:val="en-US"/>
        </w:rPr>
        <w:fldChar w:fldCharType="begin" w:fldLock="1"/>
      </w:r>
      <w:r w:rsidR="00C423BA">
        <w:rPr>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F86EAD">
        <w:rPr>
          <w:lang w:val="en-US"/>
        </w:rPr>
        <w:fldChar w:fldCharType="separate"/>
      </w:r>
      <w:r w:rsidR="00F86EAD" w:rsidRPr="00F86EAD">
        <w:rPr>
          <w:noProof/>
          <w:lang w:val="en-US"/>
        </w:rPr>
        <w:t>(Kelly et al. 2012)</w:t>
      </w:r>
      <w:r w:rsidR="00F86EAD">
        <w:rPr>
          <w:lang w:val="en-US"/>
        </w:rPr>
        <w:fldChar w:fldCharType="end"/>
      </w:r>
      <w:r w:rsidR="00F86EAD">
        <w:rPr>
          <w:lang w:val="en-US"/>
        </w:rPr>
        <w:t xml:space="preserve">. Genetic adaptation and phenotypic plasticity </w:t>
      </w:r>
      <w:r w:rsidR="00B45CD8">
        <w:rPr>
          <w:lang w:val="en-US"/>
        </w:rPr>
        <w:t xml:space="preserve">will </w:t>
      </w:r>
      <w:r w:rsidR="00F86EAD">
        <w:rPr>
          <w:lang w:val="en-US"/>
        </w:rPr>
        <w:t>both impact</w:t>
      </w:r>
      <w:r w:rsidR="00F95C7B">
        <w:rPr>
          <w:lang w:val="en-US"/>
        </w:rPr>
        <w:t xml:space="preserve"> how</w:t>
      </w:r>
      <w:r w:rsidR="00BD0358">
        <w:rPr>
          <w:lang w:val="en-US"/>
        </w:rPr>
        <w:t xml:space="preserve"> </w:t>
      </w:r>
      <w:r w:rsidR="00F95C7B">
        <w:rPr>
          <w:lang w:val="en-US"/>
        </w:rPr>
        <w:t>populations will respond to environmental changes</w:t>
      </w:r>
      <w:r w:rsidR="004A0995">
        <w:rPr>
          <w:lang w:val="en-US"/>
        </w:rPr>
        <w:t xml:space="preserve"> via shifts in</w:t>
      </w:r>
      <w:r w:rsidR="00F95C7B">
        <w:rPr>
          <w:lang w:val="en-US"/>
        </w:rPr>
        <w:t xml:space="preserve"> </w:t>
      </w:r>
      <w:r w:rsidR="00BD0358">
        <w:rPr>
          <w:lang w:val="en-US"/>
        </w:rPr>
        <w:t xml:space="preserve">thermal </w:t>
      </w:r>
      <w:r w:rsidR="00E62E34">
        <w:rPr>
          <w:lang w:val="en-US"/>
        </w:rPr>
        <w:t>performance</w:t>
      </w:r>
      <w:r w:rsidR="00F5299E">
        <w:rPr>
          <w:lang w:val="en-US"/>
        </w:rPr>
        <w:t>.</w:t>
      </w:r>
      <w:r w:rsidR="007D4CCB">
        <w:rPr>
          <w:lang w:val="en-US"/>
        </w:rPr>
        <w:t xml:space="preserve"> </w:t>
      </w:r>
      <w:r w:rsidR="00221A2B">
        <w:rPr>
          <w:lang w:val="en-US"/>
        </w:rPr>
        <w:t>This current study</w:t>
      </w:r>
      <w:r w:rsidR="002400C9">
        <w:rPr>
          <w:lang w:val="en-US"/>
        </w:rPr>
        <w:t xml:space="preserve"> was limited to current</w:t>
      </w:r>
      <w:r w:rsidR="005F7B05">
        <w:rPr>
          <w:lang w:val="en-US"/>
        </w:rPr>
        <w:t xml:space="preserve"> thermal </w:t>
      </w:r>
      <w:r w:rsidR="00221A2B">
        <w:rPr>
          <w:lang w:val="en-US"/>
        </w:rPr>
        <w:t>tolerances;</w:t>
      </w:r>
      <w:r w:rsidR="005F7B05">
        <w:rPr>
          <w:lang w:val="en-US"/>
        </w:rPr>
        <w:t xml:space="preserve"> however, future research should explore genetic and plastic differences between populations to determine</w:t>
      </w:r>
      <w:r w:rsidR="0095503B">
        <w:rPr>
          <w:lang w:val="en-US"/>
        </w:rPr>
        <w:t xml:space="preserve"> future</w:t>
      </w:r>
      <w:r w:rsidR="005F7B05">
        <w:rPr>
          <w:lang w:val="en-US"/>
        </w:rPr>
        <w:t xml:space="preserve"> adaptive potential among</w:t>
      </w:r>
      <w:r w:rsidR="001A2A87">
        <w:rPr>
          <w:lang w:val="en-US"/>
        </w:rPr>
        <w:t xml:space="preserve"> </w:t>
      </w:r>
      <w:r w:rsidR="001A2A87">
        <w:rPr>
          <w:lang w:val="en-US"/>
        </w:rPr>
        <w:lastRenderedPageBreak/>
        <w:t>populations from each region</w:t>
      </w:r>
      <w:r w:rsidR="00EB793C">
        <w:rPr>
          <w:lang w:val="en-US"/>
        </w:rPr>
        <w:t xml:space="preserve"> via multi-generational experiments</w:t>
      </w:r>
      <w:r w:rsidR="001A2A87">
        <w:rPr>
          <w:lang w:val="en-US"/>
        </w:rPr>
        <w:t xml:space="preserve">. Previous studies on </w:t>
      </w:r>
      <w:r w:rsidR="001A2A87">
        <w:rPr>
          <w:i/>
          <w:iCs/>
          <w:lang w:val="en-US"/>
        </w:rPr>
        <w:t>A. polyacanthus</w:t>
      </w:r>
      <w:r w:rsidR="001A2A87">
        <w:rPr>
          <w:color w:val="000000" w:themeColor="text1"/>
          <w:lang w:val="en-US"/>
        </w:rPr>
        <w:t>, have detected genetic</w:t>
      </w:r>
      <w:r w:rsidR="00C423BA">
        <w:rPr>
          <w:color w:val="000000" w:themeColor="text1"/>
          <w:lang w:val="en-US"/>
        </w:rPr>
        <w:t xml:space="preserve"> </w:t>
      </w:r>
      <w:r w:rsidR="00C423BA">
        <w:rPr>
          <w:color w:val="000000" w:themeColor="text1"/>
          <w:lang w:val="en-US"/>
        </w:rPr>
        <w:fldChar w:fldCharType="begin" w:fldLock="1"/>
      </w:r>
      <w:r w:rsidR="00C423BA">
        <w:rPr>
          <w:color w:val="000000" w:themeColor="text1"/>
          <w:lang w:val="en-US"/>
        </w:rPr>
        <w:instrText>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Doherty et al. 1994; Planes et al. 2001; Van Herwerden and Doherty 2006)","plainTextFormattedCitation":"(Doherty et al. 1994; Planes et al. 2001; Van Herwerden and Doherty 2006)","previouslyFormattedCitation":"(Doherty et al. 1994; Planes et al. 2001; Van Herwerden and Doherty 2006)"},"properties":{"noteIndex":0},"schema":"https://github.com/citation-style-language/schema/raw/master/csl-citation.json"}</w:instrText>
      </w:r>
      <w:r w:rsidR="00C423BA">
        <w:rPr>
          <w:color w:val="000000" w:themeColor="text1"/>
          <w:lang w:val="en-US"/>
        </w:rPr>
        <w:fldChar w:fldCharType="separate"/>
      </w:r>
      <w:r w:rsidR="00C423BA" w:rsidRPr="00050CEF">
        <w:rPr>
          <w:noProof/>
          <w:color w:val="000000" w:themeColor="text1"/>
          <w:lang w:val="en-US"/>
        </w:rPr>
        <w:t>(Doherty et al. 1994; Planes et al. 2001; Van Herwerden and Doherty 2006)</w:t>
      </w:r>
      <w:r w:rsidR="00C423BA">
        <w:rPr>
          <w:color w:val="000000" w:themeColor="text1"/>
          <w:lang w:val="en-US"/>
        </w:rPr>
        <w:fldChar w:fldCharType="end"/>
      </w:r>
      <w:r w:rsidR="00C423BA">
        <w:rPr>
          <w:color w:val="000000" w:themeColor="text1"/>
          <w:lang w:val="en-US"/>
        </w:rPr>
        <w:t xml:space="preserve"> and plastic </w:t>
      </w:r>
      <w:r w:rsidR="00C423BA">
        <w:rPr>
          <w:color w:val="000000" w:themeColor="text1"/>
          <w:lang w:val="en-US"/>
        </w:rPr>
        <w:fldChar w:fldCharType="begin" w:fldLock="1"/>
      </w:r>
      <w:r w:rsidR="008B14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C423BA">
        <w:rPr>
          <w:color w:val="000000" w:themeColor="text1"/>
          <w:lang w:val="en-US"/>
        </w:rPr>
        <w:fldChar w:fldCharType="separate"/>
      </w:r>
      <w:r w:rsidR="00C423BA" w:rsidRPr="00C423BA">
        <w:rPr>
          <w:noProof/>
          <w:color w:val="000000" w:themeColor="text1"/>
          <w:lang w:val="en-US"/>
        </w:rPr>
        <w:t>(Donelson and Munday 2012)</w:t>
      </w:r>
      <w:r w:rsidR="00C423BA">
        <w:rPr>
          <w:color w:val="000000" w:themeColor="text1"/>
          <w:lang w:val="en-US"/>
        </w:rPr>
        <w:fldChar w:fldCharType="end"/>
      </w:r>
      <w:r w:rsidR="001A2A87">
        <w:rPr>
          <w:color w:val="000000" w:themeColor="text1"/>
          <w:lang w:val="en-US"/>
        </w:rPr>
        <w:t xml:space="preserve"> differences between populations</w:t>
      </w:r>
      <w:r w:rsidR="007402EA">
        <w:rPr>
          <w:color w:val="000000" w:themeColor="text1"/>
          <w:lang w:val="en-US"/>
        </w:rPr>
        <w:t xml:space="preserve">, suggesting that adaptive potential between examined regions are unlikely to be </w:t>
      </w:r>
      <w:r w:rsidR="008F6C91">
        <w:rPr>
          <w:color w:val="000000" w:themeColor="text1"/>
          <w:lang w:val="en-US"/>
        </w:rPr>
        <w:t>analogous.</w:t>
      </w:r>
      <w:r w:rsidR="006341D3">
        <w:rPr>
          <w:color w:val="000000" w:themeColor="text1"/>
          <w:lang w:val="en-US"/>
        </w:rPr>
        <w:t xml:space="preserve"> </w:t>
      </w:r>
    </w:p>
    <w:p w14:paraId="0E9BB397" w14:textId="271DA913" w:rsidR="00A044F6" w:rsidRDefault="008067AD" w:rsidP="00B36451">
      <w:pPr>
        <w:spacing w:line="240" w:lineRule="auto"/>
        <w:jc w:val="both"/>
        <w:rPr>
          <w:color w:val="000000" w:themeColor="text1"/>
          <w:lang w:val="en-US"/>
        </w:rPr>
      </w:pPr>
      <w:r>
        <w:rPr>
          <w:color w:val="000000" w:themeColor="text1"/>
          <w:lang w:val="en-US"/>
        </w:rPr>
        <w:t xml:space="preserve">Experimental temperatures in this study were chosen based on </w:t>
      </w:r>
      <w:r w:rsidR="009D1183">
        <w:rPr>
          <w:color w:val="000000" w:themeColor="text1"/>
          <w:lang w:val="en-US"/>
        </w:rPr>
        <w:t xml:space="preserve">regional </w:t>
      </w:r>
      <w:r>
        <w:rPr>
          <w:color w:val="000000" w:themeColor="text1"/>
          <w:lang w:val="en-US"/>
        </w:rPr>
        <w:t>mean summer average</w:t>
      </w:r>
      <w:r w:rsidR="009D1183">
        <w:rPr>
          <w:color w:val="000000" w:themeColor="text1"/>
          <w:lang w:val="en-US"/>
        </w:rPr>
        <w:t xml:space="preserve"> temperatures</w:t>
      </w:r>
      <w:r>
        <w:rPr>
          <w:color w:val="000000" w:themeColor="text1"/>
          <w:lang w:val="en-US"/>
        </w:rPr>
        <w:t xml:space="preserve"> </w:t>
      </w:r>
      <w:r w:rsidR="00ED3D6F">
        <w:rPr>
          <w:color w:val="000000" w:themeColor="text1"/>
          <w:lang w:val="en-US"/>
        </w:rPr>
        <w:t xml:space="preserve">as well as mid- and end-of-century predicted future ocean warming </w:t>
      </w:r>
      <w:r w:rsidR="003D31EB">
        <w:rPr>
          <w:color w:val="000000" w:themeColor="text1"/>
          <w:lang w:val="en-US"/>
        </w:rPr>
        <w:t>temperatures</w:t>
      </w:r>
      <w:r w:rsidR="007C5119">
        <w:rPr>
          <w:color w:val="000000" w:themeColor="text1"/>
          <w:lang w:val="en-US"/>
        </w:rPr>
        <w:t xml:space="preserve">; physiological responses at cooler temperatures were not explored. </w:t>
      </w:r>
      <w:r w:rsidR="00FB0F0F">
        <w:rPr>
          <w:color w:val="000000" w:themeColor="text1"/>
          <w:lang w:val="en-US"/>
        </w:rPr>
        <w:t>Projected future ocean warming temperatures were chosen</w:t>
      </w:r>
      <w:r w:rsidR="00004D03">
        <w:rPr>
          <w:color w:val="000000" w:themeColor="text1"/>
          <w:lang w:val="en-US"/>
        </w:rPr>
        <w:t xml:space="preserve"> to explore population responses to future conditions, however, </w:t>
      </w:r>
      <w:r w:rsidR="008B1429">
        <w:rPr>
          <w:color w:val="000000" w:themeColor="text1"/>
          <w:lang w:val="en-US"/>
        </w:rPr>
        <w:t xml:space="preserve">previous research on sticklebacks </w:t>
      </w:r>
      <w:r w:rsidR="00CE6F8C">
        <w:rPr>
          <w:color w:val="000000" w:themeColor="text1"/>
          <w:lang w:val="en-US"/>
        </w:rPr>
        <w:t>(</w:t>
      </w:r>
      <w:r w:rsidR="00CE6F8C">
        <w:rPr>
          <w:i/>
          <w:iCs/>
          <w:color w:val="000000" w:themeColor="text1"/>
          <w:lang w:val="en-US"/>
        </w:rPr>
        <w:t>Gasterosteus aculeatus</w:t>
      </w:r>
      <w:r w:rsidR="00CE6F8C">
        <w:rPr>
          <w:color w:val="000000" w:themeColor="text1"/>
          <w:lang w:val="en-US"/>
        </w:rPr>
        <w:t>)</w:t>
      </w:r>
      <w:r w:rsidR="00B55E6A">
        <w:rPr>
          <w:color w:val="000000" w:themeColor="text1"/>
          <w:lang w:val="en-US"/>
        </w:rPr>
        <w:t xml:space="preserve"> demonstrated that</w:t>
      </w:r>
      <w:r w:rsidR="000B4F57">
        <w:rPr>
          <w:color w:val="000000" w:themeColor="text1"/>
          <w:lang w:val="en-US"/>
        </w:rPr>
        <w:t xml:space="preserve"> measuring aerobic physiology outside of thermal norms</w:t>
      </w:r>
      <w:r w:rsidR="00A068A6">
        <w:rPr>
          <w:color w:val="000000" w:themeColor="text1"/>
          <w:lang w:val="en-US"/>
        </w:rPr>
        <w:t xml:space="preserve"> can reveal cryptic</w:t>
      </w:r>
      <w:r w:rsidR="001444CF">
        <w:rPr>
          <w:color w:val="000000" w:themeColor="text1"/>
          <w:lang w:val="en-US"/>
        </w:rPr>
        <w:t xml:space="preserve"> variation</w:t>
      </w:r>
      <w:r w:rsidR="0095503B">
        <w:rPr>
          <w:color w:val="000000" w:themeColor="text1"/>
          <w:lang w:val="en-US"/>
        </w:rPr>
        <w:t xml:space="preserve"> and local adaptation that may be otherwise</w:t>
      </w:r>
      <w:r w:rsidR="008D2529">
        <w:rPr>
          <w:color w:val="000000" w:themeColor="text1"/>
          <w:lang w:val="en-US"/>
        </w:rPr>
        <w:t xml:space="preserve"> unnoticed at intermediate temperatures</w:t>
      </w:r>
      <w:r w:rsidR="00A068A6">
        <w:rPr>
          <w:color w:val="000000" w:themeColor="text1"/>
          <w:lang w:val="en-US"/>
        </w:rPr>
        <w:t xml:space="preserve"> </w:t>
      </w:r>
      <w:r w:rsidR="00EE2C50">
        <w:rPr>
          <w:color w:val="000000" w:themeColor="text1"/>
          <w:lang w:val="en-US"/>
        </w:rPr>
        <w:fldChar w:fldCharType="begin" w:fldLock="1"/>
      </w:r>
      <w:r w:rsidR="00EE2C50">
        <w:rPr>
          <w:color w:val="000000" w:themeColor="text1"/>
          <w:lang w:val="en-US"/>
        </w:rPr>
        <w:instrText>ADDIN CSL_CITATION {"citationItems":[{"id":"ITEM-1","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1","issue":"6","issued":{"date-parts":[["2020"]]},"page":"1205-1214","title":"Multigenerational exposure to elevated temperatures leads to a reduction in standard metabolic rate in the wild","type":"article-journal","volume":"34"},"uris":["http://www.mendeley.com/documents/?uuid=7349dca6-11d9-4ab7-9357-ac9157495fb0"]}],"mendeley":{"formattedCitation":"(Pilakouta et al. 2020)","plainTextFormattedCitation":"(Pilakouta et al. 2020)","previouslyFormattedCitation":"(Pilakouta et al. 2020)"},"properties":{"noteIndex":0},"schema":"https://github.com/citation-style-language/schema/raw/master/csl-citation.json"}</w:instrText>
      </w:r>
      <w:r w:rsidR="00EE2C50">
        <w:rPr>
          <w:color w:val="000000" w:themeColor="text1"/>
          <w:lang w:val="en-US"/>
        </w:rPr>
        <w:fldChar w:fldCharType="separate"/>
      </w:r>
      <w:r w:rsidR="00EE2C50" w:rsidRPr="00395BBE">
        <w:rPr>
          <w:noProof/>
          <w:color w:val="000000" w:themeColor="text1"/>
          <w:lang w:val="en-US"/>
        </w:rPr>
        <w:t>(Pilakouta et al. 2020)</w:t>
      </w:r>
      <w:r w:rsidR="00EE2C50">
        <w:rPr>
          <w:color w:val="000000" w:themeColor="text1"/>
          <w:lang w:val="en-US"/>
        </w:rPr>
        <w:fldChar w:fldCharType="end"/>
      </w:r>
      <w:r w:rsidR="00A068A6">
        <w:rPr>
          <w:color w:val="000000" w:themeColor="text1"/>
          <w:lang w:val="en-US"/>
        </w:rPr>
        <w:t xml:space="preserve">. </w:t>
      </w:r>
      <w:r w:rsidR="003A7BC8">
        <w:rPr>
          <w:color w:val="000000" w:themeColor="text1"/>
          <w:lang w:val="en-US"/>
        </w:rPr>
        <w:t>Additiona</w:t>
      </w:r>
      <w:r w:rsidR="00627156">
        <w:rPr>
          <w:color w:val="000000" w:themeColor="text1"/>
          <w:lang w:val="en-US"/>
        </w:rPr>
        <w:t>l</w:t>
      </w:r>
      <w:r w:rsidR="003A7BC8">
        <w:rPr>
          <w:color w:val="000000" w:themeColor="text1"/>
          <w:lang w:val="en-US"/>
        </w:rPr>
        <w:t>l</w:t>
      </w:r>
      <w:r w:rsidR="00627156">
        <w:rPr>
          <w:color w:val="000000" w:themeColor="text1"/>
          <w:lang w:val="en-US"/>
        </w:rPr>
        <w:t>y</w:t>
      </w:r>
      <w:r w:rsidR="003A7BC8">
        <w:rPr>
          <w:color w:val="000000" w:themeColor="text1"/>
          <w:lang w:val="en-US"/>
        </w:rPr>
        <w:t>, the exploration of aerobic physiology at cooler temperatures may have better revealed</w:t>
      </w:r>
      <w:r w:rsidR="00506641">
        <w:rPr>
          <w:color w:val="000000" w:themeColor="text1"/>
          <w:lang w:val="en-US"/>
        </w:rPr>
        <w:t xml:space="preserve"> </w:t>
      </w:r>
      <w:r w:rsidR="004522C3">
        <w:rPr>
          <w:color w:val="000000" w:themeColor="text1"/>
          <w:lang w:val="en-US"/>
        </w:rPr>
        <w:t xml:space="preserve">‘local vs. foreign’ </w:t>
      </w:r>
      <w:r w:rsidR="001272F3">
        <w:rPr>
          <w:color w:val="000000" w:themeColor="text1"/>
          <w:lang w:val="en-US"/>
        </w:rPr>
        <w:t xml:space="preserve">as well as ‘home and away’ </w:t>
      </w:r>
      <w:r w:rsidR="004522C3">
        <w:rPr>
          <w:color w:val="000000" w:themeColor="text1"/>
          <w:lang w:val="en-US"/>
        </w:rPr>
        <w:t>criterion</w:t>
      </w:r>
      <w:r w:rsidR="007457BD">
        <w:rPr>
          <w:color w:val="000000" w:themeColor="text1"/>
          <w:lang w:val="en-US"/>
        </w:rPr>
        <w:t>,</w:t>
      </w:r>
      <w:r w:rsidR="004522C3">
        <w:rPr>
          <w:color w:val="000000" w:themeColor="text1"/>
          <w:lang w:val="en-US"/>
        </w:rPr>
        <w:t xml:space="preserve"> outlined by </w:t>
      </w:r>
      <w:r w:rsidR="004522C3">
        <w:rPr>
          <w:color w:val="000000" w:themeColor="text1"/>
          <w:lang w:val="en-US"/>
        </w:rPr>
        <w:fldChar w:fldCharType="begin" w:fldLock="1"/>
      </w:r>
      <w:r w:rsidR="001272F3">
        <w:rPr>
          <w:color w:val="000000" w:themeColor="text1"/>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mendeley":{"formattedCitation":"(Kawecki and Ebert 2004)","manualFormatting":"Kawecki and Ebert (2004)","plainTextFormattedCitation":"(Kawecki and Ebert 2004)","previouslyFormattedCitation":"(Kawecki and Ebert 2004)"},"properties":{"noteIndex":0},"schema":"https://github.com/citation-style-language/schema/raw/master/csl-citation.json"}</w:instrText>
      </w:r>
      <w:r w:rsidR="004522C3">
        <w:rPr>
          <w:color w:val="000000" w:themeColor="text1"/>
          <w:lang w:val="en-US"/>
        </w:rPr>
        <w:fldChar w:fldCharType="separate"/>
      </w:r>
      <w:r w:rsidR="004522C3" w:rsidRPr="004522C3">
        <w:rPr>
          <w:noProof/>
          <w:color w:val="000000" w:themeColor="text1"/>
          <w:lang w:val="en-US"/>
        </w:rPr>
        <w:t xml:space="preserve">Kawecki and Ebert </w:t>
      </w:r>
      <w:r w:rsidR="001272F3">
        <w:rPr>
          <w:noProof/>
          <w:color w:val="000000" w:themeColor="text1"/>
          <w:lang w:val="en-US"/>
        </w:rPr>
        <w:t>(</w:t>
      </w:r>
      <w:r w:rsidR="004522C3" w:rsidRPr="004522C3">
        <w:rPr>
          <w:noProof/>
          <w:color w:val="000000" w:themeColor="text1"/>
          <w:lang w:val="en-US"/>
        </w:rPr>
        <w:t>2004)</w:t>
      </w:r>
      <w:r w:rsidR="004522C3">
        <w:rPr>
          <w:color w:val="000000" w:themeColor="text1"/>
          <w:lang w:val="en-US"/>
        </w:rPr>
        <w:fldChar w:fldCharType="end"/>
      </w:r>
      <w:r w:rsidR="007457BD">
        <w:rPr>
          <w:color w:val="000000" w:themeColor="text1"/>
          <w:lang w:val="en-US"/>
        </w:rPr>
        <w:t xml:space="preserve">, used to detect local adaptation. </w:t>
      </w:r>
    </w:p>
    <w:p w14:paraId="27633E6C" w14:textId="473DC71C" w:rsidR="004F4EF2" w:rsidRPr="00BF3E7C" w:rsidRDefault="007457BD" w:rsidP="00BF3E7C">
      <w:pPr>
        <w:spacing w:line="240" w:lineRule="auto"/>
        <w:jc w:val="both"/>
        <w:rPr>
          <w:color w:val="000000" w:themeColor="text1"/>
          <w:lang w:val="en-US"/>
        </w:rPr>
      </w:pPr>
      <w:r>
        <w:rPr>
          <w:color w:val="000000" w:themeColor="text1"/>
          <w:lang w:val="en-US"/>
        </w:rPr>
        <w:t xml:space="preserve">Lastly, this study was unable to source fish from </w:t>
      </w:r>
      <w:r w:rsidR="004F7F81">
        <w:rPr>
          <w:color w:val="000000" w:themeColor="text1"/>
          <w:lang w:val="en-US"/>
        </w:rPr>
        <w:t>known</w:t>
      </w:r>
      <w:r>
        <w:rPr>
          <w:color w:val="000000" w:themeColor="text1"/>
          <w:lang w:val="en-US"/>
        </w:rPr>
        <w:t xml:space="preserve"> </w:t>
      </w:r>
      <w:r w:rsidR="007C32C8">
        <w:rPr>
          <w:color w:val="000000" w:themeColor="text1"/>
          <w:lang w:val="en-US"/>
        </w:rPr>
        <w:t>equatorial</w:t>
      </w:r>
      <w:r w:rsidR="004F7F81">
        <w:rPr>
          <w:color w:val="000000" w:themeColor="text1"/>
          <w:lang w:val="en-US"/>
        </w:rPr>
        <w:t xml:space="preserve"> </w:t>
      </w:r>
      <w:r w:rsidR="007C32C8">
        <w:rPr>
          <w:color w:val="000000" w:themeColor="text1"/>
          <w:lang w:val="en-US"/>
        </w:rPr>
        <w:t xml:space="preserve">populations for </w:t>
      </w:r>
      <w:r w:rsidR="007C32C8">
        <w:rPr>
          <w:i/>
          <w:iCs/>
          <w:color w:val="000000" w:themeColor="text1"/>
          <w:lang w:val="en-US"/>
        </w:rPr>
        <w:t>A. polyacanthus’s</w:t>
      </w:r>
      <w:r w:rsidR="007C32C8">
        <w:rPr>
          <w:color w:val="000000" w:themeColor="text1"/>
          <w:lang w:val="en-US"/>
        </w:rPr>
        <w:t xml:space="preserve"> range. </w:t>
      </w:r>
      <w:r w:rsidR="004918CA">
        <w:rPr>
          <w:color w:val="000000" w:themeColor="text1"/>
          <w:lang w:val="en-US"/>
        </w:rPr>
        <w:t>Trailing edge populations</w:t>
      </w:r>
      <w:r w:rsidR="007C32C8">
        <w:rPr>
          <w:color w:val="000000" w:themeColor="text1"/>
          <w:lang w:val="en-US"/>
        </w:rPr>
        <w:t xml:space="preserve"> are suggested to be living closest to their </w:t>
      </w:r>
      <w:r w:rsidR="00D71D4E">
        <w:rPr>
          <w:color w:val="000000" w:themeColor="text1"/>
          <w:lang w:val="en-US"/>
        </w:rPr>
        <w:t>thermal limits and therefore possess greatest thermal tolerance as well as sensitivity to change in temperature</w:t>
      </w:r>
      <w:r w:rsidR="009669F1">
        <w:rPr>
          <w:color w:val="000000" w:themeColor="text1"/>
          <w:lang w:val="en-US"/>
        </w:rPr>
        <w:t xml:space="preserve">; however, </w:t>
      </w:r>
      <w:r w:rsidR="004918CA">
        <w:rPr>
          <w:color w:val="000000" w:themeColor="text1"/>
          <w:lang w:val="en-US"/>
        </w:rPr>
        <w:t>to date n</w:t>
      </w:r>
      <w:r w:rsidR="000D495A">
        <w:rPr>
          <w:color w:val="000000" w:themeColor="text1"/>
          <w:lang w:val="en-US"/>
        </w:rPr>
        <w:t>o</w:t>
      </w:r>
      <w:r w:rsidR="004918CA">
        <w:rPr>
          <w:color w:val="000000" w:themeColor="text1"/>
          <w:lang w:val="en-US"/>
        </w:rPr>
        <w:t xml:space="preserve"> </w:t>
      </w:r>
      <w:r w:rsidR="004918CA">
        <w:rPr>
          <w:i/>
          <w:iCs/>
          <w:color w:val="000000" w:themeColor="text1"/>
          <w:lang w:val="en-US"/>
        </w:rPr>
        <w:t>A. polyacanthus</w:t>
      </w:r>
      <w:r w:rsidR="004918CA">
        <w:rPr>
          <w:color w:val="000000" w:themeColor="text1"/>
          <w:lang w:val="en-US"/>
        </w:rPr>
        <w:t xml:space="preserve"> have not explored comparisons between equatorial, low-latitude, and high-latitude populations</w:t>
      </w:r>
      <w:r w:rsidR="005E69A9">
        <w:rPr>
          <w:color w:val="000000" w:themeColor="text1"/>
          <w:lang w:val="en-US"/>
        </w:rPr>
        <w:t xml:space="preserve">. </w:t>
      </w:r>
      <w:r w:rsidR="00602CED">
        <w:rPr>
          <w:color w:val="000000" w:themeColor="text1"/>
          <w:lang w:val="en-US"/>
        </w:rPr>
        <w:t>Future research should aim to include trailing edge populations within experiments</w:t>
      </w:r>
      <w:r w:rsidR="00FA0EDB">
        <w:rPr>
          <w:color w:val="000000" w:themeColor="text1"/>
          <w:lang w:val="en-US"/>
        </w:rPr>
        <w:t xml:space="preserve"> to understand the extent of thermal tolerance within </w:t>
      </w:r>
      <w:r w:rsidR="00FA0EDB">
        <w:rPr>
          <w:i/>
          <w:iCs/>
          <w:color w:val="000000" w:themeColor="text1"/>
          <w:lang w:val="en-US"/>
        </w:rPr>
        <w:t>A. polyacanthus</w:t>
      </w:r>
      <w:r w:rsidR="00FA0EDB">
        <w:rPr>
          <w:color w:val="000000" w:themeColor="text1"/>
          <w:lang w:val="en-US"/>
        </w:rPr>
        <w:t xml:space="preserve">, and </w:t>
      </w:r>
      <w:r w:rsidR="000D495A">
        <w:rPr>
          <w:color w:val="000000" w:themeColor="text1"/>
          <w:lang w:val="en-US"/>
        </w:rPr>
        <w:t>adaptive</w:t>
      </w:r>
      <w:r w:rsidR="00FA0EDB">
        <w:rPr>
          <w:color w:val="000000" w:themeColor="text1"/>
          <w:lang w:val="en-US"/>
        </w:rPr>
        <w:t xml:space="preserve"> populations </w:t>
      </w:r>
      <w:r w:rsidR="000D495A">
        <w:rPr>
          <w:color w:val="000000" w:themeColor="text1"/>
          <w:lang w:val="en-US"/>
        </w:rPr>
        <w:t xml:space="preserve">within populations that are predicted to be most </w:t>
      </w:r>
      <w:r w:rsidR="00C25567">
        <w:rPr>
          <w:color w:val="000000" w:themeColor="text1"/>
          <w:lang w:val="en-US"/>
        </w:rPr>
        <w:t>sensitive to climate change</w:t>
      </w:r>
      <w:r w:rsidR="00FA0EDB">
        <w:rPr>
          <w:color w:val="000000" w:themeColor="text1"/>
          <w:lang w:val="en-US"/>
        </w:rPr>
        <w:t>.</w:t>
      </w:r>
      <w:r w:rsidR="00BA222F">
        <w:rPr>
          <w:color w:val="000000" w:themeColor="text1"/>
          <w:lang w:val="en-US"/>
        </w:rPr>
        <w:t xml:space="preserve"> </w:t>
      </w:r>
      <w:r w:rsidR="00E7476E">
        <w:rPr>
          <w:color w:val="000000" w:themeColor="text1"/>
          <w:lang w:val="en-US"/>
        </w:rPr>
        <w:t xml:space="preserve"> </w:t>
      </w:r>
    </w:p>
    <w:p w14:paraId="69B02F82" w14:textId="1EBB1594" w:rsidR="00B51916" w:rsidRDefault="00172D38" w:rsidP="00B36451">
      <w:pPr>
        <w:pStyle w:val="Heading2"/>
        <w:spacing w:line="240" w:lineRule="auto"/>
        <w:rPr>
          <w:lang w:val="en-US"/>
        </w:rPr>
      </w:pPr>
      <w:r>
        <w:rPr>
          <w:lang w:val="en-US"/>
        </w:rPr>
        <w:t>Conclusions</w:t>
      </w:r>
    </w:p>
    <w:p w14:paraId="087ED5E3" w14:textId="7E9A7CE2" w:rsidR="001674EB" w:rsidRDefault="001156C5" w:rsidP="00DC33C7">
      <w:pPr>
        <w:spacing w:line="240" w:lineRule="auto"/>
        <w:jc w:val="both"/>
        <w:rPr>
          <w:lang w:val="en-US"/>
        </w:rPr>
      </w:pPr>
      <w:r>
        <w:rPr>
          <w:lang w:val="en-US"/>
        </w:rPr>
        <w:t>Population’s</w:t>
      </w:r>
      <w:r w:rsidR="00383B04">
        <w:rPr>
          <w:lang w:val="en-US"/>
        </w:rPr>
        <w:t xml:space="preserve"> </w:t>
      </w:r>
      <w:r w:rsidR="00540FCC">
        <w:rPr>
          <w:lang w:val="en-US"/>
        </w:rPr>
        <w:t xml:space="preserve">ability to respond to climate change will depend on </w:t>
      </w:r>
      <w:r w:rsidR="008C0FA7">
        <w:rPr>
          <w:lang w:val="en-US"/>
        </w:rPr>
        <w:t>experienced environmental conditions</w:t>
      </w:r>
      <w:r w:rsidR="00C32109">
        <w:rPr>
          <w:lang w:val="en-US"/>
        </w:rPr>
        <w:t>.</w:t>
      </w:r>
      <w:r w:rsidR="00B314F0">
        <w:rPr>
          <w:lang w:val="en-US"/>
        </w:rPr>
        <w:t xml:space="preserve"> </w:t>
      </w:r>
      <w:r w:rsidR="00C32109">
        <w:rPr>
          <w:lang w:val="en-US"/>
        </w:rPr>
        <w:t>Results from this study identify co-gradient variation between low- and high-latitude populations when examining AAS</w:t>
      </w:r>
      <w:r w:rsidR="00370515">
        <w:rPr>
          <w:lang w:val="en-US"/>
        </w:rPr>
        <w:t xml:space="preserve"> among populations</w:t>
      </w:r>
      <w:r w:rsidR="00C94017">
        <w:rPr>
          <w:lang w:val="en-US"/>
        </w:rPr>
        <w:t xml:space="preserve"> found within </w:t>
      </w:r>
      <w:r w:rsidR="003B116F">
        <w:rPr>
          <w:lang w:val="en-US"/>
        </w:rPr>
        <w:t xml:space="preserve">habitats that possess </w:t>
      </w:r>
      <w:r w:rsidR="00C94017">
        <w:rPr>
          <w:lang w:val="en-US"/>
        </w:rPr>
        <w:t>similar</w:t>
      </w:r>
      <w:r w:rsidR="003B116F">
        <w:rPr>
          <w:lang w:val="en-US"/>
        </w:rPr>
        <w:t xml:space="preserve"> fine-scale biogeographic features</w:t>
      </w:r>
      <w:r w:rsidR="00581C6D">
        <w:rPr>
          <w:lang w:val="en-US"/>
        </w:rPr>
        <w:t xml:space="preserve">. However, previous </w:t>
      </w:r>
      <w:r w:rsidR="00581C6D">
        <w:rPr>
          <w:i/>
          <w:iCs/>
          <w:lang w:val="en-US"/>
        </w:rPr>
        <w:t xml:space="preserve">A. </w:t>
      </w:r>
      <w:r w:rsidR="00581C6D" w:rsidRPr="00581C6D">
        <w:rPr>
          <w:lang w:val="en-US"/>
        </w:rPr>
        <w:t>polyacanthus</w:t>
      </w:r>
      <w:r w:rsidR="00581C6D">
        <w:rPr>
          <w:lang w:val="en-US"/>
        </w:rPr>
        <w:t xml:space="preserve"> research has identified counter-gradient variation, suggesting </w:t>
      </w:r>
      <w:r w:rsidR="00F50C77">
        <w:rPr>
          <w:lang w:val="en-US"/>
        </w:rPr>
        <w:t xml:space="preserve">that </w:t>
      </w:r>
      <w:r w:rsidR="00F50C77">
        <w:rPr>
          <w:i/>
          <w:iCs/>
          <w:lang w:val="en-US"/>
        </w:rPr>
        <w:t>A. poly</w:t>
      </w:r>
      <w:r w:rsidR="00DC33C7">
        <w:rPr>
          <w:i/>
          <w:iCs/>
          <w:lang w:val="en-US"/>
        </w:rPr>
        <w:t>a</w:t>
      </w:r>
      <w:r w:rsidR="00F50C77">
        <w:rPr>
          <w:i/>
          <w:iCs/>
          <w:lang w:val="en-US"/>
        </w:rPr>
        <w:t xml:space="preserve">canthus </w:t>
      </w:r>
      <w:r w:rsidR="00F50C77">
        <w:rPr>
          <w:lang w:val="en-US"/>
        </w:rPr>
        <w:t xml:space="preserve">populations </w:t>
      </w:r>
      <w:r w:rsidR="00BA35D1">
        <w:rPr>
          <w:lang w:val="en-US"/>
        </w:rPr>
        <w:t>represent a heterogenous matrix influenced by broad and fine-scale biogeographical features</w:t>
      </w:r>
      <w:r w:rsidR="00B74E7F">
        <w:rPr>
          <w:lang w:val="en-US"/>
        </w:rPr>
        <w:t>;</w:t>
      </w:r>
      <w:r w:rsidR="00C60DF6">
        <w:rPr>
          <w:lang w:val="en-US"/>
        </w:rPr>
        <w:t xml:space="preserve"> further highlighting the need to understand intra</w:t>
      </w:r>
      <w:r w:rsidR="00082B4F">
        <w:rPr>
          <w:lang w:val="en-US"/>
        </w:rPr>
        <w:t xml:space="preserve">-population </w:t>
      </w:r>
      <w:r w:rsidR="00DC33C7">
        <w:rPr>
          <w:lang w:val="en-US"/>
        </w:rPr>
        <w:t>variation</w:t>
      </w:r>
      <w:r w:rsidR="000110A6">
        <w:rPr>
          <w:lang w:val="en-US"/>
        </w:rPr>
        <w:t xml:space="preserve"> within marine species</w:t>
      </w:r>
      <w:r w:rsidR="00082B4F">
        <w:rPr>
          <w:lang w:val="en-US"/>
        </w:rPr>
        <w:t xml:space="preserve">. </w:t>
      </w:r>
      <w:r w:rsidR="00317D56">
        <w:rPr>
          <w:lang w:val="en-US"/>
        </w:rPr>
        <w:t>Assuming all populations will respond similarly to climate change will lead to inaccurate</w:t>
      </w:r>
      <w:r w:rsidR="00BD68D6">
        <w:rPr>
          <w:lang w:val="en-US"/>
        </w:rPr>
        <w:t xml:space="preserve"> modelling and</w:t>
      </w:r>
      <w:r w:rsidR="00317D56">
        <w:rPr>
          <w:lang w:val="en-US"/>
        </w:rPr>
        <w:t xml:space="preserve"> estimations of species vulnerability</w:t>
      </w:r>
      <w:r w:rsidR="00BD68D6">
        <w:rPr>
          <w:lang w:val="en-US"/>
        </w:rPr>
        <w:t>,</w:t>
      </w:r>
      <w:r w:rsidR="003A763A">
        <w:rPr>
          <w:lang w:val="en-US"/>
        </w:rPr>
        <w:t xml:space="preserve"> and risk </w:t>
      </w:r>
      <w:r w:rsidR="001B31E6">
        <w:rPr>
          <w:lang w:val="en-US"/>
        </w:rPr>
        <w:t>resource managers</w:t>
      </w:r>
      <w:r w:rsidR="003A763A">
        <w:rPr>
          <w:lang w:val="en-US"/>
        </w:rPr>
        <w:t xml:space="preserve"> failing to provide effective</w:t>
      </w:r>
      <w:r w:rsidR="001B31E6">
        <w:rPr>
          <w:lang w:val="en-US"/>
        </w:rPr>
        <w:t xml:space="preserve"> conservation</w:t>
      </w:r>
      <w:r w:rsidR="003A763A">
        <w:rPr>
          <w:lang w:val="en-US"/>
        </w:rPr>
        <w:t xml:space="preserve"> </w:t>
      </w:r>
      <w:r w:rsidR="00BD68D6">
        <w:rPr>
          <w:lang w:val="en-US"/>
        </w:rPr>
        <w:t xml:space="preserve">management </w:t>
      </w:r>
      <w:r w:rsidR="003A763A">
        <w:rPr>
          <w:lang w:val="en-US"/>
        </w:rPr>
        <w:t>solutions</w:t>
      </w:r>
      <w:r w:rsidR="00DC33C7">
        <w:rPr>
          <w:lang w:val="en-US"/>
        </w:rPr>
        <w:t xml:space="preserve">. </w:t>
      </w:r>
    </w:p>
    <w:p w14:paraId="50087396" w14:textId="0E67ECA6" w:rsidR="00BD64F8" w:rsidRDefault="00A11CC7" w:rsidP="00A11CC7">
      <w:pPr>
        <w:pStyle w:val="Heading1"/>
        <w:rPr>
          <w:lang w:val="en-US"/>
        </w:rPr>
      </w:pPr>
      <w:r>
        <w:rPr>
          <w:lang w:val="en-US"/>
        </w:rPr>
        <w:t>Ackno</w:t>
      </w:r>
      <w:r w:rsidR="00C17398">
        <w:rPr>
          <w:lang w:val="en-US"/>
        </w:rPr>
        <w:t xml:space="preserve">wledgements </w:t>
      </w:r>
    </w:p>
    <w:p w14:paraId="6F6BD5C5" w14:textId="48A3AAD9" w:rsidR="00C17398" w:rsidRDefault="00EF3214" w:rsidP="00277D05">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Salty Pets, and FishCube. </w:t>
      </w:r>
    </w:p>
    <w:p w14:paraId="5F377884" w14:textId="6C8F57C8" w:rsidR="00C17398" w:rsidRDefault="00C17398" w:rsidP="00C17398">
      <w:pPr>
        <w:pStyle w:val="Heading1"/>
        <w:rPr>
          <w:lang w:val="en-US"/>
        </w:rPr>
      </w:pPr>
      <w:r>
        <w:rPr>
          <w:lang w:val="en-US"/>
        </w:rPr>
        <w:t xml:space="preserve">Competing Interests  </w:t>
      </w:r>
    </w:p>
    <w:p w14:paraId="2245515C" w14:textId="3190AB51" w:rsidR="00C17398" w:rsidRDefault="00277D05" w:rsidP="00C17398">
      <w:pPr>
        <w:rPr>
          <w:lang w:val="en-US"/>
        </w:rPr>
      </w:pPr>
      <w:r>
        <w:rPr>
          <w:lang w:val="en-US"/>
        </w:rPr>
        <w:t xml:space="preserve">Authors declare no competing interests. </w:t>
      </w:r>
    </w:p>
    <w:p w14:paraId="6F1A5B73" w14:textId="088A382B" w:rsidR="00C17398" w:rsidRDefault="00C17398" w:rsidP="00C17398">
      <w:pPr>
        <w:pStyle w:val="Heading1"/>
        <w:rPr>
          <w:lang w:val="en-US"/>
        </w:rPr>
      </w:pPr>
      <w:r>
        <w:rPr>
          <w:lang w:val="en-US"/>
        </w:rPr>
        <w:t>Funding</w:t>
      </w:r>
      <w:r w:rsidR="00FF75C2">
        <w:rPr>
          <w:lang w:val="en-US"/>
        </w:rPr>
        <w:t xml:space="preserve"> and ethics</w:t>
      </w:r>
    </w:p>
    <w:p w14:paraId="0869A7E0" w14:textId="4F493A4F" w:rsidR="00277D05" w:rsidRPr="00277D05" w:rsidRDefault="00277D05" w:rsidP="00277D05">
      <w:pPr>
        <w:rPr>
          <w:lang w:val="en-US"/>
        </w:rPr>
      </w:pPr>
      <w:r>
        <w:rPr>
          <w:lang w:val="en-US"/>
        </w:rPr>
        <w:t>Funding was provided by</w:t>
      </w:r>
      <w:r w:rsidR="0084387D">
        <w:rPr>
          <w:lang w:val="en-US"/>
        </w:rPr>
        <w:t xml:space="preserve"> </w:t>
      </w:r>
      <w:r w:rsidR="0084387D" w:rsidRPr="00452AC6">
        <w:rPr>
          <w:lang w:val="en-US"/>
        </w:rPr>
        <w:t>_____</w:t>
      </w:r>
      <w:r w:rsidR="0084387D">
        <w:rPr>
          <w:lang w:val="en-US"/>
        </w:rPr>
        <w:t xml:space="preserve"> and</w:t>
      </w:r>
      <w:r w:rsidR="00AF1C06">
        <w:rPr>
          <w:lang w:val="en-US"/>
        </w:rPr>
        <w:t xml:space="preserve">, Australian Society </w:t>
      </w:r>
      <w:r w:rsidR="00961E87">
        <w:rPr>
          <w:lang w:val="en-US"/>
        </w:rPr>
        <w:t>for Fish Biology, and the</w:t>
      </w:r>
      <w:r w:rsidR="00804680">
        <w:rPr>
          <w:lang w:val="en-US"/>
        </w:rPr>
        <w:t xml:space="preserve"> JCU</w:t>
      </w:r>
      <w:r w:rsidR="0084387D">
        <w:rPr>
          <w:lang w:val="en-US"/>
        </w:rPr>
        <w:t xml:space="preserve"> Centre of Excellence for </w:t>
      </w:r>
      <w:r w:rsidR="002D2FD5">
        <w:rPr>
          <w:lang w:val="en-US"/>
        </w:rPr>
        <w:t xml:space="preserve">Coral Reef Studies. </w:t>
      </w:r>
      <w:r w:rsidR="0057794A">
        <w:rPr>
          <w:lang w:val="en-US"/>
        </w:rPr>
        <w:t>Research was completed under JCU ethics approval A</w:t>
      </w:r>
      <w:r w:rsidR="001F5BB2">
        <w:rPr>
          <w:lang w:val="en-US"/>
        </w:rPr>
        <w:t xml:space="preserve">2764. </w:t>
      </w:r>
    </w:p>
    <w:p w14:paraId="0A44F8A4" w14:textId="2B328EC8" w:rsidR="001F451E" w:rsidRDefault="001F451E" w:rsidP="00B36451">
      <w:pPr>
        <w:pStyle w:val="Heading1"/>
        <w:spacing w:line="240" w:lineRule="auto"/>
        <w:rPr>
          <w:lang w:val="en-US"/>
        </w:rPr>
      </w:pPr>
      <w:r>
        <w:rPr>
          <w:lang w:val="en-US"/>
        </w:rPr>
        <w:t>References</w:t>
      </w:r>
    </w:p>
    <w:p w14:paraId="35FE1C3B" w14:textId="77777777" w:rsidR="001F451E" w:rsidRPr="001F451E" w:rsidRDefault="001F451E" w:rsidP="00B36451">
      <w:pPr>
        <w:spacing w:line="240" w:lineRule="auto"/>
        <w:rPr>
          <w:lang w:val="en-US"/>
        </w:rPr>
      </w:pPr>
    </w:p>
    <w:p w14:paraId="2D68C8FA" w14:textId="5F8B638E" w:rsidR="00CB65F4" w:rsidRPr="00CB65F4" w:rsidRDefault="00453A60" w:rsidP="00CB65F4">
      <w:pPr>
        <w:widowControl w:val="0"/>
        <w:autoSpaceDE w:val="0"/>
        <w:autoSpaceDN w:val="0"/>
        <w:adjustRightInd w:val="0"/>
        <w:spacing w:line="240" w:lineRule="auto"/>
        <w:ind w:left="480" w:hanging="48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CB65F4" w:rsidRPr="00CB65F4">
        <w:rPr>
          <w:rFonts w:ascii="Calibri" w:hAnsi="Calibri" w:cs="Calibri"/>
          <w:noProof/>
          <w:szCs w:val="24"/>
        </w:rPr>
        <w:t>Aitken SN, Bemmels JB (2016) Time to get moving : Assisted gene flow of forest trees. Evol Appl 9:271–290 doi:10.1111/eva.12293</w:t>
      </w:r>
    </w:p>
    <w:p w14:paraId="27F2F5BD"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Angilletta MJ, Oufiero CE, Sears MW (2004) Thermal adaptation of maternal and embryonic phenotypes in a geographically widespread ectotherm. Int Congr Ser 1275:258–266 doi:10.1016/j.ics.2004.07.038</w:t>
      </w:r>
    </w:p>
    <w:p w14:paraId="2ECA221D"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Atkins KE, Travis JMJ (2010) Local adaptation and the evolution of species’ ranges under climate change. J Theor Biol 266:449–457 doi:10.1016/j.jtbi.2010.07.014</w:t>
      </w:r>
    </w:p>
    <w:p w14:paraId="1B8B6CD5"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Australian Institute of Marine Science (AIMS) (2020) AIMS Sea Water Temperature Observing System (AIMS Temperature Logger Program). </w:t>
      </w:r>
    </w:p>
    <w:p w14:paraId="4EDAE6FE"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Bartlett CB, Garber AF, Gonen S, Benfey TJ (2022) Acute critical thermal maximum does not predict chronic incremental thermal maximum in Atlantic salmon (Salmo salar). Comp Biochem Physiol -Part A  Mol Integr Physiol 266:111143 doi:10.1016/j.cbpa.2022.111143</w:t>
      </w:r>
    </w:p>
    <w:p w14:paraId="3EDC804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14:paraId="2C32141D"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14:paraId="183A5ABA"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Bradshaw AD (1984) Ecological significance of genetic variation between populations. In: Dirzo R., Sarukhan J. (eds) Perspectives on plant population ecology. Sinauer, Sunderland, MA, pp 213–228 </w:t>
      </w:r>
    </w:p>
    <w:p w14:paraId="11B76245"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Brown KT, Eyal G, Dove SG, Barott KL (2023) Fine-scale heterogeneity reveals disproportionate thermal stress and coral mortality in thermally variable reef habitats during a marine heatwave. Coral Reefs 42:131–142 doi:10.1007/s00338-022-02328-6</w:t>
      </w:r>
    </w:p>
    <w:p w14:paraId="4341BC9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Chiono A, Paul JR (2023) The Climatic Variability Hypothesis and trade-offs in thermal performance in coastal and inland populations of Mimulus guttatus. Evolution 77:870–880 doi:10.1093/evolut/qpad005</w:t>
      </w:r>
    </w:p>
    <w:p w14:paraId="4BECF0A7"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Clark TD, Sandblom E, Jutfelt F (2013) Aerobic scope measurements of fishes in an era of climate change: respirometry, relevance and recommendations. J Exp Biol 216:2771–2782 doi:10.1242/jeb.084251</w:t>
      </w:r>
    </w:p>
    <w:p w14:paraId="5BD923E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14:paraId="34439B67"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14:paraId="20AD9EA1"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Deutsch CA, Tewksbury JJ, Huey RB, Sheldon KS, Ghalambor CK, Haak DC, Martin PR (2008) Impacts of climate warming on terrestrial ectotherms across latitude. Proc Natl Acad Sci U S A 105:6668–6672 doi:10.1073/pnas.0709472105</w:t>
      </w:r>
    </w:p>
    <w:p w14:paraId="3FAB42A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Doherty PJ, Mather P, Planes S (1994) Acanthochromis polyacanthus, a fish lacking larval dispersal, has genetically differentiated populations at local and regional scales on the Great Barrier Reef. Mar Biol 121:11–21 doi:10.1007/BF00349469</w:t>
      </w:r>
    </w:p>
    <w:p w14:paraId="2828FB67"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Donelson JM, Munday PL (2012) Thermal sensitivity does not determine acclimation capacity for a </w:t>
      </w:r>
      <w:r w:rsidRPr="00CB65F4">
        <w:rPr>
          <w:rFonts w:ascii="Calibri" w:hAnsi="Calibri" w:cs="Calibri"/>
          <w:noProof/>
          <w:szCs w:val="24"/>
        </w:rPr>
        <w:lastRenderedPageBreak/>
        <w:t>tropical reef fish. J Anim Ecol 81:1126–1131 doi:10.1111/j.1365-2656.2012.01982.x</w:t>
      </w:r>
    </w:p>
    <w:p w14:paraId="47416620"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Donelson JM, Munday PL (2015) Transgenerational plasticity mitigates the impact of global warming to offspring sex ratios. Glob Chang Biol 21:2954–2962 doi:10.1111/gcb.12912</w:t>
      </w:r>
    </w:p>
    <w:p w14:paraId="32F7ACF2"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14:paraId="62B29927"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14:paraId="78AA53D1"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14:paraId="395E734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Ekström A, Sandblom E, Blier PU, Cyr BAD, Brijs J, Pichaud N (2017) Thermal sensitivity and phenotypic plasticity of cardiac mitochondrial metabolism in European perch, Perca fluviatilis. J Exp Biol 220:386–396 doi:10.1242/jeb.150698</w:t>
      </w:r>
    </w:p>
    <w:p w14:paraId="777982D2"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14:paraId="0B9CA130"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Endler JA (1977) Geographic variation, speciation, and clines. Princeton University Press, Princeton, New Jersey, USA </w:t>
      </w:r>
    </w:p>
    <w:p w14:paraId="12E05B53"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Farrell AP (2009) Environment, antecedents and climate change: Lessons from the study of temperature physiology and river migration of salmonids. J Exp Biol 212:3771–3780 doi:10.1242/jeb.023671</w:t>
      </w:r>
    </w:p>
    <w:p w14:paraId="441C2B0F"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García-Ramos G, Kirkpatrick M (1997) Genetic models of adaptation and gene flow in peripheral populations. Evolution (N Y) 51:21–28 doi:10.1111/j.1558-5646.1997.tb02384.x</w:t>
      </w:r>
    </w:p>
    <w:p w14:paraId="07ACC93A"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Gardiner NM, Munday PL, Nilsson GE (2010) Counter-gradient variation in respiratory performance of coral reef fishes at elevated temperatures. PLoS One 5:e13299 doi:10.1371/journal.pone.0013299</w:t>
      </w:r>
    </w:p>
    <w:p w14:paraId="0AB06355"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Gunderson AR, Stillman JH (2015) Plasticity in thermal tolerance has limited potential to buffer ectotherms from global warming. Proc R Soc B Biol Sci 282: doi:10.1098/rspb.2015.0401</w:t>
      </w:r>
    </w:p>
    <w:p w14:paraId="2BDF5C44"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Hampe A, Petit RJ (2005) Conserving biodiversity under climate change: The rear edge matters. Ecol Lett 8:461–467 doi:10.1111/j.1461-0248.2005.00739.x</w:t>
      </w:r>
    </w:p>
    <w:p w14:paraId="32E372DF"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Harianto J, Carey N, Byrne M (2019) respR - An R package for the manipulation and analysis of respirometry data. Methods Ecol Evol 10:912–920 doi:https://doi.org/10.1111/2041-210X.13162</w:t>
      </w:r>
    </w:p>
    <w:p w14:paraId="5ABAAA81"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Hendry AP (2001) Traits in discrete populations: A theoretical framework for empirical tests. Evolution (N Y) 55:459–466 </w:t>
      </w:r>
    </w:p>
    <w:p w14:paraId="462BFA5E"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Hereford J (2009) A quantitative survey of local adaptation and fitness trade-offs. Am Nat 173:579–588 doi:10.1086/597611</w:t>
      </w:r>
    </w:p>
    <w:p w14:paraId="2030CA62"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Van Herwerden L, Doherty PJ (2006) Contrasting genetic structures across two hybrid zones of a tropical reef fish, Acanthochromis polyacanthus (Bleeker 1855). J Evol Biol 19:239–252 </w:t>
      </w:r>
      <w:r w:rsidRPr="00CB65F4">
        <w:rPr>
          <w:rFonts w:ascii="Calibri" w:hAnsi="Calibri" w:cs="Calibri"/>
          <w:noProof/>
          <w:szCs w:val="24"/>
        </w:rPr>
        <w:lastRenderedPageBreak/>
        <w:t>doi:10.1111/j.1420-9101.2005.00969.x</w:t>
      </w:r>
    </w:p>
    <w:p w14:paraId="0AD0CA1A"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14:paraId="06E5F947"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Hodgson MJ, Schwanz LE (2019) Drop it like it’s hot: Interpopulation variation in thermal phenotypes shows counter-gradient pattern. J Therm Biol 83:178–186 doi:10.1016/j.jtherbio.2019.05.016</w:t>
      </w:r>
    </w:p>
    <w:p w14:paraId="3F98C440"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Hoffmann AA, Sgró CM (2011) Climate change and evolutionary adaptation. Nature 470:479–485 doi:10.1038/nature09670</w:t>
      </w:r>
    </w:p>
    <w:p w14:paraId="62ADB293"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14:paraId="3CA89DC0"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Janzen DH (1967) Why mountain passes are higher in the tropics. Am Nat 101:233–249 </w:t>
      </w:r>
    </w:p>
    <w:p w14:paraId="2BB89B41"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Jayasundara N, Somero GN (2013) Physiological plasticity of cardiorespiratory function in a eurythermal marine teleost, the longjaw mudsucker, Gillichthys mirabilis. J Exp Biol 216:2111–2121 doi:10.1242/jeb.083873</w:t>
      </w:r>
    </w:p>
    <w:p w14:paraId="6428D18C"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Johansen JL, Nadler LE, Habary A, Bowden AJ, Rummer J (2021) Thermal acclimation of tropical coral reef fishes to global heat waves. Elife 10:1–30 </w:t>
      </w:r>
    </w:p>
    <w:p w14:paraId="0CFBC5E6"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Jump AS, Peñuelas J (2005) Running to stand still: Adaptation and the response of plants to rapid climate change. Ecol Lett 8:1010–1020 doi:10.1111/j.1461-0248.2005.00796.x</w:t>
      </w:r>
    </w:p>
    <w:p w14:paraId="31E3BA75"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Kawecki TJ, Ebert D (2004) Conceptual issues in local adaptation. Ecol Lett 7:1225–1241 doi:10.1111/j.1461-0248.2004.00684.x</w:t>
      </w:r>
    </w:p>
    <w:p w14:paraId="0874F34C"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14:paraId="09A66774"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Kelly MW, Sanford E, Grosberg RK (2012) Limited potential for adaptation to climate change in a broadly distributed marine crustacean. Proc R Soc B 349–356 doi:10.1098/rspb.2011.0542</w:t>
      </w:r>
    </w:p>
    <w:p w14:paraId="4FDB937F"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Kuo ESL, Sanford E (2009) Geographic variation in the upper thermal limits of an intertidal snail: Implications for climate envelope models. Mar Ecol Prog Ser 388:137–146 doi:10.3354/meps08102</w:t>
      </w:r>
    </w:p>
    <w:p w14:paraId="35B65E7B"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LaMonica LE, Fox RJ, Donelson JM (2021) Thermal sensitivity of juvenile rabbitfishes Siganus doliatus and S. lineatus (Siganidae): a key role for habitat? Coral Reefs 40:1307–1320 doi:10.1007/s00338-021-02146-2</w:t>
      </w:r>
    </w:p>
    <w:p w14:paraId="30536B60"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Lang BJ, Donelson JM, Caballes CF, Doll PC, Pratchett MS (2021) Metabolic Responses of Pacific Crown-of-Thorns Sea Stars (Acanthaster sp.) to Acute Warming. Biol Bull 241:347–358 doi:10.1086/717049</w:t>
      </w:r>
    </w:p>
    <w:p w14:paraId="0B4B21C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Lefevre S, Wang T, McKenzie DJ (2021) The role of mechanistic physiology in investigating impacts of global warming on fishes. J Exp Biol 224: doi:10.1242/jeb.238840</w:t>
      </w:r>
    </w:p>
    <w:p w14:paraId="5C5BE2AD"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Lenoir J, Bertrand R, Comte L, Bourgeaud L, Hattab T, Murienne J, Grenouillet G (2020) Species better track climate warming in the oceans than on land. Nat Ecol Evol 4:1044–1059 doi:10.1038/s41559-020-1198-2</w:t>
      </w:r>
    </w:p>
    <w:p w14:paraId="4C13EBB3"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lastRenderedPageBreak/>
        <w:t>Linhart YB, Grant MC (1996) Evolutionary significance of local genetic differentiation in plants. Annu Rev Ecol Syst 27:237–277 doi:10.1146/annurev.ecolsys.27.1.237</w:t>
      </w:r>
    </w:p>
    <w:p w14:paraId="33461E9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Ludt WB, Rocha LA (2015) Shifting seas: The impacts of Pleistocene sea-level fluctuations on the evolution of tropical marine taxa. J Biogeogr 42:25–38 doi:10.1111/jbi.12416</w:t>
      </w:r>
    </w:p>
    <w:p w14:paraId="2410B4FE"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14:paraId="2FFC2CD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arcil J, Swain DP, Hutchings JA (2006) Countergradient variation in body shape between two populations of Atlantic cod (Gadus morhua). Proc R Soc B Biol Sci 273:217–223 doi:10.1098/rspb.2005.3306</w:t>
      </w:r>
    </w:p>
    <w:p w14:paraId="785139A0"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artin LB, Han P, Lewittes J, Kuhlman JR, Klasing KC, Wikelski M (2006) Phytohemagglutinin-induced skin swelling in birds: Histological support for a classic immunoecological technique. Funct Ecol 20:290–299 doi:10.1111/j.1365-2435.2006.01094.x</w:t>
      </w:r>
    </w:p>
    <w:p w14:paraId="5F1CA330"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asson-Delmotte Z, A P, SL C, C P, S B, N C, Y C, L G, Al. G, Et (2021) Climate change 2021: the physical science basis. Contribution of Working Group I to the Sixth Assessment Report ofthe Intergovernmental Panel on Climate Change. Summary for Policymakers. Cambridge University Press, Cambridge, UK and New York, NY, USA, pp 3–32 doi:10.1017/9781009157896.001.3</w:t>
      </w:r>
    </w:p>
    <w:p w14:paraId="68AD5036"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cKenzie DJ, Zhang Y, Eliason EJ, Schulte PM, Claireaux G, Blasco FR, Nati JJH, Farrell AP (2020) Intraspecific variation in tolerance of warming in fishes. J Fish Biol 1–20 doi:10.1111/jfb.14620</w:t>
      </w:r>
    </w:p>
    <w:p w14:paraId="5BEB176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erino S, Martínez J, Møller AP, Sanabria L, De Lope F, Pérez J, Rodríguez-Caabeiro F (1999) Phytohaemagglutinin injection assay and physiological stress in nestling house martins. Anim Behav 58:219–222 doi:10.1006/anbe.1999.1127</w:t>
      </w:r>
    </w:p>
    <w:p w14:paraId="64EDF14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iller-Sims VC, Gerlach G, Kingsford MJ, Atema J (2008) Dispersal in the spiny damselfish, Acanthochromis polyacanthus, a coral reef fish species without a larval pelagic stage. Mol Ecol 17:5036–5048 doi:10.1111/j.1365-294X.2008.03986.x</w:t>
      </w:r>
    </w:p>
    <w:p w14:paraId="174E44B4"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offett ER, Fryxell DC, Palkovacs EP, Kinnison MT, Simon KS (2018) Local adaptation reduces the metabolic cost of environmental warming. Ecology 99:2318–2326 doi:10.1002/ecy.2463</w:t>
      </w:r>
    </w:p>
    <w:p w14:paraId="30AE764C"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olina-Montenegro MA, Naya DE (2012) Latitudinal Patterns in Phenotypic Plasticity and Fitness-Related Traits: Assessing the Climatic Variability Hypothesis (CVH) with an Invasive Plant Species. PLoS One 7:23–28 doi:10.1371/journal.pone.0047620</w:t>
      </w:r>
    </w:p>
    <w:p w14:paraId="2FFD1156"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oran E V., Hartig F, Bell DM (2016) Intraspecific trait variation across scales: Implications for understanding global change responses. Glob Chang Biol 22:137–150 doi:10.1111/gcb.13000</w:t>
      </w:r>
    </w:p>
    <w:p w14:paraId="1A8ECDE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organ R, Finnøen MH, Jensen H, Pélabon C, Jutfelt F (2020) Low potential for evolutionary rescue from climate change in a tropical fish. PNAS 117:33365–33372 doi:10.1073/pnas.2011419117</w:t>
      </w:r>
    </w:p>
    <w:p w14:paraId="737E29ED"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unday PL, Jones GP, Pratchett MS, Williams AJ (2008a) Climate change and the future for coral reef fishes. Fish Fish 9:261–285 doi:10.1111/j.1467-2979.2008.00281.x</w:t>
      </w:r>
    </w:p>
    <w:p w14:paraId="4A1B517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14:paraId="151169D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Munoz NJ, Farrell AP, Heath JW, D NB (2018) Hematocrit Is Associated with Thermal Tolerance and Modulated by Developmental Temperature in Juvenile Chinook Salmon. Physiol Biochem Zool 91: doi:https://doi.org/10.1086/695556</w:t>
      </w:r>
    </w:p>
    <w:p w14:paraId="581669F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lastRenderedPageBreak/>
        <w:t>Naya DE, Spangenberg L, Naya H, Bozinovic F (2012) Latitudinal patterns in rodent metabolic flexibility. Am Nat 179: doi:10.1086/665646</w:t>
      </w:r>
    </w:p>
    <w:p w14:paraId="6EEC3B83"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Nilsson GE, Crawley N, Lunde IG, Munday PL (2009) Elevated temperature reduces the respiratory scope of coral reef fishes. Glob Chang Biol 15:1405–1412 doi:10.1111/j.1365-2486.2008.01767.x</w:t>
      </w:r>
    </w:p>
    <w:p w14:paraId="77B40A6C"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Norin T, Clark TD (2016) Measurement and relevance of maximum metabolic rate in fishes. J Fish Biol 88:122–151 doi:10.1111/jfb.12796</w:t>
      </w:r>
    </w:p>
    <w:p w14:paraId="5100B88F"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Nyboer EA, Chapman LJ (2018) Cardiac plasticity influences aerobic performance and thermal tolerance in a tropical, freshwater fish at elevated temperatures. J Exp Biol 221: doi:10.1242/jeb.178087</w:t>
      </w:r>
    </w:p>
    <w:p w14:paraId="23B5325F"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14:paraId="795A39FB"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014-1145-2</w:t>
      </w:r>
    </w:p>
    <w:p w14:paraId="156F395D"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14:paraId="66F85CE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Pallarés S, Garoffolo D, Rodríguez B, Sánchez‐Fernández D (2023) Role of climatic variability in shaping intraspecific variation of thermal tolerance in Mediterranean water beetles. Insect Sci 1–14 doi:10.1111/1744-7917.13241</w:t>
      </w:r>
    </w:p>
    <w:p w14:paraId="61110BFE"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Pankhurst NW, Munday PL (2011) Effects of climate change on fish reproduction and early life history stages. Mar Freshw Res 62:1015–1026 doi:10.1071/MF10269</w:t>
      </w:r>
    </w:p>
    <w:p w14:paraId="6605F5B3"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14:paraId="0DAFB97C"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Pichaud N, Ekström A, Breton S, Sundström F, Rowinski P, Blier PU, Sandblom E (2019) Cardiac mitochondrial plasticity and thermal sensitivity in a fish inhabiting an artificially heated ecosystem. Sci Rep 9:1–11 doi:10.1038/s41598-019-54165-3</w:t>
      </w:r>
    </w:p>
    <w:p w14:paraId="296B7B47"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Pilakouta N, Killen SS, Kristjánsson BK, Skúlason S, Lindström J, Metcalfe NB, Parsons KJ (2020) Multigenerational exposure to elevated temperatures leads to a reduction in standard metabolic rate in the wild. Funct Ecol 34:1205–1214 doi:10.1111/1365-2435.13538</w:t>
      </w:r>
    </w:p>
    <w:p w14:paraId="1B65133C"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Pinsky ML, Eikeset AM, McCauley DJ, Payne JL, Sunday JM (2019) Greater vulnerability to warming of marine versus terrestrial ectotherms. Nature 569:108–111 doi:10.1038/s41586-019-1132-4</w:t>
      </w:r>
    </w:p>
    <w:p w14:paraId="0F9FA05E"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Planes S, Doherty PJ, Bernardi G (2001) Strong genetic divergence among populations of a marine fish with limited dispersal, Acanthochromis polyacanthus, within the Great Barrier Reef and the Coral Sea. Evolution (N Y) 55:2263–2273 doi:10.1111/j.0014-3820.2001.tb00741.x</w:t>
      </w:r>
    </w:p>
    <w:p w14:paraId="79D7F922"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14:paraId="6D7D7606"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Pörtner HO, Bock C, Mark FC (2017) Oxygen- &amp; capacity-limited thermal tolerance: Bridging ecology </w:t>
      </w:r>
      <w:r w:rsidRPr="00CB65F4">
        <w:rPr>
          <w:rFonts w:ascii="Calibri" w:hAnsi="Calibri" w:cs="Calibri"/>
          <w:noProof/>
          <w:szCs w:val="24"/>
        </w:rPr>
        <w:lastRenderedPageBreak/>
        <w:t>&amp; physiology. J Exp Biol 220:2685–2696 doi:10.1242/jeb.134585</w:t>
      </w:r>
    </w:p>
    <w:p w14:paraId="0125BAF2"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Pörtner HO, Knust R (2007) Climate change affects marine fishes through the oxygen limitation of thermal tolerance. Science (80- ) 315:95–97 doi:10.1126/science.1135471</w:t>
      </w:r>
    </w:p>
    <w:p w14:paraId="1F8185A5"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Pratchett MS, Messmer V, Reynolds J, Martin J, Clark TD, Munday PL, Tobin A., Hoey AS (2013) Effects of climate change on reproduction, larval development, and adult health of coral trout (Plectropomus spp.). </w:t>
      </w:r>
    </w:p>
    <w:p w14:paraId="46F0D97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Richardson JL, Urban MC, Bolnick DI, Skelly DK (2014) Microgeographic adaptation and the spatial scale of evolution. Trends Ecol Evol 29:165–176 doi:10.1016/j.tree.2014.01.002</w:t>
      </w:r>
    </w:p>
    <w:p w14:paraId="20D39D5C"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Robertson DR (1973) Field Observations on the Reproductive Behaviour of a Pomacentrid Fish, Acanthochromis polyacanthus. Z Tierpsychol 32:319–324 doi:10.1111/j.1439-0310.1973.tb01108.x</w:t>
      </w:r>
    </w:p>
    <w:p w14:paraId="71489C9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14:paraId="09AC930B"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14:paraId="3C91D16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14:paraId="411B5667"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anford E, Kelly MW (2011) Local Adaptation in Marine Invertebrates. Ann Rev Mar Sci 3:509–35 doi:10.1146/annurev-marine-120709-142756</w:t>
      </w:r>
    </w:p>
    <w:p w14:paraId="50CE7C2B"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antiago-Quesada F, Albano N, Castillo-Guerrero JA, Fernández G, González-Medina E, Sánchez-Guzmán JM (2015) Secondary phytohaemagglutinin (PHA) swelling response is a good indicator of T-cell-mediated immunity in free-living birds. Ibis (Lond 1859) 157:767–773 doi:10.1111/ibi.12295</w:t>
      </w:r>
    </w:p>
    <w:p w14:paraId="1C7E53CB"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14:paraId="356141E1"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chmid M, Guillaume F (2017) The role of phenotypic plasticity on population differentiation. Heredity (Edinb) 119:214–225 doi:10.1038/hdy.2017.36</w:t>
      </w:r>
    </w:p>
    <w:p w14:paraId="6F2911E1"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eebacher F, Guderley H, Elsey RM, Trosclair PL (2003) Seasonal acclimatisation of muscle metabolic enzymes in a reptile (Alligator mississippiensis). J Exp Biol 206:1193–1200 doi:10.1242/jeb.00223</w:t>
      </w:r>
    </w:p>
    <w:p w14:paraId="159FC6F9"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hah AA, Gill BA, Encalada AC, Flecker AS, Funk WC, Guayasamin JM, Kondratieff BC, Poff NLR, Thomas SA, Zamudio KR, Ghalambor CK (2017) Climate variability predicts thermal limits of aquatic insects across elevation and latitude. Funct Ecol 31:2118–2127 doi:10.1111/1365-2435.12906</w:t>
      </w:r>
    </w:p>
    <w:p w14:paraId="2DA0F70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14:paraId="1331A6B4"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Somero GN (2010) The physiology of climate change: How potentials for acclimatization and genetic adaptation will determine “winners” and “losers.” J Exp Biol 213:912–920 </w:t>
      </w:r>
      <w:r w:rsidRPr="00CB65F4">
        <w:rPr>
          <w:rFonts w:ascii="Calibri" w:hAnsi="Calibri" w:cs="Calibri"/>
          <w:noProof/>
          <w:szCs w:val="24"/>
        </w:rPr>
        <w:lastRenderedPageBreak/>
        <w:t>doi:10.1242/jeb.037473</w:t>
      </w:r>
    </w:p>
    <w:p w14:paraId="72D51517"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orte CJB, Jones SJ, Miller LP (2011) Geographic variation in temperature tolerance as an indicator of potential population responses to climate change. J Exp Mar Bio Ecol 400:209–217 doi:10.1016/j.jembe.2011.02.009</w:t>
      </w:r>
    </w:p>
    <w:p w14:paraId="7396FB0E"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pinks RK, Munday PL, Donelson JM (2019) Developmental effects of heatwave conditions on the early life stages of a coral reef fish. J Exp Biol 222: doi:10.1242/jeb.202713</w:t>
      </w:r>
    </w:p>
    <w:p w14:paraId="022A30EA"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14:paraId="27A338FB"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 xml:space="preserve">Stevens GC (1989) The Latitudinal Gradient in Geographical Range: How so Many Species Coexist in the Tropics. Am Nat 133:240–256 </w:t>
      </w:r>
    </w:p>
    <w:p w14:paraId="3BCDC2F6"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tillman JH (2002) Causes and consequences of thermal tolerance limits in rocky intertidal porcelain crabs, genus Petrolisthes. Integr Comp Biol 42:790–796 doi:10.1093/icb/42.4.790</w:t>
      </w:r>
    </w:p>
    <w:p w14:paraId="5FBD36AD"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tillman JH (2003) Acclimation capacity underlies susceptibility to climate change. Science (80- ) 301:65 doi:10.1126/science.1083073</w:t>
      </w:r>
    </w:p>
    <w:p w14:paraId="78E7667B"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tuart-Smith RD, Edgar GJ, Bates AE (2017) Thermal limits to the geographic distributions of shallow-water marine species. Nat Ecol Evol 1:1846–1852 doi:10.1038/s41559-017-0353-x</w:t>
      </w:r>
    </w:p>
    <w:p w14:paraId="60538281"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ullivan KM, Somero GN (1980) Enzyme activities of fish skeletal muscle and brain as influenced by depth of occurrence and habits of feeding and locomotion. Mar Biol 60:91–99 doi:10.1007/BF00389152</w:t>
      </w:r>
    </w:p>
    <w:p w14:paraId="7EC27895"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Sunday JM, Bates AE, Dulvy NK (2011) Global analysis of thermal tolerance and latitude in ectotherms. Proc R Soc B Biol Sci 278:1823–1830 doi:10.1098/rspb.2010.1295</w:t>
      </w:r>
    </w:p>
    <w:p w14:paraId="0598F7A6"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14:paraId="5861572C"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Tewksbury JJ, Huey RB, Deutsch CA (2008) Ecology: Putting the heat on tropical animals. Science (80- ) 320:1296–1297 doi:10.1126/science.1159328</w:t>
      </w:r>
    </w:p>
    <w:p w14:paraId="295A11D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Thibault M, Blier PU, Guderley H (1997) Seasonal variation of muscle metabolic organization in rainbow trout (Oncorhynchus mykiss). Fish Physiol Biochem 16:139–155 doi:10.1007/BF00004671</w:t>
      </w:r>
    </w:p>
    <w:p w14:paraId="7F6B63A8"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Wu NC, Seebacher F (2022) Physiology can predict animal activity, exploration, and dispersal. Commun Biol 5:1–11 doi:10.1038/s42003-022-03055-y</w:t>
      </w:r>
    </w:p>
    <w:p w14:paraId="55DB1C37"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szCs w:val="24"/>
        </w:rPr>
      </w:pPr>
      <w:r w:rsidRPr="00CB65F4">
        <w:rPr>
          <w:rFonts w:ascii="Calibri" w:hAnsi="Calibri" w:cs="Calibri"/>
          <w:noProof/>
          <w:szCs w:val="24"/>
        </w:rPr>
        <w:t>Yampolsky LY, Schaer TMM, Ebert D (2014) Adaptive phenotypic plasticity and local adaptation for temperature tolerance in freshwater zooplankton. Proc R Soc B Biol Sci 281:20132744 doi:10.1098/rspb.2013.2744</w:t>
      </w:r>
    </w:p>
    <w:p w14:paraId="51D6514E" w14:textId="77777777" w:rsidR="00CB65F4" w:rsidRPr="00CB65F4" w:rsidRDefault="00CB65F4" w:rsidP="00CB65F4">
      <w:pPr>
        <w:widowControl w:val="0"/>
        <w:autoSpaceDE w:val="0"/>
        <w:autoSpaceDN w:val="0"/>
        <w:adjustRightInd w:val="0"/>
        <w:spacing w:line="240" w:lineRule="auto"/>
        <w:ind w:left="480" w:hanging="480"/>
        <w:rPr>
          <w:rFonts w:ascii="Calibri" w:hAnsi="Calibri" w:cs="Calibri"/>
          <w:noProof/>
        </w:rPr>
      </w:pPr>
      <w:r w:rsidRPr="00CB65F4">
        <w:rPr>
          <w:rFonts w:ascii="Calibri" w:hAnsi="Calibri" w:cs="Calibri"/>
          <w:noProof/>
          <w:szCs w:val="24"/>
        </w:rPr>
        <w:t>Zarco-Perello S, Pratchett M, Liao V (2012) Temperature-growth performance curves for a coral reef fish, Acanthochromis polyacanthus. Galaxea, J Coral Reef Stud 14:97–103 doi:10.3755/galaxea.14.97</w:t>
      </w:r>
    </w:p>
    <w:p w14:paraId="41CA83FA" w14:textId="606DB08E" w:rsidR="00CA7038" w:rsidRDefault="00453A60" w:rsidP="00B36451">
      <w:pPr>
        <w:spacing w:line="240" w:lineRule="auto"/>
        <w:jc w:val="both"/>
        <w:rPr>
          <w:lang w:val="en-US"/>
        </w:rPr>
      </w:pPr>
      <w:r>
        <w:rPr>
          <w:lang w:val="en-US"/>
        </w:rPr>
        <w:fldChar w:fldCharType="end"/>
      </w:r>
    </w:p>
    <w:p w14:paraId="36DFE018" w14:textId="3B1DDAF6" w:rsidR="0055034B" w:rsidRDefault="00C17398" w:rsidP="00C17398">
      <w:pPr>
        <w:pStyle w:val="Heading1"/>
        <w:rPr>
          <w:lang w:val="en-US"/>
        </w:rPr>
      </w:pPr>
      <w:r>
        <w:rPr>
          <w:lang w:val="en-US"/>
        </w:rPr>
        <w:lastRenderedPageBreak/>
        <w:t xml:space="preserve">Figures </w:t>
      </w:r>
    </w:p>
    <w:p w14:paraId="28F9491A" w14:textId="77777777" w:rsidR="00C17398" w:rsidRDefault="00C17398" w:rsidP="00C17398">
      <w:pPr>
        <w:rPr>
          <w:lang w:val="en-US"/>
        </w:rPr>
      </w:pPr>
    </w:p>
    <w:p w14:paraId="1590F70A" w14:textId="6D92252F" w:rsidR="00C17398" w:rsidRDefault="00C17398" w:rsidP="00C17398">
      <w:pPr>
        <w:pStyle w:val="Heading1"/>
        <w:rPr>
          <w:lang w:val="en-US"/>
        </w:rPr>
      </w:pPr>
      <w:r>
        <w:rPr>
          <w:lang w:val="en-US"/>
        </w:rPr>
        <w:t xml:space="preserve">Table </w:t>
      </w:r>
    </w:p>
    <w:p w14:paraId="3B8705EA" w14:textId="77777777" w:rsidR="00C17398" w:rsidRDefault="00C17398" w:rsidP="00C17398">
      <w:pPr>
        <w:rPr>
          <w:lang w:val="en-US"/>
        </w:rPr>
      </w:pPr>
    </w:p>
    <w:p w14:paraId="7BE71363" w14:textId="30467C54" w:rsidR="00C17398" w:rsidRDefault="00C17398" w:rsidP="00C17398">
      <w:pPr>
        <w:pStyle w:val="Heading1"/>
        <w:rPr>
          <w:lang w:val="en-US"/>
        </w:rPr>
      </w:pPr>
      <w:r>
        <w:rPr>
          <w:lang w:val="en-US"/>
        </w:rPr>
        <w:t xml:space="preserve">Supplemental Material </w:t>
      </w:r>
    </w:p>
    <w:p w14:paraId="17375869" w14:textId="4EA0BF78" w:rsidR="00C17398" w:rsidRDefault="00C17398" w:rsidP="00C17398">
      <w:pPr>
        <w:pStyle w:val="Heading2"/>
        <w:rPr>
          <w:lang w:val="en-US"/>
        </w:rPr>
      </w:pPr>
      <w:r>
        <w:rPr>
          <w:lang w:val="en-US"/>
        </w:rPr>
        <w:t xml:space="preserve">Supplemental figures </w:t>
      </w:r>
    </w:p>
    <w:p w14:paraId="7B83A960" w14:textId="77777777" w:rsidR="00C17398" w:rsidRDefault="00C17398" w:rsidP="00C17398">
      <w:pPr>
        <w:rPr>
          <w:lang w:val="en-US"/>
        </w:rPr>
      </w:pPr>
    </w:p>
    <w:p w14:paraId="661D2FC6" w14:textId="30737934" w:rsidR="00C17398" w:rsidRDefault="00C17398" w:rsidP="00C17398">
      <w:pPr>
        <w:pStyle w:val="Heading2"/>
        <w:rPr>
          <w:lang w:val="en-US"/>
        </w:rPr>
      </w:pPr>
      <w:r>
        <w:rPr>
          <w:lang w:val="en-US"/>
        </w:rPr>
        <w:t xml:space="preserve">Supplemental tables </w:t>
      </w:r>
    </w:p>
    <w:p w14:paraId="0066D30E" w14:textId="77777777" w:rsidR="00C17398" w:rsidRPr="00C17398" w:rsidRDefault="00C17398" w:rsidP="00C17398">
      <w:pPr>
        <w:rPr>
          <w:lang w:val="en-US"/>
        </w:rPr>
      </w:pPr>
    </w:p>
    <w:p w14:paraId="5D03C294" w14:textId="744C9D40" w:rsidR="0055034B" w:rsidRDefault="0055034B" w:rsidP="00B36451">
      <w:pPr>
        <w:spacing w:line="240" w:lineRule="auto"/>
        <w:jc w:val="both"/>
        <w:rPr>
          <w:lang w:val="en-US"/>
        </w:rPr>
      </w:pPr>
    </w:p>
    <w:p w14:paraId="3A399943" w14:textId="4EB9604D" w:rsidR="0055034B" w:rsidRDefault="0055034B" w:rsidP="00B36451">
      <w:pPr>
        <w:spacing w:line="240" w:lineRule="auto"/>
        <w:jc w:val="both"/>
        <w:rPr>
          <w:lang w:val="en-US"/>
        </w:rPr>
      </w:pPr>
    </w:p>
    <w:p w14:paraId="49EBAE58" w14:textId="77777777" w:rsidR="001F451E" w:rsidRDefault="001F451E" w:rsidP="00B36451">
      <w:pPr>
        <w:spacing w:line="240" w:lineRule="auto"/>
        <w:jc w:val="both"/>
        <w:rPr>
          <w:lang w:val="en-US"/>
        </w:rPr>
      </w:pPr>
    </w:p>
    <w:p w14:paraId="2F897691" w14:textId="77777777" w:rsidR="001F451E" w:rsidRDefault="001F451E" w:rsidP="00B36451">
      <w:pPr>
        <w:spacing w:line="240" w:lineRule="auto"/>
        <w:jc w:val="both"/>
        <w:rPr>
          <w:lang w:val="en-US"/>
        </w:rPr>
      </w:pPr>
    </w:p>
    <w:p w14:paraId="6FC599DE" w14:textId="77777777" w:rsidR="001F451E" w:rsidRDefault="001F451E" w:rsidP="00B36451">
      <w:pPr>
        <w:spacing w:line="240" w:lineRule="auto"/>
        <w:jc w:val="both"/>
        <w:rPr>
          <w:lang w:val="en-US"/>
        </w:rPr>
      </w:pPr>
    </w:p>
    <w:p w14:paraId="211AB561" w14:textId="77777777" w:rsidR="001F451E" w:rsidRDefault="001F451E" w:rsidP="00B36451">
      <w:pPr>
        <w:spacing w:line="240" w:lineRule="auto"/>
        <w:jc w:val="both"/>
        <w:rPr>
          <w:lang w:val="en-US"/>
        </w:rPr>
      </w:pPr>
    </w:p>
    <w:p w14:paraId="43065F31" w14:textId="77777777" w:rsidR="001F451E" w:rsidRDefault="001F451E" w:rsidP="00B36451">
      <w:pPr>
        <w:spacing w:line="240" w:lineRule="auto"/>
        <w:jc w:val="both"/>
        <w:rPr>
          <w:lang w:val="en-US"/>
        </w:rPr>
      </w:pPr>
    </w:p>
    <w:p w14:paraId="24B6F6D5" w14:textId="77777777" w:rsidR="001F451E" w:rsidRDefault="001F451E" w:rsidP="00B36451">
      <w:pPr>
        <w:spacing w:line="240" w:lineRule="auto"/>
        <w:jc w:val="both"/>
        <w:rPr>
          <w:lang w:val="en-US"/>
        </w:rPr>
      </w:pPr>
    </w:p>
    <w:p w14:paraId="0CA5FD84" w14:textId="77777777" w:rsidR="001F451E" w:rsidRDefault="001F451E" w:rsidP="00B36451">
      <w:pPr>
        <w:spacing w:line="240" w:lineRule="auto"/>
        <w:jc w:val="both"/>
        <w:rPr>
          <w:lang w:val="en-US"/>
        </w:rPr>
      </w:pPr>
    </w:p>
    <w:p w14:paraId="06D82FA9" w14:textId="77777777" w:rsidR="001F451E" w:rsidRDefault="001F451E" w:rsidP="00B36451">
      <w:pPr>
        <w:spacing w:line="240" w:lineRule="auto"/>
        <w:jc w:val="both"/>
        <w:rPr>
          <w:lang w:val="en-US"/>
        </w:rPr>
      </w:pPr>
    </w:p>
    <w:p w14:paraId="28A5ADEF" w14:textId="77777777" w:rsidR="001F451E" w:rsidRDefault="001F451E" w:rsidP="00B36451">
      <w:pPr>
        <w:spacing w:line="240" w:lineRule="auto"/>
        <w:jc w:val="both"/>
        <w:rPr>
          <w:lang w:val="en-US"/>
        </w:rPr>
      </w:pPr>
    </w:p>
    <w:p w14:paraId="02230AD7" w14:textId="77777777" w:rsidR="001F451E" w:rsidRDefault="001F451E" w:rsidP="00B36451">
      <w:pPr>
        <w:spacing w:line="240" w:lineRule="auto"/>
        <w:jc w:val="both"/>
        <w:rPr>
          <w:lang w:val="en-US"/>
        </w:rPr>
      </w:pPr>
    </w:p>
    <w:p w14:paraId="2713209E" w14:textId="77777777" w:rsidR="001F451E" w:rsidRDefault="001F451E" w:rsidP="00B36451">
      <w:pPr>
        <w:spacing w:line="240" w:lineRule="auto"/>
        <w:jc w:val="both"/>
        <w:rPr>
          <w:lang w:val="en-US"/>
        </w:rPr>
      </w:pPr>
    </w:p>
    <w:p w14:paraId="0AD07CF9" w14:textId="77777777" w:rsidR="001F451E" w:rsidRDefault="001F451E" w:rsidP="00B36451">
      <w:pPr>
        <w:spacing w:line="240" w:lineRule="auto"/>
        <w:jc w:val="both"/>
        <w:rPr>
          <w:lang w:val="en-US"/>
        </w:rPr>
      </w:pPr>
    </w:p>
    <w:p w14:paraId="55B1F981" w14:textId="77777777" w:rsidR="001F451E" w:rsidRDefault="001F451E" w:rsidP="00B36451">
      <w:pPr>
        <w:spacing w:line="240" w:lineRule="auto"/>
        <w:jc w:val="both"/>
        <w:rPr>
          <w:lang w:val="en-US"/>
        </w:rPr>
      </w:pPr>
    </w:p>
    <w:p w14:paraId="33156CDB" w14:textId="77777777" w:rsidR="001F451E" w:rsidRDefault="001F451E" w:rsidP="00B36451">
      <w:pPr>
        <w:spacing w:line="240" w:lineRule="auto"/>
        <w:jc w:val="both"/>
        <w:rPr>
          <w:lang w:val="en-US"/>
        </w:rPr>
      </w:pPr>
    </w:p>
    <w:p w14:paraId="4E8E592A" w14:textId="77777777" w:rsidR="001F451E" w:rsidRDefault="001F451E" w:rsidP="00B36451">
      <w:pPr>
        <w:spacing w:line="240" w:lineRule="auto"/>
        <w:jc w:val="both"/>
        <w:rPr>
          <w:color w:val="000000" w:themeColor="text1"/>
          <w:lang w:val="en-US"/>
        </w:rPr>
      </w:pPr>
    </w:p>
    <w:p w14:paraId="24E0522F" w14:textId="77777777" w:rsidR="001F451E" w:rsidRDefault="001F451E" w:rsidP="00B36451">
      <w:pPr>
        <w:spacing w:line="240" w:lineRule="auto"/>
        <w:jc w:val="both"/>
        <w:rPr>
          <w:b/>
          <w:bCs/>
          <w:color w:val="FF0000"/>
          <w:lang w:val="en-US"/>
        </w:rPr>
      </w:pPr>
    </w:p>
    <w:p w14:paraId="4CBDA0AD" w14:textId="77777777" w:rsidR="001F451E" w:rsidRDefault="001F451E" w:rsidP="00B36451">
      <w:pPr>
        <w:spacing w:line="240" w:lineRule="auto"/>
        <w:jc w:val="both"/>
        <w:rPr>
          <w:b/>
          <w:bCs/>
          <w:color w:val="FF0000"/>
          <w:lang w:val="en-US"/>
        </w:rPr>
      </w:pPr>
    </w:p>
    <w:p w14:paraId="21C9F141" w14:textId="77777777" w:rsidR="001F451E" w:rsidRDefault="001F451E" w:rsidP="00B36451">
      <w:pPr>
        <w:spacing w:line="240" w:lineRule="auto"/>
        <w:jc w:val="both"/>
        <w:rPr>
          <w:b/>
          <w:bCs/>
          <w:color w:val="FF0000"/>
          <w:lang w:val="en-US"/>
        </w:rPr>
      </w:pPr>
    </w:p>
    <w:p w14:paraId="5B390D60" w14:textId="77777777" w:rsidR="001F451E" w:rsidRDefault="001F451E" w:rsidP="00B36451">
      <w:pPr>
        <w:spacing w:line="240" w:lineRule="auto"/>
        <w:jc w:val="both"/>
        <w:rPr>
          <w:b/>
          <w:bCs/>
          <w:color w:val="FF0000"/>
          <w:lang w:val="en-US"/>
        </w:rPr>
      </w:pPr>
    </w:p>
    <w:p w14:paraId="36C2EFA5" w14:textId="77777777" w:rsidR="001F451E" w:rsidRDefault="001F451E" w:rsidP="00B36451">
      <w:pPr>
        <w:spacing w:line="240" w:lineRule="auto"/>
        <w:jc w:val="both"/>
        <w:rPr>
          <w:b/>
          <w:bCs/>
          <w:color w:val="FF0000"/>
          <w:lang w:val="en-US"/>
        </w:rPr>
      </w:pPr>
    </w:p>
    <w:p w14:paraId="6F7069A0" w14:textId="77777777" w:rsidR="001F451E" w:rsidRDefault="001F451E" w:rsidP="00B36451">
      <w:pPr>
        <w:spacing w:line="240" w:lineRule="auto"/>
        <w:jc w:val="both"/>
        <w:rPr>
          <w:b/>
          <w:bCs/>
          <w:color w:val="FF0000"/>
          <w:lang w:val="en-US"/>
        </w:rPr>
      </w:pPr>
    </w:p>
    <w:p w14:paraId="4691136A" w14:textId="77777777" w:rsidR="001F451E" w:rsidRDefault="001F451E" w:rsidP="00B36451">
      <w:pPr>
        <w:spacing w:line="240" w:lineRule="auto"/>
        <w:jc w:val="both"/>
        <w:rPr>
          <w:b/>
          <w:bCs/>
          <w:color w:val="FF0000"/>
          <w:lang w:val="en-US"/>
        </w:rPr>
      </w:pPr>
    </w:p>
    <w:p w14:paraId="46A29FC0" w14:textId="77777777" w:rsidR="001F451E" w:rsidRDefault="001F451E" w:rsidP="00B36451">
      <w:pPr>
        <w:spacing w:line="240" w:lineRule="auto"/>
        <w:jc w:val="both"/>
        <w:rPr>
          <w:b/>
          <w:bCs/>
          <w:color w:val="FF0000"/>
          <w:lang w:val="en-US"/>
        </w:rPr>
      </w:pPr>
    </w:p>
    <w:p w14:paraId="67D76536" w14:textId="77777777" w:rsidR="001F451E" w:rsidRDefault="001F451E" w:rsidP="00B36451">
      <w:pPr>
        <w:spacing w:line="240" w:lineRule="auto"/>
        <w:jc w:val="both"/>
        <w:rPr>
          <w:b/>
          <w:bCs/>
          <w:color w:val="FF0000"/>
          <w:lang w:val="en-US"/>
        </w:rPr>
      </w:pPr>
    </w:p>
    <w:p w14:paraId="4D52A800" w14:textId="77777777" w:rsidR="001F451E" w:rsidRDefault="001F451E" w:rsidP="00B36451">
      <w:pPr>
        <w:spacing w:line="240" w:lineRule="auto"/>
        <w:jc w:val="both"/>
        <w:rPr>
          <w:b/>
          <w:bCs/>
          <w:color w:val="FF0000"/>
          <w:lang w:val="en-US"/>
        </w:rPr>
      </w:pPr>
    </w:p>
    <w:p w14:paraId="7703EA9A" w14:textId="77777777" w:rsidR="001F451E" w:rsidRDefault="001F451E" w:rsidP="00B36451">
      <w:pPr>
        <w:spacing w:line="240" w:lineRule="auto"/>
        <w:jc w:val="both"/>
        <w:rPr>
          <w:b/>
          <w:bCs/>
          <w:color w:val="FF0000"/>
          <w:lang w:val="en-US"/>
        </w:rPr>
      </w:pPr>
    </w:p>
    <w:p w14:paraId="6C4C17A5" w14:textId="77777777" w:rsidR="001F451E" w:rsidRDefault="001F451E" w:rsidP="00B36451">
      <w:pPr>
        <w:spacing w:line="240" w:lineRule="auto"/>
        <w:jc w:val="both"/>
        <w:rPr>
          <w:b/>
          <w:bCs/>
          <w:color w:val="FF0000"/>
          <w:lang w:val="en-US"/>
        </w:rPr>
      </w:pPr>
    </w:p>
    <w:p w14:paraId="3E33FEF7" w14:textId="32D145C0" w:rsidR="001F451E" w:rsidRDefault="001F451E" w:rsidP="00B36451">
      <w:pPr>
        <w:spacing w:line="240" w:lineRule="auto"/>
        <w:jc w:val="both"/>
        <w:rPr>
          <w:color w:val="FF0000"/>
          <w:lang w:val="en-US"/>
        </w:rPr>
      </w:pPr>
      <w:r w:rsidRPr="00451722">
        <w:rPr>
          <w:b/>
          <w:bCs/>
          <w:color w:val="FF0000"/>
          <w:lang w:val="en-US"/>
        </w:rPr>
        <w:t xml:space="preserve">Climate change has begun to shift environmental conditions away from historic </w:t>
      </w:r>
      <w:r>
        <w:rPr>
          <w:b/>
          <w:bCs/>
          <w:color w:val="FF0000"/>
          <w:lang w:val="en-US"/>
        </w:rPr>
        <w:t>thermal</w:t>
      </w:r>
      <w:r w:rsidRPr="00451722">
        <w:rPr>
          <w:b/>
          <w:bCs/>
          <w:color w:val="FF0000"/>
          <w:lang w:val="en-US"/>
        </w:rPr>
        <w:t xml:space="preserve"> regimes that populations evolved under</w:t>
      </w:r>
      <w:r w:rsidRPr="00451722">
        <w:rPr>
          <w:color w:val="FF0000"/>
          <w:lang w:val="en-US"/>
        </w:rPr>
        <w:t xml:space="preserve">. </w:t>
      </w:r>
      <w:r>
        <w:rPr>
          <w:color w:val="FF0000"/>
          <w:lang w:val="en-US"/>
        </w:rPr>
        <w:t>As climate continues to shift species may struggle to keep pace</w:t>
      </w:r>
      <w:r>
        <w:rPr>
          <w:color w:val="FF0000"/>
          <w:lang w:val="en-US"/>
        </w:rPr>
        <w:fldChar w:fldCharType="begin" w:fldLock="1"/>
      </w:r>
      <w:r w:rsidR="001C5C72">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Jump and Peñuelas 2005)","plainTextFormattedCitation":"(Jump and Peñuelas 2005)","previouslyFormattedCitation":"(Jump and Peñuelas 2005)"},"properties":{"noteIndex":0},"schema":"https://github.com/citation-style-language/schema/raw/master/csl-citation.json"}</w:instrText>
      </w:r>
      <w:r>
        <w:rPr>
          <w:color w:val="FF0000"/>
          <w:lang w:val="en-US"/>
        </w:rPr>
        <w:fldChar w:fldCharType="separate"/>
      </w:r>
      <w:r w:rsidR="00050CEF" w:rsidRPr="00050CEF">
        <w:rPr>
          <w:noProof/>
          <w:color w:val="FF0000"/>
          <w:lang w:val="en-US"/>
        </w:rPr>
        <w:t>(Jump and Peñuelas 2005)</w:t>
      </w:r>
      <w:r>
        <w:rPr>
          <w:color w:val="FF0000"/>
          <w:lang w:val="en-US"/>
        </w:rPr>
        <w:fldChar w:fldCharType="end"/>
      </w:r>
      <w:r>
        <w:rPr>
          <w:color w:val="FF0000"/>
          <w:lang w:val="en-US"/>
        </w:rPr>
        <w:t xml:space="preserve">. </w:t>
      </w:r>
    </w:p>
    <w:p w14:paraId="6BC92477" w14:textId="77777777" w:rsidR="001F451E" w:rsidRDefault="001F451E" w:rsidP="00B36451">
      <w:pPr>
        <w:spacing w:line="240" w:lineRule="auto"/>
        <w:jc w:val="both"/>
        <w:rPr>
          <w:color w:val="FF0000"/>
          <w:lang w:val="en-US"/>
        </w:rPr>
      </w:pPr>
    </w:p>
    <w:p w14:paraId="1E88E829" w14:textId="0BD3309E" w:rsidR="001F451E" w:rsidRPr="00EC2F23" w:rsidRDefault="001F451E" w:rsidP="00B36451">
      <w:pPr>
        <w:spacing w:line="240" w:lineRule="auto"/>
        <w:jc w:val="both"/>
        <w:rPr>
          <w:b/>
          <w:bCs/>
          <w:color w:val="FF0000"/>
          <w:lang w:val="en-US"/>
        </w:rPr>
      </w:pPr>
      <w:r>
        <w:rPr>
          <w:color w:val="FF0000"/>
          <w:lang w:val="en-US"/>
        </w:rPr>
        <w:t>E</w:t>
      </w:r>
      <w:r w:rsidRPr="008E741A">
        <w:rPr>
          <w:color w:val="FF0000"/>
          <w:lang w:val="en-US"/>
        </w:rPr>
        <w:t>volutionary processes</w:t>
      </w:r>
      <w:r>
        <w:rPr>
          <w:color w:val="FF0000"/>
          <w:lang w:val="en-US"/>
        </w:rPr>
        <w:t xml:space="preserve"> have previously been</w:t>
      </w:r>
      <w:r w:rsidRPr="008E741A">
        <w:rPr>
          <w:color w:val="FF0000"/>
          <w:lang w:val="en-US"/>
        </w:rPr>
        <w:t xml:space="preserve"> ignored </w:t>
      </w:r>
      <w:r>
        <w:rPr>
          <w:color w:val="FF0000"/>
          <w:lang w:val="en-US"/>
        </w:rPr>
        <w:t xml:space="preserve">when projecting species responses to climate change </w:t>
      </w:r>
      <w:r w:rsidRPr="008E741A">
        <w:rPr>
          <w:color w:val="FF0000"/>
          <w:lang w:val="en-US"/>
        </w:rPr>
        <w:t xml:space="preserve">due to the thought that they were too slow to influence measurable demographic effects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w:t>
      </w:r>
      <w:r>
        <w:rPr>
          <w:color w:val="FF0000"/>
          <w:lang w:val="en-US"/>
        </w:rPr>
        <w:t xml:space="preserve"> Therefore, important to consider evolutionary process that will influence past and future populations responses to climate change. </w:t>
      </w:r>
      <w:r>
        <w:rPr>
          <w:b/>
          <w:bCs/>
          <w:color w:val="FF0000"/>
          <w:lang w:val="en-US"/>
        </w:rPr>
        <w:t>This information should come later maybe even just have in discussion??</w:t>
      </w:r>
    </w:p>
    <w:p w14:paraId="053F3B59" w14:textId="0DB3A9FC" w:rsidR="001F451E" w:rsidRPr="00624276" w:rsidRDefault="001F451E" w:rsidP="00B36451">
      <w:pPr>
        <w:spacing w:line="240" w:lineRule="auto"/>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inhart and Grant 1996; Kawecki and Ebert 2004; Hereford 2009)","plainTextFormattedCitation":"(Linhart and Grant 1996; Kawecki and Ebert 2004; Hereford 2009)","previouslyFormattedCitation":"(Linhart and Grant 1996; Kawecki and Ebert 2004; Hereford 2009)"},"properties":{"noteIndex":0},"schema":"https://github.com/citation-style-language/schema/raw/master/csl-citation.json"}</w:instrText>
      </w:r>
      <w:r>
        <w:rPr>
          <w:lang w:val="en-US"/>
        </w:rPr>
        <w:fldChar w:fldCharType="separate"/>
      </w:r>
      <w:r w:rsidR="00050CEF" w:rsidRPr="00050CEF">
        <w:rPr>
          <w:noProof/>
          <w:lang w:val="en-US"/>
        </w:rPr>
        <w:t>(Linhart and Grant 1996; Kawecki and Ebert 2004; Hereford 2009)</w:t>
      </w:r>
      <w:r>
        <w:rPr>
          <w:lang w:val="en-US"/>
        </w:rPr>
        <w:fldChar w:fldCharType="end"/>
      </w:r>
      <w:r>
        <w:rPr>
          <w:lang w:val="en-US"/>
        </w:rPr>
        <w:t xml:space="preserve">. Through gene x environment interactions, local adaptation may arise in spatially heterogenous environments if divergent selection can overcome the homogenizing effects of gene flow and temporal instability in selective forces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Endler 1977; Bradshaw 1984; García-Ramos and Kirkpatrick 1997; Hendry 2001; Kawecki and Ebert 2004; Richardson et al. 2014)","plainTextFormattedCitation":"(Endler 1977; Bradshaw 1984; García-Ramos and Kirkpatrick 1997; Hendry 2001; Kawecki and Ebert 2004; Richardson et al. 2014)","previouslyFormattedCitation":"(Endler 1977; Bradshaw 1984; García-Ramos and Kirkpatrick 1997; Hendry 2001; Kawecki and Ebert 2004; Richardson et al. 2014)"},"properties":{"noteIndex":0},"schema":"https://github.com/citation-style-language/schema/raw/master/csl-citation.json"}</w:instrText>
      </w:r>
      <w:r>
        <w:rPr>
          <w:lang w:val="en-US"/>
        </w:rPr>
        <w:fldChar w:fldCharType="separate"/>
      </w:r>
      <w:r w:rsidR="00050CEF" w:rsidRPr="00050CEF">
        <w:rPr>
          <w:noProof/>
          <w:lang w:val="en-US"/>
        </w:rPr>
        <w:t>(Endler 1977; Bradshaw 1984; García-Ramos and Kirkpatrick 1997; Hendry 2001; Kawecki and Ebert 2004; Richardson et al. 2014)</w:t>
      </w:r>
      <w:r>
        <w:rPr>
          <w:lang w:val="en-US"/>
        </w:rPr>
        <w:fldChar w:fldCharType="end"/>
      </w:r>
      <w:r>
        <w:rPr>
          <w:lang w:val="en-US"/>
        </w:rPr>
        <w:t xml:space="preserve">. </w:t>
      </w:r>
      <w:r>
        <w:rPr>
          <w:color w:val="FF0000"/>
          <w:lang w:val="en-US"/>
        </w:rPr>
        <w:t>Isolated populations are particularly susceptible to local adaptation...</w:t>
      </w:r>
      <w:r>
        <w:rPr>
          <w:lang w:val="en-US"/>
        </w:rPr>
        <w:t xml:space="preserve"> Metapopulations may therefore be comprised of a mosaic of locally adapted populations that have evolved optimized traits suited to local environments. </w:t>
      </w:r>
    </w:p>
    <w:p w14:paraId="65D47FA0" w14:textId="2CE92387" w:rsidR="001F451E" w:rsidRDefault="001F451E" w:rsidP="00B36451">
      <w:pPr>
        <w:spacing w:line="240" w:lineRule="auto"/>
        <w:jc w:val="both"/>
        <w:rPr>
          <w:color w:val="000000" w:themeColor="text1"/>
          <w:lang w:val="en-US"/>
        </w:rPr>
      </w:pPr>
      <w:r>
        <w:rPr>
          <w:b/>
          <w:bCs/>
          <w:color w:val="000000" w:themeColor="text1"/>
          <w:lang w:val="en-US"/>
        </w:rPr>
        <w:t xml:space="preserve">Thermal conditions across latitudinal gradients can shaped the fitness </w:t>
      </w:r>
      <w:r w:rsidRPr="004B1ED8">
        <w:rPr>
          <w:b/>
          <w:bCs/>
          <w:lang w:val="en-US"/>
        </w:rPr>
        <w:t>landscape</w:t>
      </w:r>
      <w:r>
        <w:rPr>
          <w:b/>
          <w:bCs/>
          <w:lang w:val="en-US"/>
        </w:rPr>
        <w:t xml:space="preserve"> via locally adapted traits</w:t>
      </w:r>
      <w:r w:rsidRPr="004B1ED8">
        <w:rPr>
          <w:b/>
          <w:bCs/>
          <w:lang w:val="en-US"/>
        </w:rPr>
        <w:t>.</w:t>
      </w:r>
      <w:r>
        <w:rPr>
          <w:lang w:val="en-US"/>
        </w:rPr>
        <w:t xml:space="preserve"> </w:t>
      </w:r>
      <w:r w:rsidRPr="003A5AA4">
        <w:rPr>
          <w:strike/>
          <w:color w:val="FF0000"/>
          <w:lang w:val="en-US"/>
        </w:rPr>
        <w:t xml:space="preserve">Local adaptation typically thought of _____, but can also be in the form of thermal tolerances (Aitkens and Travis 2010). The pervasive nature of temperature at various biological levels (e.g. cellular biochemistry, physiological processes), particularly among ectotherms, suggests that it can impose strong divergent selection pressures on populations </w:t>
      </w:r>
      <w:r w:rsidRPr="003A5AA4">
        <w:rPr>
          <w:strike/>
          <w:color w:val="FF0000"/>
          <w:lang w:val="en-US"/>
        </w:rPr>
        <w:fldChar w:fldCharType="begin" w:fldLock="1"/>
      </w:r>
      <w:r w:rsidR="001C5C72">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Pereira et al. 2017)","plainTextFormattedCitation":"(Pereira et al. 2017)","previouslyFormattedCitation":"(Pereira et al. 2017)"},"properties":{"noteIndex":0},"schema":"https://github.com/citation-style-language/schema/raw/master/csl-citation.json"}</w:instrText>
      </w:r>
      <w:r w:rsidRPr="003A5AA4">
        <w:rPr>
          <w:strike/>
          <w:color w:val="FF0000"/>
          <w:lang w:val="en-US"/>
        </w:rPr>
        <w:fldChar w:fldCharType="separate"/>
      </w:r>
      <w:r w:rsidR="00050CEF" w:rsidRPr="00050CEF">
        <w:rPr>
          <w:strike/>
          <w:noProof/>
          <w:color w:val="FF0000"/>
          <w:lang w:val="en-US"/>
        </w:rPr>
        <w:t>(Pereira et al. 2017)</w:t>
      </w:r>
      <w:r w:rsidRPr="003A5AA4">
        <w:rPr>
          <w:strike/>
          <w:color w:val="FF0000"/>
          <w:lang w:val="en-US"/>
        </w:rPr>
        <w:fldChar w:fldCharType="end"/>
      </w:r>
      <w:r w:rsidRPr="003A5AA4">
        <w:rPr>
          <w:strike/>
          <w:color w:val="FF0000"/>
          <w:lang w:val="en-US"/>
        </w:rPr>
        <w:t>.</w:t>
      </w:r>
      <w:r w:rsidRPr="00B757E4">
        <w:rPr>
          <w:color w:val="FF0000"/>
          <w:lang w:val="en-US"/>
        </w:rPr>
        <w:t xml:space="preserve"> </w:t>
      </w:r>
      <w:r>
        <w:rPr>
          <w:lang w:val="en-US"/>
        </w:rPr>
        <w:t xml:space="preserve">Moreover, temperature-dependent clines (i.e. local adaptation) between populations represent diverging evolutionary histories that can </w:t>
      </w:r>
      <w:r w:rsidRPr="00044042">
        <w:rPr>
          <w:color w:val="000000" w:themeColor="text1"/>
          <w:lang w:val="en-US"/>
        </w:rPr>
        <w:t xml:space="preserve">elucidate how populations will respond to climate change </w:t>
      </w:r>
      <w:r w:rsidRPr="00044042">
        <w:rPr>
          <w:color w:val="000000" w:themeColor="text1"/>
          <w:lang w:val="en-US"/>
        </w:rPr>
        <w:fldChar w:fldCharType="begin" w:fldLock="1"/>
      </w:r>
      <w:r w:rsidR="001C5C72">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Somero 2010; Hoffmann and Sgró 2011; Pereira et al. 2017)","plainTextFormattedCitation":"(Somero 2010; Hoffmann and Sgró 2011; Pereira et al. 2017)","previouslyFormattedCitation":"(Somero 2010; Hoffmann and Sgró 2011; Pereira et al. 2017)"},"properties":{"noteIndex":0},"schema":"https://github.com/citation-style-language/schema/raw/master/csl-citation.json"}</w:instrText>
      </w:r>
      <w:r w:rsidRPr="00044042">
        <w:rPr>
          <w:color w:val="000000" w:themeColor="text1"/>
          <w:lang w:val="en-US"/>
        </w:rPr>
        <w:fldChar w:fldCharType="separate"/>
      </w:r>
      <w:r w:rsidR="00050CEF" w:rsidRPr="00050CEF">
        <w:rPr>
          <w:noProof/>
          <w:color w:val="000000" w:themeColor="text1"/>
          <w:lang w:val="en-US"/>
        </w:rPr>
        <w:t>(Somero 2010; Hoffmann and Sgró 2011; Pereira et al. 2017)</w:t>
      </w:r>
      <w:r w:rsidRPr="00044042">
        <w:rPr>
          <w:color w:val="000000" w:themeColor="text1"/>
          <w:lang w:val="en-US"/>
        </w:rPr>
        <w:fldChar w:fldCharType="end"/>
      </w:r>
      <w:r w:rsidRPr="00044042">
        <w:rPr>
          <w:color w:val="000000" w:themeColor="text1"/>
          <w:lang w:val="en-US"/>
        </w:rPr>
        <w:t xml:space="preserve">. </w:t>
      </w:r>
      <w:r>
        <w:rPr>
          <w:color w:val="000000" w:themeColor="text1"/>
          <w:lang w:val="en-US"/>
        </w:rPr>
        <w:t xml:space="preserve">  </w:t>
      </w:r>
    </w:p>
    <w:p w14:paraId="2431031B" w14:textId="77777777" w:rsidR="001F451E" w:rsidRDefault="001F451E" w:rsidP="00B36451">
      <w:pPr>
        <w:spacing w:line="240" w:lineRule="auto"/>
        <w:jc w:val="both"/>
        <w:rPr>
          <w:color w:val="000000" w:themeColor="text1"/>
          <w:lang w:val="en-US"/>
        </w:rPr>
      </w:pPr>
    </w:p>
    <w:p w14:paraId="0750DE75" w14:textId="77777777" w:rsidR="001F451E" w:rsidRDefault="001F451E" w:rsidP="00B36451">
      <w:pPr>
        <w:spacing w:line="240" w:lineRule="auto"/>
        <w:jc w:val="both"/>
        <w:rPr>
          <w:color w:val="000000" w:themeColor="text1"/>
          <w:lang w:val="en-US"/>
        </w:rPr>
      </w:pPr>
      <w:r>
        <w:rPr>
          <w:color w:val="000000" w:themeColor="text1"/>
          <w:lang w:val="en-US"/>
        </w:rPr>
        <w:t xml:space="preserve">Local adaptation, phenotypic plasticity, and genetic arhectiture represent threes components that much be analysed together to understand future responses. </w:t>
      </w:r>
    </w:p>
    <w:p w14:paraId="4472D218" w14:textId="6498358E" w:rsidR="001F451E" w:rsidRDefault="001F451E" w:rsidP="00B36451">
      <w:pPr>
        <w:spacing w:line="240" w:lineRule="auto"/>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1C5C72">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Hoffmann and Sgró 2011)","plainTextFormattedCitation":"(Hoffmann and Sgró 2011)","previouslyFormattedCitation":"(Hoffmann and Sgró 2011)"},"properties":{"noteIndex":0},"schema":"https://github.com/citation-style-language/schema/raw/master/csl-citation.json"}</w:instrText>
      </w:r>
      <w:r w:rsidRPr="00624276">
        <w:rPr>
          <w:color w:val="FF0000"/>
          <w:lang w:val="en-US"/>
        </w:rPr>
        <w:fldChar w:fldCharType="separate"/>
      </w:r>
      <w:r w:rsidR="00050CEF" w:rsidRPr="00050CEF">
        <w:rPr>
          <w:noProof/>
          <w:color w:val="FF0000"/>
          <w:lang w:val="en-US"/>
        </w:rPr>
        <w:t>(Hoffmann and Sgró 2011)</w:t>
      </w:r>
      <w:r w:rsidRPr="00624276">
        <w:rPr>
          <w:color w:val="FF0000"/>
          <w:lang w:val="en-US"/>
        </w:rPr>
        <w:fldChar w:fldCharType="end"/>
      </w:r>
      <w:r w:rsidRPr="00624276">
        <w:rPr>
          <w:color w:val="FF0000"/>
          <w:lang w:val="en-US"/>
        </w:rPr>
        <w:t xml:space="preserve">.   </w:t>
      </w:r>
    </w:p>
    <w:p w14:paraId="03F2C747" w14:textId="77777777" w:rsidR="001F451E" w:rsidRDefault="001F451E" w:rsidP="00B36451">
      <w:pPr>
        <w:spacing w:line="240" w:lineRule="auto"/>
        <w:jc w:val="both"/>
        <w:rPr>
          <w:b/>
          <w:bCs/>
          <w:color w:val="FF0000"/>
          <w:lang w:val="en-US"/>
        </w:rPr>
      </w:pPr>
      <w:r>
        <w:rPr>
          <w:b/>
          <w:bCs/>
          <w:color w:val="FF0000"/>
          <w:lang w:val="en-US"/>
        </w:rPr>
        <w:t xml:space="preserve">The ability to response to shifting selection pressure will depend on the genetic architecture and demographic processes found within different populations. </w:t>
      </w:r>
    </w:p>
    <w:p w14:paraId="13D39921"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 xml:space="preserve">Need to consider both populations: </w:t>
      </w:r>
    </w:p>
    <w:p w14:paraId="37A65284"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lastRenderedPageBreak/>
        <w:t xml:space="preserve">Physiological traits and underlying:  </w:t>
      </w:r>
    </w:p>
    <w:p w14:paraId="02B86F65"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CVH hypothesis and other one</w:t>
      </w:r>
    </w:p>
    <w:p w14:paraId="78961635" w14:textId="77777777" w:rsidR="001F451E" w:rsidRDefault="001F451E" w:rsidP="00B36451">
      <w:pPr>
        <w:pStyle w:val="ListParagraph"/>
        <w:numPr>
          <w:ilvl w:val="1"/>
          <w:numId w:val="3"/>
        </w:numPr>
        <w:spacing w:line="240" w:lineRule="auto"/>
        <w:jc w:val="both"/>
        <w:rPr>
          <w:color w:val="FF0000"/>
          <w:lang w:val="en-US"/>
        </w:rPr>
      </w:pPr>
    </w:p>
    <w:p w14:paraId="30DEE904" w14:textId="77777777" w:rsidR="001F451E" w:rsidRDefault="001F451E" w:rsidP="00B36451">
      <w:pPr>
        <w:spacing w:line="240" w:lineRule="auto"/>
        <w:jc w:val="both"/>
        <w:rPr>
          <w:b/>
          <w:bCs/>
          <w:color w:val="FF0000"/>
          <w:lang w:val="en-US"/>
        </w:rPr>
      </w:pPr>
      <w:r w:rsidRPr="00ED0964">
        <w:rPr>
          <w:b/>
          <w:bCs/>
          <w:color w:val="FF0000"/>
          <w:lang w:val="en-US"/>
        </w:rPr>
        <w:t>Broad range species may not always have increased adaptive potential</w:t>
      </w:r>
      <w:r>
        <w:rPr>
          <w:b/>
          <w:bCs/>
          <w:color w:val="FF0000"/>
          <w:lang w:val="en-US"/>
        </w:rPr>
        <w:t>/Genetic architecture to overcome changes in selection pressures caused by climate change. Isolated populations across large ranges may all be affected, therefore entire species affected (see (Jump 2005)).</w:t>
      </w:r>
    </w:p>
    <w:p w14:paraId="729E0F4C"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Thus, m</w:t>
      </w:r>
      <w:r w:rsidRPr="006249FD">
        <w:rPr>
          <w:color w:val="FF0000"/>
          <w:lang w:val="en-US"/>
        </w:rPr>
        <w:t xml:space="preserve">aking it important to consider regional influences within species ranges… </w:t>
      </w:r>
      <w:r>
        <w:rPr>
          <w:color w:val="FF0000"/>
          <w:lang w:val="en-US"/>
        </w:rPr>
        <w:t xml:space="preserve"> </w:t>
      </w:r>
    </w:p>
    <w:p w14:paraId="34BDD670" w14:textId="77777777" w:rsidR="001F451E" w:rsidRPr="006249FD" w:rsidRDefault="001F451E" w:rsidP="00B36451">
      <w:pPr>
        <w:pStyle w:val="ListParagraph"/>
        <w:numPr>
          <w:ilvl w:val="0"/>
          <w:numId w:val="3"/>
        </w:numPr>
        <w:spacing w:line="240" w:lineRule="auto"/>
        <w:jc w:val="both"/>
        <w:rPr>
          <w:color w:val="FF0000"/>
          <w:lang w:val="en-US"/>
        </w:rPr>
      </w:pPr>
      <w:r>
        <w:rPr>
          <w:color w:val="FF0000"/>
          <w:lang w:val="en-US"/>
        </w:rPr>
        <w:t>Long lived species can rapidly change allele frequencies within generation due to number of offspring produced</w:t>
      </w:r>
    </w:p>
    <w:p w14:paraId="71D85C07" w14:textId="77777777" w:rsidR="001F451E" w:rsidRPr="00A601D2" w:rsidRDefault="001F451E" w:rsidP="00B36451">
      <w:pPr>
        <w:spacing w:line="240" w:lineRule="auto"/>
        <w:jc w:val="both"/>
        <w:rPr>
          <w:b/>
          <w:bCs/>
          <w:color w:val="FF0000"/>
          <w:lang w:val="en-US"/>
        </w:rPr>
      </w:pPr>
      <w:r>
        <w:rPr>
          <w:b/>
          <w:bCs/>
          <w:color w:val="FF0000"/>
          <w:lang w:val="en-US"/>
        </w:rPr>
        <w:t>Species regions (trailing/core/leading edge)</w:t>
      </w:r>
    </w:p>
    <w:p w14:paraId="144F747A" w14:textId="77777777" w:rsidR="001F451E" w:rsidRPr="008E741A" w:rsidRDefault="001F451E" w:rsidP="00B36451">
      <w:pPr>
        <w:spacing w:line="240" w:lineRule="auto"/>
        <w:jc w:val="both"/>
        <w:rPr>
          <w:b/>
          <w:bCs/>
          <w:color w:val="FF0000"/>
          <w:lang w:val="en-US"/>
        </w:rPr>
      </w:pPr>
      <w:r w:rsidRPr="008E741A">
        <w:rPr>
          <w:b/>
          <w:bCs/>
          <w:color w:val="FF0000"/>
          <w:lang w:val="en-US"/>
        </w:rPr>
        <w:t>Apoly</w:t>
      </w:r>
      <w:r>
        <w:rPr>
          <w:b/>
          <w:bCs/>
          <w:color w:val="FF0000"/>
          <w:lang w:val="en-US"/>
        </w:rPr>
        <w:t>/</w:t>
      </w:r>
      <w:r w:rsidRPr="008E741A">
        <w:rPr>
          <w:b/>
          <w:bCs/>
          <w:color w:val="FF0000"/>
          <w:lang w:val="en-US"/>
        </w:rPr>
        <w:t xml:space="preserve">Research objectives and aims </w:t>
      </w:r>
    </w:p>
    <w:p w14:paraId="47343094" w14:textId="77777777" w:rsidR="001F451E" w:rsidRDefault="001F451E" w:rsidP="00B36451">
      <w:pPr>
        <w:spacing w:line="240" w:lineRule="auto"/>
        <w:jc w:val="both"/>
        <w:rPr>
          <w:lang w:val="en-US"/>
        </w:rPr>
      </w:pPr>
    </w:p>
    <w:p w14:paraId="24111C01" w14:textId="77777777" w:rsidR="00444E97" w:rsidRDefault="00444E97" w:rsidP="00B36451">
      <w:pPr>
        <w:spacing w:line="240" w:lineRule="auto"/>
        <w:jc w:val="both"/>
        <w:rPr>
          <w:lang w:val="en-US"/>
        </w:rPr>
      </w:pPr>
    </w:p>
    <w:p w14:paraId="3178D4A1" w14:textId="77777777" w:rsidR="00444E97" w:rsidRDefault="00444E97" w:rsidP="00B36451">
      <w:pPr>
        <w:spacing w:line="240" w:lineRule="auto"/>
        <w:jc w:val="both"/>
        <w:rPr>
          <w:lang w:val="en-US"/>
        </w:rPr>
      </w:pPr>
    </w:p>
    <w:p w14:paraId="28FEBC9E" w14:textId="77777777" w:rsidR="00444E97" w:rsidRDefault="00444E97" w:rsidP="00B36451">
      <w:pPr>
        <w:spacing w:line="240" w:lineRule="auto"/>
        <w:jc w:val="both"/>
        <w:rPr>
          <w:lang w:val="en-US"/>
        </w:rPr>
      </w:pPr>
    </w:p>
    <w:p w14:paraId="65A05A72" w14:textId="77777777" w:rsidR="00444E97" w:rsidRDefault="00444E97" w:rsidP="00B36451">
      <w:pPr>
        <w:spacing w:line="240" w:lineRule="auto"/>
        <w:jc w:val="both"/>
        <w:rPr>
          <w:lang w:val="en-US"/>
        </w:rPr>
      </w:pPr>
    </w:p>
    <w:p w14:paraId="3D2A455C" w14:textId="77777777" w:rsidR="00444E97" w:rsidRDefault="00444E97" w:rsidP="00B36451">
      <w:pPr>
        <w:spacing w:line="240" w:lineRule="auto"/>
        <w:jc w:val="both"/>
        <w:rPr>
          <w:lang w:val="en-US"/>
        </w:rPr>
      </w:pPr>
    </w:p>
    <w:p w14:paraId="1C1A76E8" w14:textId="77777777" w:rsidR="00444E97" w:rsidRDefault="00444E97" w:rsidP="00B36451">
      <w:pPr>
        <w:spacing w:line="240" w:lineRule="auto"/>
        <w:jc w:val="both"/>
        <w:rPr>
          <w:lang w:val="en-US"/>
        </w:rPr>
      </w:pPr>
    </w:p>
    <w:p w14:paraId="2AF9A505" w14:textId="77777777" w:rsidR="00444E97" w:rsidRDefault="00444E97" w:rsidP="00B36451">
      <w:pPr>
        <w:spacing w:line="240" w:lineRule="auto"/>
        <w:jc w:val="both"/>
        <w:rPr>
          <w:lang w:val="en-US"/>
        </w:rPr>
      </w:pPr>
    </w:p>
    <w:p w14:paraId="1AF0C898" w14:textId="77777777" w:rsidR="00444E97" w:rsidRDefault="00444E97" w:rsidP="00B36451">
      <w:pPr>
        <w:spacing w:line="240" w:lineRule="auto"/>
        <w:jc w:val="both"/>
        <w:rPr>
          <w:lang w:val="en-US"/>
        </w:rPr>
      </w:pPr>
    </w:p>
    <w:p w14:paraId="60F81483" w14:textId="77777777" w:rsidR="00444E97" w:rsidRDefault="00444E97" w:rsidP="00B36451">
      <w:pPr>
        <w:spacing w:line="240" w:lineRule="auto"/>
        <w:jc w:val="both"/>
        <w:rPr>
          <w:lang w:val="en-US"/>
        </w:rPr>
      </w:pPr>
    </w:p>
    <w:p w14:paraId="7F0DC13D" w14:textId="77777777" w:rsidR="00444E97" w:rsidRDefault="00444E97" w:rsidP="00B36451">
      <w:pPr>
        <w:spacing w:line="240" w:lineRule="auto"/>
        <w:jc w:val="both"/>
        <w:rPr>
          <w:lang w:val="en-US"/>
        </w:rPr>
      </w:pPr>
    </w:p>
    <w:p w14:paraId="24F530E1" w14:textId="77777777" w:rsidR="00444E97" w:rsidRDefault="00444E97" w:rsidP="00B36451">
      <w:pPr>
        <w:spacing w:line="240" w:lineRule="auto"/>
        <w:jc w:val="both"/>
        <w:rPr>
          <w:lang w:val="en-US"/>
        </w:rPr>
      </w:pPr>
    </w:p>
    <w:p w14:paraId="3BDA0FB5" w14:textId="77777777" w:rsidR="00444E97" w:rsidRDefault="00444E97" w:rsidP="00B36451">
      <w:pPr>
        <w:spacing w:line="240" w:lineRule="auto"/>
        <w:jc w:val="both"/>
        <w:rPr>
          <w:lang w:val="en-US"/>
        </w:rPr>
      </w:pPr>
    </w:p>
    <w:p w14:paraId="13E21527" w14:textId="77777777" w:rsidR="00444E97" w:rsidRDefault="00444E97" w:rsidP="00B36451">
      <w:pPr>
        <w:spacing w:line="240" w:lineRule="auto"/>
        <w:jc w:val="both"/>
        <w:rPr>
          <w:lang w:val="en-US"/>
        </w:rPr>
      </w:pPr>
    </w:p>
    <w:p w14:paraId="63B27A29" w14:textId="77777777" w:rsidR="00444E97" w:rsidRDefault="00444E97" w:rsidP="00B36451">
      <w:pPr>
        <w:spacing w:line="240" w:lineRule="auto"/>
        <w:jc w:val="both"/>
        <w:rPr>
          <w:lang w:val="en-US"/>
        </w:rPr>
      </w:pPr>
    </w:p>
    <w:p w14:paraId="58A897E9" w14:textId="77777777" w:rsidR="00444E97" w:rsidRDefault="00444E97" w:rsidP="00B36451">
      <w:pPr>
        <w:spacing w:line="240" w:lineRule="auto"/>
        <w:jc w:val="both"/>
        <w:rPr>
          <w:lang w:val="en-US"/>
        </w:rPr>
      </w:pPr>
    </w:p>
    <w:p w14:paraId="4FE9A407" w14:textId="77777777" w:rsidR="00444E97" w:rsidRDefault="00444E97" w:rsidP="00B36451">
      <w:pPr>
        <w:spacing w:line="240" w:lineRule="auto"/>
        <w:jc w:val="both"/>
        <w:rPr>
          <w:lang w:val="en-US"/>
        </w:rPr>
      </w:pPr>
    </w:p>
    <w:p w14:paraId="195301F2" w14:textId="77777777" w:rsidR="00444E97" w:rsidRDefault="00444E97" w:rsidP="00B36451">
      <w:pPr>
        <w:spacing w:line="240" w:lineRule="auto"/>
        <w:jc w:val="both"/>
        <w:rPr>
          <w:lang w:val="en-US"/>
        </w:rPr>
      </w:pPr>
    </w:p>
    <w:p w14:paraId="2CE22AB0" w14:textId="77777777" w:rsidR="00444E97" w:rsidRDefault="00444E97" w:rsidP="00B36451">
      <w:pPr>
        <w:spacing w:line="240" w:lineRule="auto"/>
        <w:jc w:val="both"/>
        <w:rPr>
          <w:lang w:val="en-US"/>
        </w:rPr>
      </w:pPr>
    </w:p>
    <w:p w14:paraId="539E3F32" w14:textId="77777777" w:rsidR="00444E97" w:rsidRDefault="00444E97" w:rsidP="00B36451">
      <w:pPr>
        <w:spacing w:line="240" w:lineRule="auto"/>
        <w:jc w:val="both"/>
        <w:rPr>
          <w:lang w:val="en-US"/>
        </w:rPr>
      </w:pPr>
    </w:p>
    <w:p w14:paraId="71B0F923" w14:textId="77777777" w:rsidR="00444E97" w:rsidRDefault="00444E97" w:rsidP="00B36451">
      <w:pPr>
        <w:spacing w:line="240" w:lineRule="auto"/>
        <w:jc w:val="both"/>
        <w:rPr>
          <w:lang w:val="en-US"/>
        </w:rPr>
      </w:pPr>
    </w:p>
    <w:p w14:paraId="58FB0E0C" w14:textId="77777777" w:rsidR="00444E97" w:rsidRDefault="00444E97" w:rsidP="00B36451">
      <w:pPr>
        <w:spacing w:line="240" w:lineRule="auto"/>
        <w:jc w:val="both"/>
        <w:rPr>
          <w:lang w:val="en-US"/>
        </w:rPr>
      </w:pPr>
    </w:p>
    <w:p w14:paraId="4716C453" w14:textId="77777777" w:rsidR="00444E97" w:rsidRDefault="00444E97" w:rsidP="00B36451">
      <w:pPr>
        <w:spacing w:line="240" w:lineRule="auto"/>
        <w:jc w:val="both"/>
        <w:rPr>
          <w:lang w:val="en-US"/>
        </w:rPr>
      </w:pPr>
    </w:p>
    <w:p w14:paraId="10CC1F70" w14:textId="77777777" w:rsidR="00444E97" w:rsidRDefault="00444E97" w:rsidP="00B36451">
      <w:pPr>
        <w:spacing w:line="240" w:lineRule="auto"/>
        <w:jc w:val="both"/>
        <w:rPr>
          <w:lang w:val="en-US"/>
        </w:rPr>
      </w:pPr>
    </w:p>
    <w:p w14:paraId="5BCE039B" w14:textId="77777777" w:rsidR="00444E97" w:rsidRDefault="00444E97" w:rsidP="00B36451">
      <w:pPr>
        <w:spacing w:line="240" w:lineRule="auto"/>
        <w:jc w:val="both"/>
        <w:rPr>
          <w:lang w:val="en-US"/>
        </w:rPr>
      </w:pPr>
    </w:p>
    <w:p w14:paraId="3EC67AD4" w14:textId="77777777" w:rsidR="00444E97" w:rsidRDefault="00444E97" w:rsidP="00B36451">
      <w:pPr>
        <w:spacing w:line="240" w:lineRule="auto"/>
        <w:jc w:val="both"/>
        <w:rPr>
          <w:lang w:val="en-US"/>
        </w:rPr>
      </w:pPr>
    </w:p>
    <w:p w14:paraId="367F065E" w14:textId="77777777" w:rsidR="00444E97" w:rsidRDefault="00444E97" w:rsidP="00B36451">
      <w:pPr>
        <w:spacing w:line="240" w:lineRule="auto"/>
        <w:jc w:val="both"/>
        <w:rPr>
          <w:lang w:val="en-US"/>
        </w:rPr>
      </w:pPr>
    </w:p>
    <w:p w14:paraId="336B4E24" w14:textId="6E725D29" w:rsidR="00444E97" w:rsidRDefault="00444E97" w:rsidP="00B36451">
      <w:pPr>
        <w:spacing w:line="240" w:lineRule="auto"/>
        <w:jc w:val="both"/>
        <w:rPr>
          <w:color w:val="000000" w:themeColor="text1"/>
          <w:lang w:val="en-US"/>
        </w:rPr>
      </w:pPr>
      <w:r>
        <w:rPr>
          <w:color w:val="000000" w:themeColor="text1"/>
          <w:lang w:val="en-US"/>
        </w:rPr>
        <w:t xml:space="preserve">Metapopulations that exist over large geographical distributions and thermal gradients contain locally adapted populations that can help species buffer against extinction </w:t>
      </w:r>
      <w:r>
        <w:rPr>
          <w:color w:val="000000" w:themeColor="text1"/>
          <w:lang w:val="en-US"/>
        </w:rPr>
        <w:fldChar w:fldCharType="begin" w:fldLock="1"/>
      </w:r>
      <w:r w:rsidR="001C5C72">
        <w:rPr>
          <w:color w:val="000000" w:themeColor="text1"/>
          <w:lang w:val="en-US"/>
        </w:rPr>
        <w:instrText>ADDIN CSL_CITATION {"citationItems":[{"id":"ITEM-1","itemData":{"DOI":"10.1111/j.1095-8649.2006.01274.x","ISSN":"00221112","abstract":"Knowledge of geographic and temporal scales of adaptive genetic variation is crucial to species conservation, yet understanding of these phenomena, particularly in marine systems, is scant. Until recently, the belief has been that because most marine species have highly dispersive or mobile life stages, local adaptation could occur only on broad geographic scales. This view is supported by comparatively low levels of genetic variation among populations as detected by neutral markers. Similarly, the time scale of adaptive divergence has also been assumed to be very long, requiring thousands of generations. Recent studies of a variety of species have challenged these beliefs. First, there is strong evidence of geographically structured local adaptation in physiological and morphological traits. Second, the proportion of quantitative trait variation at the among-population level (QST) is much higher than it is for neutral markers (FST) and these two metrics of genetic variation are poorly correlated. Third, evidence that selection is a potent evolutionary force capable of sustaining adaptive divergence on contemporary time scales is summarized. The differing spatial and temporal scales of adaptive v. neutral genetic divergence call for a new paradigm in thinking about the relationship between phenogeography (the geography of phenotypic variation) and phylogeography (the geography of lineages) in marine species. The idea that contemporary selective processes can cause fine-scale spatial and temporal divergence underscores the need for a new emphasis on Darwinian fishery science. © 2006 The Fisheries Society of the British Isles.","author":[{"dropping-particle":"","family":"Conover","given":"D. O.","non-dropping-particle":"","parse-names":false,"suffix":""},{"dropping-particle":"","family":"Clarke","given":"L. M.","non-dropping-particle":"","parse-names":false,"suffix":""},{"dropping-particle":"","family":"Munch","given":"S. B.","non-dropping-particle":"","parse-names":false,"suffix":""},{"dropping-particle":"","family":"Wagner","given":"G. N.","non-dropping-particle":"","parse-names":false,"suffix":""}],"container-title":"Journal of Fish Biology","id":"ITEM-1","issued":{"date-parts":[["2006"]]},"page":"21-47","title":"Spatial and temporal scales of adaptive divergence in marine fishes and the implications for conservation","type":"article-journal","volume":"69"},"uris":["http://www.mendeley.com/documents/?uuid=4afcd92c-5832-4878-ac2e-7683d965e4f2"]},{"id":"ITEM-2","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2","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http://www.mendeley.com/documents/?uuid=c9af8e05-a512-4e17-8f86-3c207eea5e51"]},{"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4","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Conover et al. 2006, 2009; Munday et al. 2008a; Pereira et al. 2017)","plainTextFormattedCitation":"(Conover et al. 2006, 2009; Munday et al. 2008a; Pereira et al. 2017)","previouslyFormattedCitation":"(Conover et al. 2006, 2009; Munday et al. 2008a; Pereira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Conover et al. 2006, 2009; Munday et al. 2008a; Pereira et al. 2017)</w:t>
      </w:r>
      <w:r>
        <w:rPr>
          <w:color w:val="000000" w:themeColor="text1"/>
          <w:lang w:val="en-US"/>
        </w:rPr>
        <w:fldChar w:fldCharType="end"/>
      </w:r>
      <w:r>
        <w:rPr>
          <w:color w:val="000000" w:themeColor="text1"/>
          <w:lang w:val="en-US"/>
        </w:rPr>
        <w:t xml:space="preserve">. However, local adaptation and genetic subdivision within metapopulations can also produce populations with narrow thermal breadths; increasing susceptibility to warming temperatures </w:t>
      </w:r>
      <w:r>
        <w:rPr>
          <w:color w:val="000000" w:themeColor="text1"/>
          <w:lang w:val="en-US"/>
        </w:rPr>
        <w:fldChar w:fldCharType="begin" w:fldLock="1"/>
      </w:r>
      <w:r w:rsidR="001C5C72">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id":"ITEM-2","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2","issue":"3","issued":{"date-parts":[["2010"]]},"page":"449-457","publisher":"Elsevier","title":"Local adaptation and the evolution of species' ranges under climate change","type":"article-journal","volume":"266"},"uris":["http://www.mendeley.com/documents/?uuid=c006d69e-aa3b-4622-b21d-eac8b2cc9035"]}],"mendeley":{"formattedCitation":"(Atkins and Travis 2010; Kelly and Griffiths 2021)","plainTextFormattedCitation":"(Atkins and Travis 2010; Kelly and Griffiths 2021)","previouslyFormattedCitation":"(Atkins and Travis 2010; Kelly and Griffiths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Atkins and Travis 2010; Kelly and Griffiths 2021)</w:t>
      </w:r>
      <w:r>
        <w:rPr>
          <w:color w:val="000000" w:themeColor="text1"/>
          <w:lang w:val="en-US"/>
        </w:rPr>
        <w:fldChar w:fldCharType="end"/>
      </w:r>
      <w:r>
        <w:rPr>
          <w:color w:val="000000" w:themeColor="text1"/>
          <w:lang w:val="en-US"/>
        </w:rPr>
        <w:t xml:space="preserve">. </w:t>
      </w:r>
    </w:p>
    <w:p w14:paraId="36A19CEF" w14:textId="77777777" w:rsidR="00444E97" w:rsidRDefault="00444E97" w:rsidP="00B36451">
      <w:pPr>
        <w:spacing w:line="240" w:lineRule="auto"/>
        <w:jc w:val="both"/>
        <w:rPr>
          <w:color w:val="000000" w:themeColor="text1"/>
          <w:lang w:val="en-US"/>
        </w:rPr>
      </w:pPr>
      <w:r>
        <w:rPr>
          <w:color w:val="000000" w:themeColor="text1"/>
          <w:lang w:val="en-US"/>
        </w:rPr>
        <w:t xml:space="preserve">However, to accurately predict potential species responses to warming temperatures, intraspecific variation between populations must be accounted for. </w:t>
      </w:r>
    </w:p>
    <w:p w14:paraId="710E5F34" w14:textId="03D4FB55" w:rsidR="00444E97" w:rsidRPr="00C01ED7" w:rsidRDefault="00444E97" w:rsidP="00B36451">
      <w:pPr>
        <w:spacing w:line="240" w:lineRule="auto"/>
        <w:jc w:val="both"/>
        <w:rPr>
          <w:color w:val="000000" w:themeColor="text1"/>
          <w:lang w:val="en-US"/>
        </w:rPr>
      </w:pPr>
      <w:r w:rsidRPr="00C01ED7">
        <w:rPr>
          <w:color w:val="000000" w:themeColor="text1"/>
          <w:lang w:val="en-US"/>
        </w:rPr>
        <w:t xml:space="preserve">Locally adapted optimums and phenotypes can be identified via thermal performance curves (i.e., TPCs; physiological metrics measured across temperatures) </w:t>
      </w:r>
      <w:r w:rsidRPr="00C01ED7">
        <w:rPr>
          <w:color w:val="000000" w:themeColor="text1"/>
          <w:lang w:val="en-US"/>
        </w:rPr>
        <w:fldChar w:fldCharType="begin" w:fldLock="1"/>
      </w:r>
      <w:r w:rsidR="001C5C72">
        <w:rPr>
          <w:color w:val="000000" w:themeColor="text1"/>
          <w:lang w:val="en-US"/>
        </w:rPr>
        <w:instrText>ADDIN CSL_CITATION {"citationItems":[{"id":"ITEM-1","itemData":{"DOI":"10.1242/jeb.083873","author":[{"dropping-particle":"","family":"Jayasundara","given":"Nishad","non-dropping-particle":"","parse-names":false,"suffix":""},{"dropping-particle":"","family":"Somero","given":"George N","non-dropping-particle":"","parse-names":false,"suffix":""}],"container-title":"The Journal of Experimental Biology","id":"ITEM-1","issued":{"date-parts":[["2013"]]},"page":"2111-2121","title":"Physiological plasticity of cardiorespiratory function in a eurythermal marine teleost, the longjaw mudsucker, Gillichthys mirabilis","type":"article-journal","volume":"216"},"uris":["http://www.mendeley.com/documents/?uuid=354d13a3-9d47-4bc7-b169-0aeab3bc12a7"]},{"id":"ITEM-2","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2","issue":"6025","issued":{"date-parts":[["2011"]]},"page":"109-112","title":"Differences in thermal tolerance among sockeye salmon populations","type":"article-journal","volume":"332"},"uris":["http://www.mendeley.com/documents/?uuid=7b6be846-6aa6-46ba-bea1-3af1e8a08a4a"]}],"mendeley":{"formattedCitation":"(Eliason et al. 2011; Jayasundara and Somero 2013)","plainTextFormattedCitation":"(Eliason et al. 2011; Jayasundara and Somero 2013)","previouslyFormattedCitation":"(Eliason et al. 2011; Jayasundara and Somero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Eliason et al. 2011; Jayasundara and Somero 2013)</w:t>
      </w:r>
      <w:r w:rsidRPr="00C01ED7">
        <w:rPr>
          <w:color w:val="000000" w:themeColor="text1"/>
          <w:lang w:val="en-US"/>
        </w:rPr>
        <w:fldChar w:fldCharType="end"/>
      </w:r>
      <w:r w:rsidRPr="00C01ED7">
        <w:rPr>
          <w:color w:val="000000" w:themeColor="text1"/>
          <w:lang w:val="en-US"/>
        </w:rPr>
        <w:t xml:space="preserve">. When used to understand key mechanisms that affect organisms’ performance, such as aerobic capacity, TPCs can begin to </w:t>
      </w:r>
      <w:r>
        <w:rPr>
          <w:color w:val="000000" w:themeColor="text1"/>
          <w:lang w:val="en-US"/>
        </w:rPr>
        <w:t>identify</w:t>
      </w:r>
      <w:r w:rsidRPr="00C01ED7">
        <w:rPr>
          <w:color w:val="000000" w:themeColor="text1"/>
          <w:lang w:val="en-US"/>
        </w:rPr>
        <w:t xml:space="preserve"> physiological limits and how populations will respond to thermal changes </w:t>
      </w:r>
      <w:r w:rsidRPr="00C01ED7">
        <w:rPr>
          <w:color w:val="000000" w:themeColor="text1"/>
          <w:lang w:val="en-US"/>
        </w:rPr>
        <w:fldChar w:fldCharType="begin" w:fldLock="1"/>
      </w:r>
      <w:r w:rsidR="001C5C72">
        <w:rPr>
          <w:color w:val="000000" w:themeColor="text1"/>
          <w:lang w:val="en-US"/>
        </w:rPr>
        <w:instrText>ADDIN CSL_CITATION {"citationItems":[{"id":"ITEM-1","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1","issue":"6025","issued":{"date-parts":[["2011"]]},"page":"109-112","title":"Differences in thermal tolerance among sockeye salmon populations","type":"article-journal","volume":"332"},"uris":["http://www.mendeley.com/documents/?uuid=7b6be846-6aa6-46ba-bea1-3af1e8a08a4a"]},{"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5808","issued":{"date-parts":[["2007"]]},"page":"95-97","title":"Climate change affects marine fishes through the oxygen limitation of thermal tolerance","type":"article-journal","volume":"315"},"uris":["http://www.mendeley.com/documents/?uuid=0a0d67fa-f8e0-45b0-b0f9-26640ea286a6"]},{"id":"ITEM-3","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3","issue":"10","issued":{"date-parts":[["2010"]]},"page":"e13299","title":"Counter-gradient variation in respiratory performance of coral reef fishes at elevated temperatures","type":"article-journal","volume":"5"},"uris":["http://www.mendeley.com/documents/?uuid=e83aaa44-5763-4151-893f-ca048a9f4a13"]},{"id":"ITEM-4","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4","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Pörtner and Knust 2007; Gardiner et al. 2010; Somero 2010; Eliason et al. 2011)","plainTextFormattedCitation":"(Pörtner and Knust 2007; Gardiner et al. 2010; Somero 2010; Eliason et al. 2011)","previouslyFormattedCitation":"(Pörtner and Knust 2007; Gardiner et al. 2010; Somero 2010; Eliason et al. 2011)"},"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Pörtner and Knust 2007; Gardiner et al. 2010; Somero 2010; Eliason et al. 2011)</w:t>
      </w:r>
      <w:r w:rsidRPr="00C01ED7">
        <w:rPr>
          <w:color w:val="000000" w:themeColor="text1"/>
          <w:lang w:val="en-US"/>
        </w:rPr>
        <w:fldChar w:fldCharType="end"/>
      </w:r>
      <w:r w:rsidRPr="00C01ED7">
        <w:rPr>
          <w:color w:val="000000" w:themeColor="text1"/>
          <w:lang w:val="en-US"/>
        </w:rPr>
        <w:t xml:space="preserve">. However, caution is warranted when </w:t>
      </w:r>
      <w:r>
        <w:rPr>
          <w:color w:val="000000" w:themeColor="text1"/>
          <w:lang w:val="en-US"/>
        </w:rPr>
        <w:t>extrapolating</w:t>
      </w:r>
      <w:r w:rsidRPr="00C01ED7">
        <w:rPr>
          <w:color w:val="000000" w:themeColor="text1"/>
          <w:lang w:val="en-US"/>
        </w:rPr>
        <w:t xml:space="preserve"> results from TPC experiments. Life stage (e.g., hatchling, juvenile, adult), and physiological state (e.g., reproductively active, food deprived) can alter an individual’s thermal performance; additionally, different physiological traits and functions (e.g., oxygen uptake, reproduction, immunity) may possess different thermal optima (multiple performance – multiple optima hypothesis) </w:t>
      </w:r>
      <w:r w:rsidRPr="00C01ED7">
        <w:rPr>
          <w:color w:val="000000" w:themeColor="text1"/>
          <w:lang w:val="en-US"/>
        </w:rPr>
        <w:fldChar w:fldCharType="begin" w:fldLock="1"/>
      </w:r>
      <w:r w:rsidR="001C5C72">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Clark et al. 2013)</w:t>
      </w:r>
      <w:r w:rsidRPr="00C01ED7">
        <w:rPr>
          <w:color w:val="000000" w:themeColor="text1"/>
          <w:lang w:val="en-US"/>
        </w:rPr>
        <w:fldChar w:fldCharType="end"/>
      </w:r>
      <w:r w:rsidRPr="00C01ED7">
        <w:rPr>
          <w:color w:val="000000" w:themeColor="text1"/>
          <w:lang w:val="en-US"/>
        </w:rPr>
        <w:t xml:space="preserve">.  </w:t>
      </w:r>
    </w:p>
    <w:p w14:paraId="4F673AB0" w14:textId="107F0E40" w:rsidR="00444E97" w:rsidRPr="00630224" w:rsidRDefault="00444E97" w:rsidP="00B36451">
      <w:pPr>
        <w:spacing w:line="240" w:lineRule="auto"/>
        <w:jc w:val="both"/>
        <w:rPr>
          <w:strike/>
          <w:color w:val="000000" w:themeColor="text1"/>
          <w:lang w:val="en-US"/>
        </w:rPr>
      </w:pPr>
      <w:r w:rsidRPr="00630224">
        <w:rPr>
          <w:strike/>
          <w:color w:val="000000" w:themeColor="text1"/>
          <w:lang w:val="en-US"/>
        </w:rPr>
        <w:t xml:space="preserve">Intraspecific variation within marine systems (outside of a few economically important species) have not received the same attention as terrestrial system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 ability act as challenges to gene flow; including the inability for few successful migrants to overcome localized selection pressure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Evidence of greater confinement to organismal thermal tolerance limits suggests that marine species and their populations are locally adapted to thermal conditions and can be more sensitive to warming temperatures than terrestrial species</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1","issue":"1713","issued":{"date-parts":[["2011"]]},"page":"1823-1830","title":"Global analysis of thermal tolerance and latitude in ectotherms","type":"article-journal","volume":"278"},"uris":["http://www.mendeley.com/documents/?uuid=066b0f76-c417-40f6-89e5-dda6bb673b98"]},{"id":"ITEM-2","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2","issue":"7754","issued":{"date-parts":[["2019"]]},"page":"108-111","publisher":"Springer US","title":"Greater vulnerability to warming of marine versus terrestrial ectotherms","type":"article-journal","volume":"569"},"uris":["http://www.mendeley.com/documents/?uuid=b8b9fc21-2ac7-424e-8602-08d801b0f680"]},{"id":"ITEM-3","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3","issue":"8","issued":{"date-parts":[["2020"]]},"page":"1044-1059","title":"Species better track climate warming in the oceans than on land","type":"article-journal","volume":"4"},"uris":["http://www.mendeley.com/documents/?uuid=27dd6d0e-f0cc-4102-ae57-e535d4b920c7"]}],"mendeley":{"formattedCitation":"(Sunday et al. 2011; Pinsky et al. 2019; Lenoir et al. 2020)","plainTextFormattedCitation":"(Sunday et al. 2011; Pinsky et al. 2019; Lenoir et al. 2020)","previouslyFormattedCitation":"(Sunday et al. 2011; Pinsky et al. 2019; Lenoir et al. 2020)"},"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unday et al. 2011; Pinsky et al. 2019; Lenoir et al. 2020)</w:t>
      </w:r>
      <w:r w:rsidRPr="00630224">
        <w:rPr>
          <w:strike/>
          <w:color w:val="000000" w:themeColor="text1"/>
          <w:lang w:val="en-US"/>
        </w:rPr>
        <w:fldChar w:fldCharType="end"/>
      </w:r>
      <w:r w:rsidRPr="00630224">
        <w:rPr>
          <w:strike/>
          <w:color w:val="000000" w:themeColor="text1"/>
          <w:lang w:val="en-US"/>
        </w:rPr>
        <w:t xml:space="preserve">. </w:t>
      </w:r>
    </w:p>
    <w:p w14:paraId="464341E3" w14:textId="67C2BDBF" w:rsidR="00444E97" w:rsidRDefault="00444E97" w:rsidP="00B36451">
      <w:pPr>
        <w:spacing w:line="240" w:lineRule="auto"/>
        <w:jc w:val="both"/>
        <w:rPr>
          <w:color w:val="000000" w:themeColor="text1"/>
          <w:lang w:val="en-US"/>
        </w:rPr>
      </w:pPr>
      <w:r>
        <w:rPr>
          <w:color w:val="000000" w:themeColor="text1"/>
          <w:lang w:val="en-US"/>
        </w:rPr>
        <w:t xml:space="preserve">Intraspecific variation with </w:t>
      </w:r>
      <w:r w:rsidRPr="00317DBF">
        <w:rPr>
          <w:i/>
          <w:iCs/>
          <w:color w:val="000000" w:themeColor="text1"/>
          <w:lang w:val="en-US"/>
        </w:rPr>
        <w:t>A.</w:t>
      </w:r>
      <w:r>
        <w:rPr>
          <w:color w:val="000000" w:themeColor="text1"/>
          <w:lang w:val="en-US"/>
        </w:rPr>
        <w:t xml:space="preserve"> </w:t>
      </w:r>
      <w:r w:rsidRPr="00317DBF">
        <w:rPr>
          <w:color w:val="000000" w:themeColor="text1"/>
          <w:lang w:val="en-US"/>
        </w:rPr>
        <w:t>p</w:t>
      </w:r>
      <w:r>
        <w:rPr>
          <w:color w:val="000000" w:themeColor="text1"/>
          <w:lang w:val="en-US"/>
        </w:rPr>
        <w:t>olyacanthus populations suggests the presence of varying thermal tolerances and adaptive potential across different populations. Previous research on low-latitude populations have demonstrated that projected end of century temperature projects of +2-3</w:t>
      </w:r>
      <w:r>
        <w:rPr>
          <w:rFonts w:cstheme="minorHAnsi"/>
          <w:color w:val="000000" w:themeColor="text1"/>
          <w:lang w:val="en-US"/>
        </w:rPr>
        <w:t>°</w:t>
      </w:r>
      <w:r>
        <w:rPr>
          <w:color w:val="000000" w:themeColor="text1"/>
          <w:lang w:val="en-US"/>
        </w:rPr>
        <w:t xml:space="preserve">C </w:t>
      </w:r>
      <w:r>
        <w:rPr>
          <w:color w:val="000000" w:themeColor="text1"/>
          <w:lang w:val="en-US"/>
        </w:rPr>
        <w:fldChar w:fldCharType="begin" w:fldLock="1"/>
      </w:r>
      <w:r w:rsidR="001C5C72">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asson-Delmotte et al. 2021)</w:t>
      </w:r>
      <w:r>
        <w:rPr>
          <w:color w:val="000000" w:themeColor="text1"/>
          <w:lang w:val="en-US"/>
        </w:rPr>
        <w:fldChar w:fldCharType="end"/>
      </w:r>
      <w:r w:rsidRPr="00705D57">
        <w:rPr>
          <w:color w:val="000000" w:themeColor="text1"/>
          <w:lang w:val="en-US"/>
        </w:rPr>
        <w:t xml:space="preserve"> </w:t>
      </w:r>
      <w:r>
        <w:rPr>
          <w:color w:val="000000" w:themeColor="text1"/>
          <w:lang w:val="en-US"/>
        </w:rPr>
        <w:t xml:space="preserve">have negative effects on sex ratios </w:t>
      </w:r>
      <w:r>
        <w:rPr>
          <w:color w:val="000000" w:themeColor="text1"/>
          <w:lang w:val="en-US"/>
        </w:rPr>
        <w:fldChar w:fldCharType="begin" w:fldLock="1"/>
      </w:r>
      <w:r w:rsidR="001C5C72">
        <w:rPr>
          <w:color w:val="000000" w:themeColor="text1"/>
          <w:lang w:val="en-US"/>
        </w:rPr>
        <w:instrText>ADDIN CSL_CITATION {"citationItems":[{"id":"ITEM-1","itemData":{"DOI":"10.1007/s00338-016-1496-y","ISBN":"0033801614","ISSN":"07224028","abstract":"Higher temperatures associated with climate change have the potential to significantly alter the population sex ratio of species with temperature-dependent sex determination. Whether or not elevated temperature affects sex determination depends on both the absolute temperature experienced and the stage of development at which the thermal conditions occur. We explored the importance of exposure timing during early development in the coral reef fish, Acanthochromis polyacanthus, by increasing water temperature 1.5 or 3 °C above the summer average (28.5 °C) at different stages of development. We also measured the effect of treatment temperature on fish size and condition, in order to gauge how the thermal threshold for sex-ratio bias may compare with other commonly considered physiological metrics. Increasing grow-out temperature from 28.5 to 30 °C had no effect on the sex ratio of offspring, whereas an increase to 31.5 °C (+3 °C) produced a strong male bias (average ~90%). The thermosensitive period for this species lasted between 25 and 60 d post hatching, with the bias in sex ratio greater the earlier that fish experienced warm conditions. Temperatures high enough to bias the sex ratio are likely to be seen first during late summer (January and February) and would affect clutches produced late in the breeding season. There was no change to fish condition in response to temperature; however, the two higher temperature treatments produced significantly smaller fish at sampling. Clutches produced early in the season could buffer the population from a skewed sex ratio, as their development will remain below the thermal threshold; however, continued ocean warming could mean that clutches produced earlier in the breeding season would also be affected in the longer term. A skewed sex ratio could be detrimental to population viability by reducing the number of females in the breeding population.","author":[{"dropping-particle":"","family":"Rodgers","given":"G. G.","non-dropping-particle":"","parse-names":false,"suffix":""},{"dropping-particle":"","family":"Donelson","given":"J. M.","non-dropping-particle":"","parse-names":false,"suffix":""},{"dropping-particle":"","family":"Munday","given":"P. L.","non-dropping-particle":"","parse-names":false,"suffix":""}],"container-title":"Coral Reefs","id":"ITEM-1","issue":"1","issued":{"date-parts":[["2017"]]},"page":"131-138","publisher":"Springer Berlin Heidelberg","title":"Thermosensitive period of sex determination in the coral-reef damselfish Acanthochromis polyacanthus and the implications of projected ocean warming","type":"article-journal","volume":"36"},"uris":["http://www.mendeley.com/documents/?uuid=da1107ae-8359-4cad-896b-4b5e2edbc9a0"]},{"id":"ITEM-2","itemData":{"DOI":"10.1111/gcb.12912","ISSN":"13652486","abstract":"Global warming poses a threat to organisms with temperature-dependent sex determination because it can affect operational sex ratios. Using a multigenerational experiment with a marine fish, we provide the first evidence that parents developing from early life at elevated temperatures can adjust their offspring gender through nongenetic and nonbehavioural means. However, this adjustment was not possible when parents reproduced, but did not develop, at elevated temperatures. Complete restoration of the offspring sex ratio occurred when parents developed at 1.5 °C above the present-day average temperature for one generation. However, only partial improvement in the sex ratio occurred at 3.0 °C above average conditions, even after two generations, suggesting a limitation to transgenerational plasticity when developmental temperature is substantially increased. This study highlights the potential for transgenerational plasticity to ameliorate some impacts of climate change and that development from early life may be essential for expression of transgenerational plasticity in some traits.","author":[{"dropping-particle":"","family":"Donelson","given":"Jennifer M.","non-dropping-particle":"","parse-names":false,"suffix":""},{"dropping-particle":"","family":"Munday","given":"Philip L.","non-dropping-particle":"","parse-names":false,"suffix":""}],"container-title":"Global Change Biology","id":"ITEM-2","issue":"8","issued":{"date-parts":[["2015"]]},"page":"2954-2962","title":"Transgenerational plasticity mitigates the impact of global warming to offspring sex ratios","type":"article-journal","volume":"21"},"uris":["http://www.mendeley.com/documents/?uuid=81669e37-839f-4cac-bc0e-011fd2ea02fb"]}],"mendeley":{"formattedCitation":"(Donelson and Munday 2015; Rodgers et al. 2017)","plainTextFormattedCitation":"(Donelson and Munday 2015; Rodgers et al. 2017)","previouslyFormattedCitation":"(Donelson and Munday 2015; Rodgers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and Munday 2015; Rodgers et al. 2017)</w:t>
      </w:r>
      <w:r>
        <w:rPr>
          <w:color w:val="000000" w:themeColor="text1"/>
          <w:lang w:val="en-US"/>
        </w:rPr>
        <w:fldChar w:fldCharType="end"/>
      </w:r>
      <w:r>
        <w:rPr>
          <w:color w:val="000000" w:themeColor="text1"/>
          <w:lang w:val="en-US"/>
        </w:rPr>
        <w:t xml:space="preserve"> , growth </w:t>
      </w:r>
      <w:r>
        <w:rPr>
          <w:color w:val="000000" w:themeColor="text1"/>
          <w:lang w:val="en-US"/>
        </w:rPr>
        <w:fldChar w:fldCharType="begin" w:fldLock="1"/>
      </w:r>
      <w:r w:rsidR="001C5C72">
        <w:rPr>
          <w:color w:val="000000" w:themeColor="text1"/>
          <w:lang w:val="en-US"/>
        </w:rPr>
        <w:instrText>ADDIN CSL_CITATION {"citationItems":[{"id":"ITEM-1","itemData":{"DOI":"10.3755/galaxea.14.97","ISSN":"1883-0838","abstract":"This paper presents the fi rst temperature-growth performance curves for a coral reef fi sh. Thermal tolerance and growth for the juvenile spiny damselfi sh Acanthochromis polyacanthus were measured at a range of temperatures from 15</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o 38</w:instrText>
      </w:r>
      <w:r w:rsidR="001C5C72">
        <w:rPr>
          <w:rFonts w:ascii="Cambria Math" w:hAnsi="Cambria Math" w:cs="Cambria Math"/>
          <w:color w:val="000000" w:themeColor="text1"/>
          <w:lang w:val="en-US"/>
        </w:rPr>
        <w:instrText>℃</w:instrText>
      </w:r>
      <w:r w:rsidR="001C5C72">
        <w:rPr>
          <w:color w:val="000000" w:themeColor="text1"/>
          <w:lang w:val="en-US"/>
        </w:rPr>
        <w:instrText>. A. polyacanthus juveniles showed a critical thermal minimum at 15.5</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 and a critical thermal maximum at 38</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2. Maximal growth (based on changes in length) occurred at 28-31</w:instrText>
      </w:r>
      <w:r w:rsidR="001C5C72">
        <w:rPr>
          <w:rFonts w:ascii="Cambria Math" w:hAnsi="Cambria Math" w:cs="Cambria Math"/>
          <w:color w:val="000000" w:themeColor="text1"/>
          <w:lang w:val="en-US"/>
        </w:rPr>
        <w:instrText>℃</w:instrText>
      </w:r>
      <w:r w:rsidR="001C5C72">
        <w:rPr>
          <w:color w:val="000000" w:themeColor="text1"/>
          <w:lang w:val="en-US"/>
        </w:rPr>
        <w:instrText>, whereas weight gain was maximised at 28</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ich cor responds closely with the annual mean temperature cur rently experienced by these fi shes in their natural en vironment. At temperatures </w:instrText>
      </w:r>
      <w:r w:rsidR="001C5C72">
        <w:rPr>
          <w:rFonts w:ascii="MS Gothic" w:eastAsia="MS Gothic" w:hAnsi="MS Gothic" w:cs="MS Gothic" w:hint="eastAsia"/>
          <w:color w:val="000000" w:themeColor="text1"/>
          <w:lang w:val="en-US"/>
        </w:rPr>
        <w:instrText>＞</w:instrText>
      </w:r>
      <w:r w:rsidR="001C5C72">
        <w:rPr>
          <w:color w:val="000000" w:themeColor="text1"/>
          <w:lang w:val="en-US"/>
        </w:rPr>
        <w:instrText>31</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he growth rate de creas ed mark edly in length and weight up to 34</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ere fi shes had negligible growth and died within 8-15 days. Sustained increases in ambient temperature (due to climate change) are expected to have signifi cant adverse effects on these fi shes. However, any effects of increasing temperature may also be offset by changing the timing of reproduction; by breeding in early spring or late summer, these fi shes may still be able to exploit narrow windows of thermal optima, whereas fi shes breeding in the height of summer will expose offspring to potentially lethal tem pera tures at critical stages during their development. Keywords","author":[{"dropping-particle":"","family":"Zarco-Perello","given":"Salvador","non-dropping-particle":"","parse-names":false,"suffix":""},{"dropping-particle":"","family":"Pratchett","given":"Morgan","non-dropping-particle":"","parse-names":false,"suffix":""},{"dropping-particle":"","family":"Liao","given":"Vetea","non-dropping-particle":"","parse-names":false,"suffix":""}],"container-title":"Galaxea, Journal of Coral Reef Studies","id":"ITEM-1","issue":"1","issued":{"date-parts":[["2012"]]},"page":"97-103","title":"Temperature-growth performance curves for a coral reef fish, Acanthochromis polyacanthus","type":"article-journal","volume":"14"},"uris":["http://www.mendeley.com/documents/?uuid=6060fc1a-e233-4757-98ee-b65a85615b62"]},{"id":"ITEM-2","itemData":{"DOI":"10.1007/s00338-008-0393-4","ISSN":"07224028","abstract":"In order to test the effect of temperature variation on the growth of a common coral-reef fish, Acanthochromis polyacanthus, juveniles, sub-adults and adults were reared on either high or low food rations at temperatures corresponding to the long-term (14 year) minimum, average and maximum summer sea-surface temperatures (26, 28 and 31°C respectively) at Orpheus Island, Great Barrier Reef, Australia. Both temperature and food supply affected the growth of juvenile and adult A. polyacanthus. Individuals grew more on high food rations, but growth declined with increasing temperature. Importantly, at 31°C, the growth of juveniles and adults on the high food ration was nearly identical to growth on the low food ration. This indicates that the capacity for growth is severely limited at higher ocean temperatures that are predicted to become the average for Orpheus Island within the next 100 years as a result of rapid climate change. © 2008 Springer-Verlag.","author":[{"dropping-particle":"","family":"Munday","given":"P. L.","non-dropping-particle":"","parse-names":false,"suffix":""},{"dropping-particle":"","family":"Kingsford","given":"M. J.","non-dropping-particle":"","parse-names":false,"suffix":""},{"dropping-particle":"","family":"O'Callaghan","given":"M.","non-dropping-particle":"","parse-names":false,"suffix":""},{"dropping-particle":"","family":"Donelson","given":"J. M.","non-dropping-particle":"","parse-names":false,"suffix":""}],"container-title":"Coral Reefs","id":"ITEM-2","issue":"4","issued":{"date-parts":[["2008"]]},"page":"927-931","title":"Elevated temperature restricts growth potential of the coral reef fish Acanthochromis polyacanthus","type":"article-journal","volume":"27"},"uris":["http://www.mendeley.com/documents/?uuid=63982d65-e8b8-4927-95a9-350e2ee6aa62"]},{"id":"ITEM-3","itemData":{"DOI":"10.1242/jeb.202713","ISBN":"0002003953","ISSN":"00220949","abstract":"Marine heatwaves, which are increasing in frequency, duration and intensity owing to climate change, are an imminent threat to marine ecosystems. On coral reefs, heatwave conditions often coincide with periods of peak recruitment of juvenile fishes and exposure to elevated temperature may affect their development. However, whether differences in the duration of high temperature exposure have effects on individual performance is unknown. We exposed juvenile spiny damselfish, Acanthochromis polyacanthus, to increasing lengths of time (3, 7, 30 and 108 days post-hatching) of elevated temperature (+2°C). After 108 days, we measured escape performance at present-day control and elevated temperatures, standard length, mass and critical thermal maximum. Using a Bayesian approach, we show that 30 days or more exposure to +2°C leads to improved escape performance, irrespective of performance temperature, possibly owing to developmental effects of high temperature on muscle development and/or anaerobic metabolism. Continued exposure to elevated temperature for 108 days caused a reduction in body size compared with the control, but not in fish exposed to high temperature for 30 days or less. By contrast, exposure to elevated temperatures for any length of time had no effect on critical thermal maximum, which, combined with previous work, suggests a short-term physiological constraint of </w:instrText>
      </w:r>
      <w:r w:rsidR="001C5C72">
        <w:rPr>
          <w:rFonts w:ascii="Cambria Math" w:hAnsi="Cambria Math" w:cs="Cambria Math"/>
          <w:color w:val="000000" w:themeColor="text1"/>
          <w:lang w:val="en-US"/>
        </w:rPr>
        <w:instrText>∼</w:instrText>
      </w:r>
      <w:r w:rsidR="001C5C72">
        <w:rPr>
          <w:color w:val="000000" w:themeColor="text1"/>
          <w:lang w:val="en-US"/>
        </w:rPr>
        <w:instrText>37</w:instrText>
      </w:r>
      <w:r w:rsidR="001C5C72">
        <w:rPr>
          <w:rFonts w:ascii="Calibri" w:hAnsi="Calibri" w:cs="Calibri"/>
          <w:color w:val="000000" w:themeColor="text1"/>
          <w:lang w:val="en-US"/>
        </w:rPr>
        <w:instrText>°</w:instrText>
      </w:r>
      <w:r w:rsidR="001C5C72">
        <w:rPr>
          <w:color w:val="000000" w:themeColor="text1"/>
          <w:lang w:val="en-US"/>
        </w:rPr>
        <w:instrText>C in this species. Our study shows that extended exposure to increased temperature can affect the development of juvenile fishes, with potential immediate and future consequences for individual performance.","author":[{"dropping-particle":"","family":"Spinks","given":"Rachel K.","non-dropping-particle":"","parse-names":false,"suffix":""},{"dropping-particle":"","family":"Munday","given":"Philip L.","non-dropping-particle":"","parse-names":false,"suffix":""},{"dropping-particle":"","family":"Donelson","given":"Jennifer M.","non-dropping-particle":"","parse-names":false,"suffix":""}],"container-title":"Journal of Experimental Biology","id":"ITEM-3","issue":"16","issued":{"date-parts":[["2019"]]},"title":"Developmental effects of heatwave conditions on the early life stages of a coral reef fish","type":"article-journal","volume":"222"},"uris":["http://www.mendeley.com/documents/?uuid=5dcec3f4-9a04-4c44-97e8-98482ec669da"]}],"mendeley":{"formattedCitation":"(Munday et al. 2008b; Zarco-Perello et al. 2012; Spinks et al. 2019)","plainTextFormattedCitation":"(Munday et al. 2008b; Zarco-Perello et al. 2012; Spinks et al. 2019)","previouslyFormattedCitation":"(Munday et al. 2008b; Zarco-Perello et al. 2012; Spinks et al. 2019)"},"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b; Zarco-Perello et al. 2012; Spinks et al. 2019)</w:t>
      </w:r>
      <w:r>
        <w:rPr>
          <w:color w:val="000000" w:themeColor="text1"/>
          <w:lang w:val="en-US"/>
        </w:rPr>
        <w:fldChar w:fldCharType="end"/>
      </w:r>
      <w:r>
        <w:rPr>
          <w:color w:val="000000" w:themeColor="text1"/>
          <w:lang w:val="en-US"/>
        </w:rPr>
        <w:t xml:space="preserve">, reproduction </w:t>
      </w:r>
      <w:r>
        <w:rPr>
          <w:color w:val="000000" w:themeColor="text1"/>
          <w:lang w:val="en-US"/>
        </w:rPr>
        <w:fldChar w:fldCharType="begin" w:fldLock="1"/>
      </w:r>
      <w:r w:rsidR="001C5C72">
        <w:rPr>
          <w:color w:val="000000" w:themeColor="text1"/>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id":"ITEM-2","itemData":{"DOI":"10.1071/MF10269","ISSN":"13231650","abstract":"Seasonal change in temperature has a profound effect on reproduction in fish. Increasing temperatures cue reproductive development in spring-spawning species, and falling temperatures stimulate reproduction in autumn-spawners. Elevated temperatures truncate spring spawning, and delay autumn spawning. Temperature increases will affect reproduction, but the nature of these effects will depend on the period and amplitude of the increase and range from phase-shifting of spawning to complete inhibition of reproduction. This latter effect will be most marked in species that are constrained in their capacity to shift geographic range. Studies from a range of taxa, habitats and temperature ranges all show inhibitory effects of elevated temperature albeit about different environmental set points. The effects are generated through the endocrine system, particularly through the inhibition of ovarian oestrogen production. Larval fishes are usually more sensitive than adults to environmental fluctuations, and might be especially vulnerable to climate change. In addition to direct effects on embryonic duration and egg survival, temperature also influences size at hatching, developmental rate, pelagic larval duration and survival. A companion effect of marine climate change is ocean acidification, which may pose a significant threat through its capacity to alter larval behaviour and impair sensory capabilities. This in turn impacts on population replenishment and connectivity patterns of marine fishes. © 2011 CSIRO Open Access.","author":[{"dropping-particle":"","family":"Pankhurst","given":"Ned W.","non-dropping-particle":"","parse-names":false,"suffix":""},{"dropping-particle":"","family":"Munday","given":"Philip L.","non-dropping-particle":"","parse-names":false,"suffix":""}],"container-title":"Marine and Freshwater Research","id":"ITEM-2","issue":"9","issued":{"date-parts":[["2011"]]},"page":"1015-1026","title":"Effects of climate change on fish reproduction and early life history stages","type":"article-journal","volume":"62"},"uris":["http://www.mendeley.com/documents/?uuid=36453517-a6d2-4bc9-b502-fd4003e5b891"]}],"mendeley":{"formattedCitation":"(Donelson et al. 2010; Pankhurst and Munday 2011)","plainTextFormattedCitation":"(Donelson et al. 2010; Pankhurst and Munday 2011)","previouslyFormattedCitation":"(Donelson et al. 2010; Pankhurst and Munday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et al. 2010; Pankhurst and Munday 2011)</w:t>
      </w:r>
      <w:r>
        <w:rPr>
          <w:color w:val="000000" w:themeColor="text1"/>
          <w:lang w:val="en-US"/>
        </w:rPr>
        <w:fldChar w:fldCharType="end"/>
      </w:r>
      <w:r>
        <w:rPr>
          <w:color w:val="000000" w:themeColor="text1"/>
          <w:lang w:val="en-US"/>
        </w:rPr>
        <w:t xml:space="preserve">, and aerobic capacity </w:t>
      </w:r>
      <w:r>
        <w:rPr>
          <w:color w:val="000000" w:themeColor="text1"/>
          <w:lang w:val="en-US"/>
        </w:rPr>
        <w:fldChar w:fldCharType="begin" w:fldLock="1"/>
      </w:r>
      <w:r w:rsidR="001C5C72">
        <w:rPr>
          <w:color w:val="000000" w:themeColor="text1"/>
          <w:lang w:val="en-US"/>
        </w:rP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id":"ITEM-2","itemData":{"DOI":"10.1111/j.1365-2486.2010.02339.x","ISSN":"13541013","abstract":"Determining the capacity of organisms to acclimate and adapt to increased temperatures is key to understand how populations and communities will respond to global warming. Although there is evidence that elevated water temperature affects metabolism, growth and condition of tropical marine fish, it is unknown whether they have the potential to acclimate, given adequate time. We reared the tropical reef fish Acanthochromis polyacanthus through its entire life cycle at present day and elevated (+1.5 and+3.0°C) water temperatures to test its ability to thermally acclimate to ocean temperatures predicted to occur over the next 50-100 years. Fish reared at 3.0°C greater than the present day average reduced their resting oxygen consumption (RMR) during summer compared with fish reared at present day temperatures and tested at the elevated temperature. The reduction in RMR of up to 69mgO2kg-1h-1 in acclimated fish could represent a significant benefit to daily energy expenditure. In contrast, there was no acclimation to summer temperatures exhibited by fish reared at 1.5°C above present day temperatures. Fish acclimated to +3.0°C were smaller and in poorer condition than fish reared at present day temperatures, suggesting that even with acclimation there will be significant consequences for future populations of tropical fishes caused by global warming. © 2010 Blackwell Publishing Ltd.","author":[{"dropping-particle":"","family":"Donelson","given":"Jennifer M.","non-dropping-particle":"","parse-names":false,"suffix":""},{"dropping-particle":"","family":"Munday","given":"Philip L.","non-dropping-particle":"","parse-names":false,"suffix":""},{"dropping-particle":"","family":"Mccormick","given":"Mark I.","non-dropping-particle":"","parse-names":false,"suffix":""},{"dropping-particle":"","family":"Nilsson","given":"Göran E.","non-dropping-particle":"","parse-names":false,"suffix":""}],"container-title":"Global Change Biology","id":"ITEM-2","issue":"4","issued":{"date-parts":[["2011"]]},"page":"1712-1719","title":"Acclimation to predicted ocean warming through developmental plasticity in a tropical reef fish","type":"article-journal","volume":"17"},"uris":["http://www.mendeley.com/documents/?uuid=a43ad4f4-f7bd-496d-b3b0-279321bf8025"]},{"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4","issue":"10","issued":{"date-parts":[["2010"]]},"page":"e13299","title":"Counter-gradient variation in respiratory performance of coral reef fishes at elevated temperatures","type":"article-journal","volume":"5"},"uris":["http://www.mendeley.com/documents/?uuid=e83aaa44-5763-4151-893f-ca048a9f4a13"]}],"mendeley":{"formattedCitation":"(Nilsson et al. 2009; Gardiner et al. 2010; Donelson et al. 2011; Donelson and Munday 2012)","plainTextFormattedCitation":"(Nilsson et al. 2009; Gardiner et al. 2010; Donelson et al. 2011; Donelson and Munday 2012)","previouslyFormattedCitation":"(Nilsson et al. 2009; Gardiner et al. 2010; Donelson et al. 2011; Donelson and Munday 201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Nilsson et al. 2009; Gardiner et al. 2010; Donelson et al. 2011; Donelson and Munday 2012)</w:t>
      </w:r>
      <w:r>
        <w:rPr>
          <w:color w:val="000000" w:themeColor="text1"/>
          <w:lang w:val="en-US"/>
        </w:rPr>
        <w:fldChar w:fldCharType="end"/>
      </w:r>
      <w:r>
        <w:rPr>
          <w:color w:val="000000" w:themeColor="text1"/>
          <w:lang w:val="en-US"/>
        </w:rPr>
        <w:t xml:space="preserve"> among low-latitude populations. While there is limited research on southern populations, evidence from Gardiner </w:t>
      </w:r>
      <w:r>
        <w:rPr>
          <w:i/>
          <w:iCs/>
          <w:color w:val="000000" w:themeColor="text1"/>
          <w:lang w:val="en-US"/>
        </w:rPr>
        <w:t xml:space="preserve">et al., </w:t>
      </w:r>
      <w:r>
        <w:rPr>
          <w:color w:val="000000" w:themeColor="text1"/>
          <w:lang w:val="en-US"/>
        </w:rPr>
        <w:t xml:space="preserve">(2010) and Donelson and Munday (2012) suggest that models for this species that assume a constant thermal niche across populations, would risk inaccurately projecting geographical persistence, and potential for evolutionary change </w:t>
      </w:r>
      <w:r>
        <w:rPr>
          <w:color w:val="000000" w:themeColor="text1"/>
          <w:lang w:val="en-US"/>
        </w:rPr>
        <w:fldChar w:fldCharType="begin" w:fldLock="1"/>
      </w:r>
      <w:r w:rsidR="001C5C72">
        <w:rPr>
          <w:color w:val="000000" w:themeColor="text1"/>
          <w:lang w:val="en-US"/>
        </w:rP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id":"ITEM-2","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2","issue":"June 2011","issued":{"date-parts":[["2012"]]},"page":"349-356","title":"Limited potential for adaptation to climate change in a broadly distributed marine crustacean","type":"article-journal"},"uris":["http://www.mendeley.com/documents/?uuid=8ca9913c-0c1c-423c-a104-2abe23cfd2fd"]},{"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id":"ITEM-4","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4","issue":"5","issued":{"date-parts":[["2017"]]},"page":"1847-1860","title":"Testing for local adaptation and evolutionary potential along altitudinal gradients in rainforest Drosophila: beyond laboratory estimates","type":"article-journal","volume":"23"},"uris":["http://www.mendeley.com/documents/?uuid=79704a98-aa15-4c7e-8f95-e59af700befb"]},{"id":"ITEM-5","itemData":{"DOI":"10.1146/annurev-marine-120709-142756","author":[{"dropping-particle":"","family":"Sanford","given":"Eric","non-dropping-particle":"","parse-names":false,"suffix":""},{"dropping-particle":"","family":"Kelly","given":"Morgan W","non-dropping-particle":"","parse-names":false,"suffix":""}],"container-title":"Annual Review of Marine Science","id":"ITEM-5","issued":{"date-parts":[["2011"]]},"page":"509-35","title":"Local Adaptation in Marine Invertebrates","type":"article-journal","volume":"3"},"uris":["http://www.mendeley.com/documents/?uuid=033e5766-f0eb-4b12-8e8f-716050dd0df6"]},{"id":"ITEM-6","itemData":{"DOI":"10.1002/ecy.2463","ISSN":"00129658","PMID":"30030930","abstract":"Metabolism shapes the ecosystem role of organisms by dictating their energy demand and nutrient recycling potential. Metabolic theory (MTE) predicts consumer metabolic and recycling rates will rise with warming, especially if body size declines, but it ignores potential for adaptation. We measured metabolic and nutrient excretion rates of individuals from populations of a globally invasive fish that colonized sites spanning a wide temperature range (19–37°C) on two continents within the last 100 yr. Fish body size declined across our temperature gradient and MTE predicted large rises in population energy demand and nutrient recycling. However, we found that the allometry and temperature dependency of metabolism varied in a countergradient pattern with local temperature in a way that offset predictions of MTE. Scaling of nutrient excretion was more variable and did not track temperature. Our results suggest that adaptation can reduce the metabolic cost of warming, increasing the prospects for population persistence under extreme warming scenarios.","author":[{"dropping-particle":"","family":"Moffett","given":"Emma R.","non-dropping-particle":"","parse-names":false,"suffix":""},{"dropping-particle":"","family":"Fryxell","given":"David C.","non-dropping-particle":"","parse-names":false,"suffix":""},{"dropping-particle":"","family":"Palkovacs","given":"Eric P.","non-dropping-particle":"","parse-names":false,"suffix":""},{"dropping-particle":"","family":"Kinnison","given":"Michael T.","non-dropping-particle":"","parse-names":false,"suffix":""},{"dropping-particle":"","family":"Simon","given":"Kevin S.","non-dropping-particle":"","parse-names":false,"suffix":""}],"container-title":"Ecology","id":"ITEM-6","issue":"10","issued":{"date-parts":[["2018"]]},"page":"2318-2326","title":"Local adaptation reduces the metabolic cost of environmental warming","type":"article-journal","volume":"99"},"uris":["http://www.mendeley.com/documents/?uuid=de0d8a35-b3ed-4acf-a327-de619fe060bb"]}],"mendeley":{"formattedCitation":"(Hampe and Petit 2005; Hoffmann and Sgró 2011; Sanford and Kelly 2011; Kelly et al. 2012; O’Brien et al. 2017; Moffett et al. 2018)","plainTextFormattedCitation":"(Hampe and Petit 2005; Hoffmann and Sgró 2011; Sanford and Kelly 2011; Kelly et al. 2012; O’Brien et al. 2017; Moffett et al. 2018)","previouslyFormattedCitation":"(Hampe and Petit 2005; Hoffmann and Sgró 2011; Sanford and Kelly 2011; Kelly et al. 2012; O’Brien et al. 2017; Moffett et al. 2018)"},"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Hampe and Petit 2005; Hoffmann and Sgró 2011; Sanford and Kelly 2011; Kelly et al. 2012; O’Brien et al. 2017; Moffett et al. 2018)</w:t>
      </w:r>
      <w:r>
        <w:rPr>
          <w:color w:val="000000" w:themeColor="text1"/>
          <w:lang w:val="en-US"/>
        </w:rPr>
        <w:fldChar w:fldCharType="end"/>
      </w:r>
      <w:r>
        <w:rPr>
          <w:color w:val="000000" w:themeColor="text1"/>
          <w:lang w:val="en-US"/>
        </w:rPr>
        <w:t xml:space="preserve">. However, intraspecific variation between northern and southern populations of </w:t>
      </w:r>
      <w:r>
        <w:rPr>
          <w:i/>
          <w:iCs/>
          <w:color w:val="000000" w:themeColor="text1"/>
          <w:lang w:val="en-US"/>
        </w:rPr>
        <w:t xml:space="preserve">A. polyacanthus </w:t>
      </w:r>
      <w:r>
        <w:rPr>
          <w:color w:val="000000" w:themeColor="text1"/>
          <w:lang w:val="en-US"/>
        </w:rPr>
        <w:t xml:space="preserve">remains underexplored, with Gardiner </w:t>
      </w:r>
      <w:r>
        <w:rPr>
          <w:i/>
          <w:iCs/>
          <w:color w:val="000000" w:themeColor="text1"/>
          <w:lang w:val="en-US"/>
        </w:rPr>
        <w:t xml:space="preserve">et al., </w:t>
      </w:r>
      <w:r>
        <w:rPr>
          <w:color w:val="000000" w:themeColor="text1"/>
          <w:lang w:val="en-US"/>
        </w:rPr>
        <w:t xml:space="preserve">(2010) and Donelson and Munday (2012), both examining the same southern populations (Heron Island). The lack of diversity in explored locations suggests the intraspecific variation within the region remains underexamined. </w:t>
      </w:r>
    </w:p>
    <w:p w14:paraId="38B05652" w14:textId="5FEC544A" w:rsidR="0055034B" w:rsidRDefault="0055034B" w:rsidP="00B36451">
      <w:pPr>
        <w:spacing w:line="240" w:lineRule="auto"/>
        <w:jc w:val="both"/>
        <w:rPr>
          <w:lang w:val="en-US"/>
        </w:rPr>
      </w:pPr>
    </w:p>
    <w:p w14:paraId="39E8FB88" w14:textId="77777777" w:rsidR="00444E97" w:rsidRDefault="00444E97" w:rsidP="00B36451">
      <w:pPr>
        <w:spacing w:line="240" w:lineRule="auto"/>
        <w:jc w:val="both"/>
        <w:rPr>
          <w:color w:val="000000" w:themeColor="text1"/>
          <w:lang w:val="en-US"/>
        </w:rPr>
      </w:pPr>
    </w:p>
    <w:p w14:paraId="3A066EE4" w14:textId="77777777" w:rsidR="00444E97" w:rsidRDefault="00444E97" w:rsidP="00B36451">
      <w:pPr>
        <w:spacing w:line="240" w:lineRule="auto"/>
        <w:jc w:val="both"/>
        <w:rPr>
          <w:color w:val="000000" w:themeColor="text1"/>
          <w:lang w:val="en-US"/>
        </w:rPr>
      </w:pPr>
      <w:r>
        <w:rPr>
          <w:color w:val="000000" w:themeColor="text1"/>
          <w:lang w:val="en-US"/>
        </w:rPr>
        <w:t>--------------------------------------------------------------------------------------------------------------------------------------</w:t>
      </w:r>
    </w:p>
    <w:p w14:paraId="23D8FC8B" w14:textId="77777777" w:rsidR="00444E97" w:rsidRDefault="00444E97" w:rsidP="00B36451">
      <w:pPr>
        <w:spacing w:line="240" w:lineRule="auto"/>
        <w:jc w:val="both"/>
        <w:rPr>
          <w:color w:val="000000" w:themeColor="text1"/>
          <w:lang w:val="en-US"/>
        </w:rPr>
      </w:pPr>
      <w:r>
        <w:rPr>
          <w:color w:val="000000" w:themeColor="text1"/>
          <w:lang w:val="en-US"/>
        </w:rPr>
        <w:t xml:space="preserve">When </w:t>
      </w:r>
    </w:p>
    <w:p w14:paraId="565D208F" w14:textId="02F6F8A4" w:rsidR="00444E97" w:rsidRDefault="00444E97" w:rsidP="00B36451">
      <w:pPr>
        <w:spacing w:line="240" w:lineRule="auto"/>
        <w:jc w:val="both"/>
        <w:rPr>
          <w:color w:val="000000" w:themeColor="text1"/>
          <w:lang w:val="en-US"/>
        </w:rPr>
      </w:pPr>
      <w:r w:rsidRPr="00526740">
        <w:rPr>
          <w:color w:val="000000" w:themeColor="text1"/>
          <w:highlight w:val="cyan"/>
          <w:lang w:val="en-US"/>
        </w:rPr>
        <w:t>~</w:t>
      </w:r>
      <w:r>
        <w:rPr>
          <w:color w:val="000000" w:themeColor="text1"/>
          <w:lang w:val="en-US"/>
        </w:rPr>
        <w:t>Fish are sensitive to temperature. Although they may not be living at their thermal maximums temperature shifts of a dew degrees can impact important fitness functions~.</w:t>
      </w:r>
      <w:r w:rsidRPr="00526740">
        <w:rPr>
          <w:color w:val="000000" w:themeColor="text1"/>
          <w:highlight w:val="cyan"/>
          <w:lang w:val="en-US"/>
        </w:rPr>
        <w:t>~</w:t>
      </w:r>
      <w:r>
        <w:rPr>
          <w:color w:val="000000" w:themeColor="text1"/>
          <w:lang w:val="en-US"/>
        </w:rPr>
        <w:t xml:space="preserve">The future distribution of marine fish species will be determined by the relationship between organisms’ biochemical and physiological constraints, and temperature </w:t>
      </w:r>
      <w:r>
        <w:rPr>
          <w:color w:val="000000" w:themeColor="text1"/>
          <w:lang w:val="en-US"/>
        </w:rPr>
        <w:fldChar w:fldCharType="begin" w:fldLock="1"/>
      </w:r>
      <w:r w:rsidR="001C5C72">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038/s42003-022-03055-y","ISBN":"4200302203055","abstract":"Physiology can underlie movement, including short-term activity, exploration of unfamiliar environments, and larger scale dispersal, and thereby influence species distributions in an environmentally sensitive manner. We conducted meta-analyses of the literature to establish, firstly, whether physiological traits underlie activity, exploration, and dispersal by individuals (88 studies), and secondly whether physiological characteristics differed between range core and edges of distributions (43 studies). We show that locomotor performance and metabolism influenced individual movement with varying levels of confidence. Range edges differed from cores in traits that may be associated with dispersal success, including metabolism, locomotor performance, corticosterone levels, and immunity, and differences increased with increasing time since separation. Physiological effects were particularly pronounced in birds and amphibians, but taxon-specific differences may reflect biased sampling in the literature, which also focussed primarily on North America, Europe, and Australia. Hence, physiology can influence movement, but undersampling and bias currently limits general conclusions.","author":[{"dropping-particle":"","family":"Wu","given":"Nicholas C.","non-dropping-particle":"","parse-names":false,"suffix":""},{"dropping-particle":"","family":"Seebacher","given":"Frank","non-dropping-particle":"","parse-names":false,"suffix":""}],"container-title":"Communications Biology","id":"ITEM-2","issue":"1","issued":{"date-parts":[["2022"]]},"page":"1-11","publisher":"Springer US","title":"Physiology can predict animal activity, exploration, and dispersal","type":"article-journal","volume":"5"},"uris":["http://www.mendeley.com/documents/?uuid=bb8b8dff-7d76-4c4e-aa9f-1c561ee43ffa"]},{"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4","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Munday et al. 2008a; McKenzie et al. 2020; Lefevre et al. 2021; Wu and Seebacher 2022)","plainTextFormattedCitation":"(Munday et al. 2008a; McKenzie et al. 2020; Lefevre et al. 2021; Wu and Seebacher 2022)","previouslyFormattedCitation":"(Munday et al. 2008a; McKenzie et al. 2020; Lefevre et al. 2021; Wu and Seebacher 202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a; McKenzie et al. 2020; Lefevre et al. 2021; Wu and Seebacher 2022)</w:t>
      </w:r>
      <w:r>
        <w:rPr>
          <w:color w:val="000000" w:themeColor="text1"/>
          <w:lang w:val="en-US"/>
        </w:rPr>
        <w:fldChar w:fldCharType="end"/>
      </w:r>
      <w:r>
        <w:rPr>
          <w:color w:val="000000" w:themeColor="text1"/>
          <w:lang w:val="en-US"/>
        </w:rPr>
        <w:t>. ~</w:t>
      </w:r>
    </w:p>
    <w:p w14:paraId="4DB6F367" w14:textId="77777777" w:rsidR="00444E97" w:rsidRDefault="00444E97" w:rsidP="00B36451">
      <w:pPr>
        <w:spacing w:line="240" w:lineRule="auto"/>
        <w:jc w:val="both"/>
        <w:rPr>
          <w:color w:val="000000" w:themeColor="text1"/>
          <w:lang w:val="en-US"/>
        </w:rPr>
      </w:pPr>
    </w:p>
    <w:p w14:paraId="7EA48E01" w14:textId="77777777" w:rsidR="00444E97" w:rsidRDefault="00444E97" w:rsidP="00B36451">
      <w:pPr>
        <w:spacing w:line="240" w:lineRule="auto"/>
        <w:jc w:val="both"/>
        <w:rPr>
          <w:color w:val="000000" w:themeColor="text1"/>
          <w:lang w:val="en-US"/>
        </w:rPr>
      </w:pPr>
      <w:r>
        <w:rPr>
          <w:color w:val="000000" w:themeColor="text1"/>
          <w:lang w:val="en-US"/>
        </w:rPr>
        <w:t>~however, variation between fish populations has been largely ignored and restricted to few locations.~</w:t>
      </w:r>
    </w:p>
    <w:p w14:paraId="09E8C988" w14:textId="77777777" w:rsidR="00444E97" w:rsidRDefault="00444E97" w:rsidP="00B36451">
      <w:pPr>
        <w:spacing w:line="240" w:lineRule="auto"/>
        <w:jc w:val="both"/>
        <w:rPr>
          <w:b/>
          <w:bCs/>
          <w:color w:val="FF0000"/>
          <w:lang w:val="en-US"/>
        </w:rPr>
      </w:pPr>
    </w:p>
    <w:p w14:paraId="428821F9" w14:textId="77777777" w:rsidR="00444E97" w:rsidRDefault="00444E97" w:rsidP="00B36451">
      <w:pPr>
        <w:spacing w:line="240" w:lineRule="auto"/>
        <w:jc w:val="both"/>
        <w:rPr>
          <w:color w:val="000000" w:themeColor="text1"/>
          <w:lang w:val="en-US"/>
        </w:rPr>
      </w:pPr>
    </w:p>
    <w:p w14:paraId="7B8C36CE" w14:textId="77777777" w:rsidR="00444E97" w:rsidRDefault="00444E97" w:rsidP="00B36451">
      <w:pPr>
        <w:spacing w:line="240" w:lineRule="auto"/>
        <w:jc w:val="both"/>
        <w:rPr>
          <w:color w:val="000000" w:themeColor="text1"/>
          <w:lang w:val="en-US"/>
        </w:rPr>
      </w:pPr>
      <w:r>
        <w:rPr>
          <w:color w:val="000000" w:themeColor="text1"/>
          <w:lang w:val="en-US"/>
        </w:rPr>
        <w:t xml:space="preserve"> </w:t>
      </w:r>
      <w:r w:rsidRPr="00526740">
        <w:rPr>
          <w:color w:val="000000" w:themeColor="text1"/>
          <w:highlight w:val="cyan"/>
          <w:lang w:val="en-US"/>
        </w:rPr>
        <w:t>~</w:t>
      </w:r>
      <w:r>
        <w:rPr>
          <w:color w:val="000000" w:themeColor="text1"/>
          <w:lang w:val="en-US"/>
        </w:rPr>
        <w:t>as temperatures warm it becomes increasingly more important to focus on marine species that are expected to witness +3c by the end of the century</w:t>
      </w:r>
      <w:r w:rsidRPr="00526740">
        <w:rPr>
          <w:color w:val="000000" w:themeColor="text1"/>
          <w:highlight w:val="cyan"/>
          <w:lang w:val="en-US"/>
        </w:rPr>
        <w:t>~</w:t>
      </w:r>
    </w:p>
    <w:p w14:paraId="4D1F6583" w14:textId="77777777" w:rsidR="00444E97" w:rsidRDefault="00444E97" w:rsidP="00B36451">
      <w:pPr>
        <w:spacing w:line="240" w:lineRule="auto"/>
        <w:jc w:val="both"/>
        <w:rPr>
          <w:b/>
          <w:bCs/>
          <w:i/>
          <w:iCs/>
          <w:color w:val="FF0000"/>
          <w:lang w:val="en-US"/>
        </w:rPr>
      </w:pPr>
    </w:p>
    <w:p w14:paraId="488622FD" w14:textId="77777777" w:rsidR="00444E97" w:rsidRPr="0013287F" w:rsidRDefault="00444E97" w:rsidP="00B36451">
      <w:pPr>
        <w:spacing w:line="240" w:lineRule="auto"/>
        <w:jc w:val="both"/>
        <w:rPr>
          <w:b/>
          <w:bCs/>
          <w:i/>
          <w:iCs/>
          <w:color w:val="FF0000"/>
          <w:lang w:val="en-US"/>
        </w:rPr>
      </w:pPr>
    </w:p>
    <w:p w14:paraId="5CF919ED" w14:textId="77777777" w:rsidR="00444E97" w:rsidRDefault="00444E97" w:rsidP="00B36451">
      <w:pPr>
        <w:spacing w:line="240" w:lineRule="auto"/>
        <w:jc w:val="both"/>
        <w:rPr>
          <w:b/>
          <w:bCs/>
          <w:color w:val="FF0000"/>
          <w:lang w:val="en-US"/>
        </w:rPr>
      </w:pPr>
    </w:p>
    <w:p w14:paraId="5B648704" w14:textId="77777777" w:rsidR="00444E97" w:rsidRDefault="00444E97" w:rsidP="00B36451">
      <w:pPr>
        <w:spacing w:line="240" w:lineRule="auto"/>
        <w:jc w:val="both"/>
        <w:rPr>
          <w:b/>
          <w:bCs/>
          <w:color w:val="FF0000"/>
          <w:lang w:val="en-US"/>
        </w:rPr>
      </w:pPr>
    </w:p>
    <w:p w14:paraId="3A9C9033" w14:textId="73C9B2FA" w:rsidR="00444E97" w:rsidRDefault="00444E97" w:rsidP="00B36451">
      <w:pPr>
        <w:spacing w:line="240" w:lineRule="auto"/>
        <w:jc w:val="both"/>
        <w:rPr>
          <w:b/>
          <w:bCs/>
          <w:color w:val="FF0000"/>
          <w:lang w:val="en-US"/>
        </w:rPr>
      </w:pPr>
      <w:r w:rsidRPr="008E056C">
        <w:rPr>
          <w:strike/>
          <w:color w:val="000000" w:themeColor="text1"/>
          <w:lang w:val="en-US"/>
        </w:rPr>
        <w:t>Irrespective of the evolutionary mechanisms at play, understanding thermal tolerance across populations is necessary for estimating species level response to warming temperatures</w:t>
      </w:r>
      <w:r>
        <w:rPr>
          <w:color w:val="000000" w:themeColor="text1"/>
          <w:lang w:val="en-US"/>
        </w:rPr>
        <w:t xml:space="preserve"> </w:t>
      </w:r>
      <w:r>
        <w:rPr>
          <w:color w:val="000000" w:themeColor="text1"/>
          <w:lang w:val="en-US"/>
        </w:rPr>
        <w:fldChar w:fldCharType="begin" w:fldLock="1"/>
      </w:r>
      <w:r w:rsidR="001C5C72">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id":"ITEM-3","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3","issue":"1778","issued":{"date-parts":[["2019"]]},"title":"Integrating within-species variation in thermal physiology into climate change ecology","type":"article-journal","volume":"374"},"uris":["http://www.mendeley.com/documents/?uuid=d841b66c-e20e-48f8-aaf8-d6214f2f6adb"]}],"mendeley":{"formattedCitation":"(Sorte et al. 2011; Bennett et al. 2019; McKenzie et al. 2020)","plainTextFormattedCitation":"(Sorte et al. 2011; Bennett et al. 2019; McKenzie et al. 2020)","previouslyFormattedCitation":"(Sorte et al. 2011; Bennett et al. 2019; McKenzie et al. 2020)"},"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 Bennett et al. 2019; McKenzie et al. 2020)</w:t>
      </w:r>
      <w:r>
        <w:rPr>
          <w:color w:val="000000" w:themeColor="text1"/>
          <w:lang w:val="en-US"/>
        </w:rPr>
        <w:fldChar w:fldCharType="end"/>
      </w:r>
      <w:r>
        <w:rPr>
          <w:color w:val="000000" w:themeColor="text1"/>
          <w:lang w:val="en-US"/>
        </w:rPr>
        <w:t>.</w:t>
      </w:r>
    </w:p>
    <w:p w14:paraId="2354D603" w14:textId="77777777" w:rsidR="00444E97" w:rsidRDefault="00444E97" w:rsidP="00B36451">
      <w:pPr>
        <w:spacing w:line="240" w:lineRule="auto"/>
        <w:jc w:val="both"/>
        <w:rPr>
          <w:b/>
          <w:bCs/>
          <w:color w:val="FF0000"/>
          <w:lang w:val="en-US"/>
        </w:rPr>
      </w:pPr>
    </w:p>
    <w:p w14:paraId="08A2F0A2" w14:textId="1733C390" w:rsidR="00444E97" w:rsidRDefault="00444E97" w:rsidP="00B36451">
      <w:pPr>
        <w:spacing w:line="240" w:lineRule="auto"/>
        <w:jc w:val="both"/>
        <w:rPr>
          <w:color w:val="000000" w:themeColor="text1"/>
          <w:lang w:val="en-US"/>
        </w:rPr>
      </w:pPr>
      <w:r>
        <w:rPr>
          <w:color w:val="000000" w:themeColor="text1"/>
          <w:lang w:val="en-US"/>
        </w:rPr>
        <w:t>One of the leading hypotheses for predicting intraspecific spatial variation is the climatic variability hypothesis (CVH). Under the CVH,  thermal conditions at low-latitudes, warmer temperatures and less variation, are hypothesized to favor genetic adaptation; whereas, high-latitudes conditions, cooler temperatures with more variation, are expected favor phenotypic plasticity. However, the evidence supporting the CVH is not ubiquitous</w:t>
      </w:r>
      <w:r>
        <w:rPr>
          <w:color w:val="000000" w:themeColor="text1"/>
          <w:lang w:val="en-US"/>
        </w:rPr>
        <w:fldChar w:fldCharType="begin" w:fldLock="1"/>
      </w:r>
      <w:r w:rsidR="001C5C72">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Overgaard et al. 2011; Chiono and Paul 2023)</w:t>
      </w:r>
      <w:r>
        <w:rPr>
          <w:color w:val="000000" w:themeColor="text1"/>
          <w:lang w:val="en-US"/>
        </w:rPr>
        <w:fldChar w:fldCharType="end"/>
      </w:r>
      <w:r>
        <w:rPr>
          <w:color w:val="000000" w:themeColor="text1"/>
          <w:lang w:val="en-US"/>
        </w:rPr>
        <w:t xml:space="preserve">. </w:t>
      </w:r>
    </w:p>
    <w:p w14:paraId="6DF62B86" w14:textId="77777777" w:rsidR="00444E97" w:rsidRDefault="00444E97" w:rsidP="00B36451">
      <w:pPr>
        <w:spacing w:line="240" w:lineRule="auto"/>
        <w:jc w:val="both"/>
        <w:rPr>
          <w:b/>
          <w:bCs/>
          <w:color w:val="FF0000"/>
          <w:lang w:val="en-US"/>
        </w:rPr>
      </w:pPr>
    </w:p>
    <w:p w14:paraId="17F0A81F" w14:textId="4B3C4EAF" w:rsidR="00444E97" w:rsidRDefault="00444E97" w:rsidP="00B36451">
      <w:pPr>
        <w:spacing w:line="240" w:lineRule="auto"/>
        <w:jc w:val="both"/>
        <w:rPr>
          <w:color w:val="000000" w:themeColor="text1"/>
          <w:lang w:val="en-US"/>
        </w:rPr>
      </w:pPr>
      <w:r>
        <w:rPr>
          <w:color w:val="000000" w:themeColor="text1"/>
          <w:lang w:val="en-US"/>
        </w:rPr>
        <w:t xml:space="preserve">Thermal tolerance of individuals can be used as a proxy to estimate a population’s ability to tolerate warmer temperatures </w:t>
      </w:r>
      <w:r>
        <w:rPr>
          <w:color w:val="000000" w:themeColor="text1"/>
          <w:lang w:val="en-US"/>
        </w:rPr>
        <w:fldChar w:fldCharType="begin" w:fldLock="1"/>
      </w:r>
      <w:r w:rsidR="001C5C72">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plainTextFormattedCitation":"(Sorte et al. 2011)","previouslyFormattedCitation":"(Sorte et al.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w:t>
      </w:r>
      <w:r>
        <w:rPr>
          <w:color w:val="000000" w:themeColor="text1"/>
          <w:lang w:val="en-US"/>
        </w:rPr>
        <w:fldChar w:fldCharType="end"/>
      </w:r>
      <w:r>
        <w:rPr>
          <w:color w:val="000000" w:themeColor="text1"/>
          <w:lang w:val="en-US"/>
        </w:rPr>
        <w:t>.</w:t>
      </w:r>
    </w:p>
    <w:p w14:paraId="066E6B3B" w14:textId="77777777" w:rsidR="00444E97" w:rsidRDefault="00444E97" w:rsidP="00B36451">
      <w:pPr>
        <w:spacing w:line="240" w:lineRule="auto"/>
        <w:jc w:val="both"/>
        <w:rPr>
          <w:b/>
          <w:bCs/>
          <w:color w:val="FF0000"/>
          <w:lang w:val="en-US"/>
        </w:rPr>
      </w:pPr>
    </w:p>
    <w:p w14:paraId="5514723A" w14:textId="77777777" w:rsidR="00444E97" w:rsidRDefault="00444E97" w:rsidP="00B36451">
      <w:pPr>
        <w:spacing w:line="240" w:lineRule="auto"/>
        <w:jc w:val="both"/>
        <w:rPr>
          <w:b/>
          <w:bCs/>
          <w:color w:val="FF0000"/>
          <w:lang w:val="en-US"/>
        </w:rPr>
      </w:pPr>
    </w:p>
    <w:p w14:paraId="0C6EF2F7" w14:textId="77777777" w:rsidR="00444E97" w:rsidRDefault="00444E97" w:rsidP="00B36451">
      <w:pPr>
        <w:spacing w:line="240" w:lineRule="auto"/>
        <w:jc w:val="both"/>
        <w:rPr>
          <w:b/>
          <w:bCs/>
          <w:color w:val="FF0000"/>
          <w:lang w:val="en-US"/>
        </w:rPr>
      </w:pPr>
    </w:p>
    <w:p w14:paraId="176BA3AF" w14:textId="77777777" w:rsidR="00444E97" w:rsidRDefault="00444E97" w:rsidP="00B36451">
      <w:pPr>
        <w:spacing w:line="240" w:lineRule="auto"/>
        <w:jc w:val="both"/>
        <w:rPr>
          <w:b/>
          <w:bCs/>
          <w:color w:val="FF0000"/>
          <w:lang w:val="en-US"/>
        </w:rPr>
      </w:pPr>
    </w:p>
    <w:p w14:paraId="17731BA9" w14:textId="77777777" w:rsidR="00444E97" w:rsidRDefault="00444E97" w:rsidP="00B36451">
      <w:pPr>
        <w:spacing w:line="240" w:lineRule="auto"/>
        <w:jc w:val="both"/>
        <w:rPr>
          <w:b/>
          <w:bCs/>
          <w:color w:val="FF0000"/>
          <w:lang w:val="en-US"/>
        </w:rPr>
      </w:pPr>
    </w:p>
    <w:p w14:paraId="086A862F" w14:textId="79AA70BE" w:rsidR="0055034B" w:rsidRDefault="0055034B" w:rsidP="00B36451">
      <w:pPr>
        <w:spacing w:line="240" w:lineRule="auto"/>
        <w:jc w:val="both"/>
        <w:rPr>
          <w:lang w:val="en-US"/>
        </w:rPr>
      </w:pPr>
    </w:p>
    <w:p w14:paraId="1AB427A8" w14:textId="0C620A9C" w:rsidR="0055034B" w:rsidRDefault="0055034B" w:rsidP="00B36451">
      <w:pPr>
        <w:spacing w:line="240" w:lineRule="auto"/>
        <w:jc w:val="both"/>
        <w:rPr>
          <w:lang w:val="en-US"/>
        </w:rPr>
      </w:pPr>
    </w:p>
    <w:p w14:paraId="283DCD74" w14:textId="65FF9941" w:rsidR="0055034B" w:rsidRDefault="0055034B" w:rsidP="00B36451">
      <w:pPr>
        <w:spacing w:line="240" w:lineRule="auto"/>
        <w:jc w:val="both"/>
        <w:rPr>
          <w:lang w:val="en-US"/>
        </w:rPr>
      </w:pPr>
    </w:p>
    <w:p w14:paraId="19A742B5" w14:textId="40B6E967" w:rsidR="0055034B" w:rsidRDefault="0055034B" w:rsidP="00B36451">
      <w:pPr>
        <w:spacing w:line="240" w:lineRule="auto"/>
        <w:jc w:val="both"/>
        <w:rPr>
          <w:lang w:val="en-US"/>
        </w:rPr>
      </w:pPr>
    </w:p>
    <w:p w14:paraId="4424F17B" w14:textId="5850C616" w:rsidR="0055034B" w:rsidRDefault="0055034B" w:rsidP="00B36451">
      <w:pPr>
        <w:spacing w:line="240" w:lineRule="auto"/>
        <w:jc w:val="both"/>
        <w:rPr>
          <w:lang w:val="en-US"/>
        </w:rPr>
      </w:pPr>
    </w:p>
    <w:p w14:paraId="2DCC21FE" w14:textId="77777777" w:rsidR="0055034B" w:rsidRDefault="0055034B" w:rsidP="00B36451">
      <w:pPr>
        <w:spacing w:line="240" w:lineRule="auto"/>
        <w:jc w:val="both"/>
        <w:rPr>
          <w:lang w:val="en-US"/>
        </w:rPr>
      </w:pPr>
    </w:p>
    <w:p w14:paraId="598B90F4" w14:textId="77777777" w:rsidR="0099610A" w:rsidRDefault="0099610A" w:rsidP="00B36451">
      <w:pPr>
        <w:spacing w:line="240" w:lineRule="auto"/>
        <w:jc w:val="both"/>
        <w:rPr>
          <w:lang w:val="en-US"/>
        </w:rPr>
      </w:pPr>
    </w:p>
    <w:p w14:paraId="7498926D" w14:textId="77777777" w:rsidR="0018016A" w:rsidRDefault="0018016A" w:rsidP="00B36451">
      <w:pPr>
        <w:spacing w:line="240" w:lineRule="auto"/>
        <w:jc w:val="both"/>
        <w:rPr>
          <w:lang w:val="en-US"/>
        </w:rPr>
      </w:pPr>
    </w:p>
    <w:p w14:paraId="066F9DBC" w14:textId="77777777" w:rsidR="00EC743D" w:rsidRPr="006E6F6D" w:rsidRDefault="006B7ED1" w:rsidP="00B36451">
      <w:pPr>
        <w:spacing w:line="240" w:lineRule="auto"/>
        <w:rPr>
          <w:lang w:val="en-US"/>
        </w:rPr>
      </w:pPr>
      <w:r>
        <w:rPr>
          <w:lang w:val="en-US"/>
        </w:rPr>
        <w:t xml:space="preserve"> </w:t>
      </w:r>
    </w:p>
    <w:sectPr w:rsidR="00EC743D" w:rsidRPr="006E6F6D" w:rsidSect="00915706">
      <w:footerReference w:type="default" r:id="rId1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uest User" w:date="2023-10-04T12:40:00Z" w:initials="GU">
    <w:p w14:paraId="02267784" w14:textId="3F250DD5" w:rsidR="195DF729" w:rsidRDefault="195DF729">
      <w:r>
        <w:t xml:space="preserve">At the moment I am felling you are writing for a general marine journal </w:t>
      </w:r>
      <w:r>
        <w:annotationRef/>
      </w:r>
    </w:p>
  </w:comment>
  <w:comment w:id="1" w:author="Guest User" w:date="2023-10-04T12:09:00Z" w:initials="GU">
    <w:p w14:paraId="016C05F4" w14:textId="26F83F59" w:rsidR="195DF729" w:rsidRDefault="195DF729">
      <w:r>
        <w:t xml:space="preserve">switch word? so not using twice </w:t>
      </w:r>
      <w:r>
        <w:annotationRef/>
      </w:r>
    </w:p>
  </w:comment>
  <w:comment w:id="2" w:author="Guest User" w:date="2023-10-04T12:14:00Z" w:initials="GU">
    <w:p w14:paraId="3821C3AA" w14:textId="39715D0B" w:rsidR="195DF729" w:rsidRDefault="195DF729">
      <w:r>
        <w:t>same comment here as it make the sentence longer to reed if we list out groups</w:t>
      </w:r>
      <w:r>
        <w:annotationRef/>
      </w:r>
    </w:p>
  </w:comment>
  <w:comment w:id="3" w:author="Guest User" w:date="2023-10-04T12:16:00Z" w:initials="GU">
    <w:p w14:paraId="4E999410" w14:textId="3CD08EC9" w:rsidR="195DF729" w:rsidRDefault="195DF729">
      <w:r>
        <w:t>This reads well but technically not a lead sentence as the second half of the para is on high-lat</w:t>
      </w:r>
      <w:r>
        <w:annotationRef/>
      </w:r>
    </w:p>
  </w:comment>
  <w:comment w:id="4" w:author="Guest User" w:date="2023-10-04T12:23:00Z" w:initials="GU">
    <w:p w14:paraId="0E02F5F9" w14:textId="11C7B085" w:rsidR="195DF729" w:rsidRDefault="195DF729">
      <w:r>
        <w:t>right? otherwise it is not clear if you are talking about the environment</w:t>
      </w:r>
      <w:r>
        <w:annotationRef/>
      </w:r>
    </w:p>
  </w:comment>
  <w:comment w:id="5" w:author="Guest User" w:date="2023-10-04T12:22:00Z" w:initials="GU">
    <w:p w14:paraId="596A16CF" w14:textId="42DD45F2" w:rsidR="195DF729" w:rsidRDefault="195DF729">
      <w:r>
        <w:t xml:space="preserve">Otherwise it seems odd that you have mentioned it. </w:t>
      </w:r>
      <w:r>
        <w:annotationRef/>
      </w:r>
    </w:p>
  </w:comment>
  <w:comment w:id="6" w:author="Guest User" w:date="2023-10-04T12:23:00Z" w:initials="GU">
    <w:p w14:paraId="25B01606" w14:textId="55617F3A" w:rsidR="195DF729" w:rsidRDefault="195DF729">
      <w:r>
        <w:t>conforms with XXX theory you just stated above</w:t>
      </w:r>
      <w:r>
        <w:annotationRef/>
      </w:r>
    </w:p>
  </w:comment>
  <w:comment w:id="9" w:author="Guest User" w:date="2023-10-04T12:19:00Z" w:initials="GU">
    <w:p w14:paraId="42616DD5" w14:textId="48D1D12F" w:rsidR="195DF729" w:rsidRDefault="195DF729">
      <w:r>
        <w:t xml:space="preserve">put in geoff jones seminal self recruitment work </w:t>
      </w:r>
      <w:r>
        <w:annotationRef/>
      </w:r>
    </w:p>
  </w:comment>
  <w:comment w:id="10" w:author="Guest User" w:date="2023-10-04T12:20:00Z" w:initials="GU">
    <w:p w14:paraId="20BC27D5" w14:textId="06D99451" w:rsidR="195DF729" w:rsidRDefault="195DF729">
      <w:r>
        <w:t xml:space="preserve">again this writing implies you have read everything and are sure that these are the groups, and it makes long sentences. </w:t>
      </w:r>
      <w:r>
        <w:annotationRef/>
      </w:r>
    </w:p>
  </w:comment>
  <w:comment w:id="11" w:author="Guest User" w:date="2023-10-04T12:25:00Z" w:initials="GU">
    <w:p w14:paraId="1A52FF79" w14:textId="4FC5B07C" w:rsidR="195DF729" w:rsidRDefault="195DF729">
      <w:r>
        <w:t xml:space="preserve">Also it add little knowledge to the introduction except this stuff has been studied. I would use 1 or 2 to give examples and that is really your next para, which joins I think </w:t>
      </w:r>
      <w:r>
        <w:annotationRef/>
      </w:r>
    </w:p>
  </w:comment>
  <w:comment w:id="12" w:author="Guest User" w:date="2023-10-04T12:27:00Z" w:initials="GU">
    <w:p w14:paraId="1118911A" w14:textId="0778AB5B" w:rsidR="195DF729" w:rsidRDefault="195DF729">
      <w:r>
        <w:t xml:space="preserve">What do all the papers taken together tell us about our understanding of population difference in the marine system </w:t>
      </w:r>
      <w:r>
        <w:annotationRef/>
      </w:r>
    </w:p>
    <w:p w14:paraId="5C8D2274" w14:textId="718F639B" w:rsidR="195DF729" w:rsidRDefault="195DF729">
      <w:r>
        <w:t xml:space="preserve">Some times is matters and you get variation between populations that is either in the direction or opposed... but also when there is high connectivity then you get little population differentiation.  </w:t>
      </w:r>
    </w:p>
  </w:comment>
  <w:comment w:id="13" w:author="Guest User" w:date="2023-10-04T12:28:00Z" w:initials="GU">
    <w:p w14:paraId="242F3CD8" w14:textId="09CD691C" w:rsidR="195DF729" w:rsidRDefault="195DF729">
      <w:r>
        <w:t xml:space="preserve">I think we can do better here for a lead. </w:t>
      </w:r>
      <w:r>
        <w:annotationRef/>
      </w:r>
    </w:p>
  </w:comment>
  <w:comment w:id="14" w:author="Guest User" w:date="2023-10-04T12:32:00Z" w:initials="GU">
    <w:p w14:paraId="3AF756F9" w14:textId="55BE137A" w:rsidR="195DF729" w:rsidRDefault="195DF729">
      <w:r>
        <w:t>I think this paragraph in general is missing a bit of setting to context on why it matters. The "so what"</w:t>
      </w:r>
      <w:r>
        <w:annotationRef/>
      </w:r>
    </w:p>
    <w:p w14:paraId="5390EBD3" w14:textId="6B031EDA" w:rsidR="195DF729" w:rsidRDefault="195DF729">
      <w:r>
        <w:t xml:space="preserve">This feels too much of a summary </w:t>
      </w:r>
    </w:p>
  </w:comment>
  <w:comment w:id="15" w:author="Guest User" w:date="2023-10-04T12:34:00Z" w:initials="GU">
    <w:p w14:paraId="56FB007F" w14:textId="41DD9435" w:rsidR="195DF729" w:rsidRDefault="195DF729">
      <w:r>
        <w:t xml:space="preserve">Why it matter for conservation, why do we want to know populations differ or not. I would adjust this so that you use specific examples to make points and specifically about how it might influence their ability to deal with future warming.  </w:t>
      </w:r>
      <w:r>
        <w:annotationRef/>
      </w:r>
    </w:p>
  </w:comment>
  <w:comment w:id="16" w:author="Guest User" w:date="2023-10-04T12:44:00Z" w:initials="GU">
    <w:p w14:paraId="1C37A44D" w14:textId="69135DDF" w:rsidR="195DF729" w:rsidRDefault="195DF729">
      <w:r>
        <w:t>Example where connectivity is so high all pop look the same</w:t>
      </w:r>
      <w:r>
        <w:annotationRef/>
      </w:r>
    </w:p>
    <w:p w14:paraId="2719BD6A" w14:textId="7BADFF2C" w:rsidR="195DF729" w:rsidRDefault="195DF729">
      <w:r>
        <w:t>Example where CVH</w:t>
      </w:r>
    </w:p>
    <w:p w14:paraId="0249B173" w14:textId="038FA323" w:rsidR="195DF729" w:rsidRDefault="195DF729">
      <w:r>
        <w:t xml:space="preserve">Example etc... </w:t>
      </w:r>
    </w:p>
    <w:p w14:paraId="04DAD644" w14:textId="45BF197B" w:rsidR="195DF729" w:rsidRDefault="195DF729">
      <w:r>
        <w:t xml:space="preserve">Use this to build that we see it all in fish so we need to study and not assume </w:t>
      </w:r>
    </w:p>
  </w:comment>
  <w:comment w:id="18" w:author="Guest User" w:date="2023-10-04T12:28:00Z" w:initials="GU">
    <w:p w14:paraId="17D386A8" w14:textId="28FBD3FD" w:rsidR="195DF729" w:rsidRDefault="195DF729">
      <w:r>
        <w:t xml:space="preserve">1st time </w:t>
      </w:r>
      <w:r>
        <w:annotationRef/>
      </w:r>
    </w:p>
  </w:comment>
  <w:comment w:id="21" w:author="Guest User" w:date="2023-10-04T12:39:00Z" w:initials="GU">
    <w:p w14:paraId="728A8E2C" w14:textId="422066D0" w:rsidR="195DF729" w:rsidRDefault="195DF729">
      <w:r>
        <w:t>I'm thinking after adjusting the para before you might adjust this start a little for flow. And somre of this might be better above</w:t>
      </w:r>
      <w:r>
        <w:annotationRef/>
      </w:r>
    </w:p>
    <w:p w14:paraId="5757EAF3" w14:textId="2232196F" w:rsidR="195DF729" w:rsidRDefault="195DF729">
      <w:r>
        <w:t xml:space="preserve">The "why A poly" angle to me that is not so clear is because for them it is likely to matter. For species that have evidence of differences between populations, understanding what makes them different is useful - management and conservation. In the case of highly connected populations it matters very little and a general TPC understanding is fi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267784" w15:done="1"/>
  <w15:commentEx w15:paraId="016C05F4" w15:done="1"/>
  <w15:commentEx w15:paraId="3821C3AA" w15:done="1"/>
  <w15:commentEx w15:paraId="4E999410" w15:done="1"/>
  <w15:commentEx w15:paraId="0E02F5F9" w15:done="1"/>
  <w15:commentEx w15:paraId="596A16CF" w15:done="0"/>
  <w15:commentEx w15:paraId="25B01606" w15:paraIdParent="596A16CF" w15:done="0"/>
  <w15:commentEx w15:paraId="42616DD5" w15:done="0"/>
  <w15:commentEx w15:paraId="20BC27D5" w15:done="0"/>
  <w15:commentEx w15:paraId="1A52FF79" w15:paraIdParent="20BC27D5" w15:done="0"/>
  <w15:commentEx w15:paraId="5C8D2274" w15:paraIdParent="20BC27D5" w15:done="0"/>
  <w15:commentEx w15:paraId="242F3CD8" w15:done="0"/>
  <w15:commentEx w15:paraId="5390EBD3" w15:done="0"/>
  <w15:commentEx w15:paraId="56FB007F" w15:paraIdParent="5390EBD3" w15:done="0"/>
  <w15:commentEx w15:paraId="04DAD644" w15:paraIdParent="5390EBD3" w15:done="0"/>
  <w15:commentEx w15:paraId="17D386A8" w15:done="1"/>
  <w15:commentEx w15:paraId="5757EA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7B468BC" w16cex:dateUtc="2023-10-04T02:40:00Z"/>
  <w16cex:commentExtensible w16cex:durableId="0B32937F" w16cex:dateUtc="2023-10-04T02:09:00Z"/>
  <w16cex:commentExtensible w16cex:durableId="0438EDEE" w16cex:dateUtc="2023-10-04T02:14:00Z"/>
  <w16cex:commentExtensible w16cex:durableId="1E74286B" w16cex:dateUtc="2023-10-04T02:16:00Z"/>
  <w16cex:commentExtensible w16cex:durableId="5D883864" w16cex:dateUtc="2023-10-04T02:23:00Z"/>
  <w16cex:commentExtensible w16cex:durableId="62D1C346" w16cex:dateUtc="2023-10-04T02:22:00Z"/>
  <w16cex:commentExtensible w16cex:durableId="6DD30114" w16cex:dateUtc="2023-10-04T02:23:00Z"/>
  <w16cex:commentExtensible w16cex:durableId="1D2FD220" w16cex:dateUtc="2023-10-04T02:19:00Z"/>
  <w16cex:commentExtensible w16cex:durableId="1B6B27FB" w16cex:dateUtc="2023-10-04T02:20:00Z"/>
  <w16cex:commentExtensible w16cex:durableId="718A70C9" w16cex:dateUtc="2023-10-04T02:25:00Z"/>
  <w16cex:commentExtensible w16cex:durableId="1E223BB1" w16cex:dateUtc="2023-10-04T02:27:00Z"/>
  <w16cex:commentExtensible w16cex:durableId="207830F2" w16cex:dateUtc="2023-10-04T02:28:00Z"/>
  <w16cex:commentExtensible w16cex:durableId="00AF97EE" w16cex:dateUtc="2023-10-04T02:32:00Z"/>
  <w16cex:commentExtensible w16cex:durableId="0D4F3E1B" w16cex:dateUtc="2023-10-04T02:34:00Z"/>
  <w16cex:commentExtensible w16cex:durableId="0F81F72D" w16cex:dateUtc="2023-10-04T02:44:00Z"/>
  <w16cex:commentExtensible w16cex:durableId="417E1249" w16cex:dateUtc="2023-10-04T02:28:00Z"/>
  <w16cex:commentExtensible w16cex:durableId="5C4A758F" w16cex:dateUtc="2023-10-04T0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267784" w16cid:durableId="57B468BC"/>
  <w16cid:commentId w16cid:paraId="016C05F4" w16cid:durableId="0B32937F"/>
  <w16cid:commentId w16cid:paraId="3821C3AA" w16cid:durableId="0438EDEE"/>
  <w16cid:commentId w16cid:paraId="4E999410" w16cid:durableId="1E74286B"/>
  <w16cid:commentId w16cid:paraId="0E02F5F9" w16cid:durableId="5D883864"/>
  <w16cid:commentId w16cid:paraId="596A16CF" w16cid:durableId="62D1C346"/>
  <w16cid:commentId w16cid:paraId="25B01606" w16cid:durableId="6DD30114"/>
  <w16cid:commentId w16cid:paraId="42616DD5" w16cid:durableId="1D2FD220"/>
  <w16cid:commentId w16cid:paraId="20BC27D5" w16cid:durableId="1B6B27FB"/>
  <w16cid:commentId w16cid:paraId="1A52FF79" w16cid:durableId="718A70C9"/>
  <w16cid:commentId w16cid:paraId="5C8D2274" w16cid:durableId="1E223BB1"/>
  <w16cid:commentId w16cid:paraId="242F3CD8" w16cid:durableId="207830F2"/>
  <w16cid:commentId w16cid:paraId="5390EBD3" w16cid:durableId="00AF97EE"/>
  <w16cid:commentId w16cid:paraId="56FB007F" w16cid:durableId="0D4F3E1B"/>
  <w16cid:commentId w16cid:paraId="04DAD644" w16cid:durableId="0F81F72D"/>
  <w16cid:commentId w16cid:paraId="17D386A8" w16cid:durableId="417E1249"/>
  <w16cid:commentId w16cid:paraId="5757EAF3" w16cid:durableId="5C4A75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AFBAA" w14:textId="77777777" w:rsidR="00FE7725" w:rsidRDefault="00FE7725" w:rsidP="002B2275">
      <w:pPr>
        <w:spacing w:after="0" w:line="240" w:lineRule="auto"/>
      </w:pPr>
      <w:r>
        <w:separator/>
      </w:r>
    </w:p>
  </w:endnote>
  <w:endnote w:type="continuationSeparator" w:id="0">
    <w:p w14:paraId="35F21A3F" w14:textId="77777777" w:rsidR="00FE7725" w:rsidRDefault="00FE7725" w:rsidP="002B22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14:paraId="072D1E06" w14:textId="754250EC" w:rsidR="002B2275" w:rsidRDefault="002B22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332A4" w14:textId="77777777" w:rsidR="002B2275" w:rsidRDefault="002B2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6B0648" w14:textId="77777777" w:rsidR="00FE7725" w:rsidRDefault="00FE7725" w:rsidP="002B2275">
      <w:pPr>
        <w:spacing w:after="0" w:line="240" w:lineRule="auto"/>
      </w:pPr>
      <w:r>
        <w:separator/>
      </w:r>
    </w:p>
  </w:footnote>
  <w:footnote w:type="continuationSeparator" w:id="0">
    <w:p w14:paraId="06E7A98F" w14:textId="77777777" w:rsidR="00FE7725" w:rsidRDefault="00FE7725" w:rsidP="002B22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est User">
    <w15:presenceInfo w15:providerId="AD" w15:userId="S::urn:spo:anon#09988a36bf45808ec477c128c823e43940d9a45172e8c75c8a244f08c29119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E5C"/>
    <w:rsid w:val="00004148"/>
    <w:rsid w:val="00004D03"/>
    <w:rsid w:val="0000501A"/>
    <w:rsid w:val="0000537F"/>
    <w:rsid w:val="00005456"/>
    <w:rsid w:val="000059BF"/>
    <w:rsid w:val="00005B38"/>
    <w:rsid w:val="00006ABF"/>
    <w:rsid w:val="00007088"/>
    <w:rsid w:val="0000709A"/>
    <w:rsid w:val="000076E1"/>
    <w:rsid w:val="000105CE"/>
    <w:rsid w:val="00010FAC"/>
    <w:rsid w:val="000110A6"/>
    <w:rsid w:val="000110E5"/>
    <w:rsid w:val="0001120A"/>
    <w:rsid w:val="000114D7"/>
    <w:rsid w:val="000117DC"/>
    <w:rsid w:val="00012B73"/>
    <w:rsid w:val="00012F25"/>
    <w:rsid w:val="00013220"/>
    <w:rsid w:val="00013288"/>
    <w:rsid w:val="00014618"/>
    <w:rsid w:val="000149FC"/>
    <w:rsid w:val="0001503C"/>
    <w:rsid w:val="00015506"/>
    <w:rsid w:val="000160FF"/>
    <w:rsid w:val="000162EF"/>
    <w:rsid w:val="00016FD1"/>
    <w:rsid w:val="00017083"/>
    <w:rsid w:val="00017DDE"/>
    <w:rsid w:val="00020088"/>
    <w:rsid w:val="00020157"/>
    <w:rsid w:val="00020CB5"/>
    <w:rsid w:val="00021B2C"/>
    <w:rsid w:val="000227EB"/>
    <w:rsid w:val="00022C55"/>
    <w:rsid w:val="00023028"/>
    <w:rsid w:val="000234FD"/>
    <w:rsid w:val="0002424A"/>
    <w:rsid w:val="0002430A"/>
    <w:rsid w:val="00024A8D"/>
    <w:rsid w:val="000254E8"/>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BCC"/>
    <w:rsid w:val="00037611"/>
    <w:rsid w:val="00037E5B"/>
    <w:rsid w:val="00040684"/>
    <w:rsid w:val="000407B4"/>
    <w:rsid w:val="00040A3E"/>
    <w:rsid w:val="0004186C"/>
    <w:rsid w:val="00041B89"/>
    <w:rsid w:val="00042E3E"/>
    <w:rsid w:val="00043BD6"/>
    <w:rsid w:val="00044042"/>
    <w:rsid w:val="0004467B"/>
    <w:rsid w:val="00044791"/>
    <w:rsid w:val="0004492C"/>
    <w:rsid w:val="00044A2A"/>
    <w:rsid w:val="00045208"/>
    <w:rsid w:val="00045209"/>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60371"/>
    <w:rsid w:val="000608E2"/>
    <w:rsid w:val="00060B5A"/>
    <w:rsid w:val="00061BFA"/>
    <w:rsid w:val="00061D71"/>
    <w:rsid w:val="000626BB"/>
    <w:rsid w:val="0006309F"/>
    <w:rsid w:val="0006369C"/>
    <w:rsid w:val="00063D72"/>
    <w:rsid w:val="0006414F"/>
    <w:rsid w:val="00064369"/>
    <w:rsid w:val="00064443"/>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519"/>
    <w:rsid w:val="000D034B"/>
    <w:rsid w:val="000D0730"/>
    <w:rsid w:val="000D0C5E"/>
    <w:rsid w:val="000D103C"/>
    <w:rsid w:val="000D1B6D"/>
    <w:rsid w:val="000D1D1C"/>
    <w:rsid w:val="000D1FD6"/>
    <w:rsid w:val="000D20C8"/>
    <w:rsid w:val="000D21A6"/>
    <w:rsid w:val="000D2E9D"/>
    <w:rsid w:val="000D3C15"/>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829"/>
    <w:rsid w:val="000F1CB0"/>
    <w:rsid w:val="000F2E21"/>
    <w:rsid w:val="000F34ED"/>
    <w:rsid w:val="000F3C3A"/>
    <w:rsid w:val="000F4D05"/>
    <w:rsid w:val="000F55B9"/>
    <w:rsid w:val="000F5E3B"/>
    <w:rsid w:val="000F61B7"/>
    <w:rsid w:val="000F639C"/>
    <w:rsid w:val="000F6432"/>
    <w:rsid w:val="000F6FCA"/>
    <w:rsid w:val="000F7D70"/>
    <w:rsid w:val="001003FB"/>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EED"/>
    <w:rsid w:val="00153B19"/>
    <w:rsid w:val="00153EF4"/>
    <w:rsid w:val="00154948"/>
    <w:rsid w:val="00154D1D"/>
    <w:rsid w:val="00155158"/>
    <w:rsid w:val="001558B2"/>
    <w:rsid w:val="00155C2A"/>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6385"/>
    <w:rsid w:val="0016671A"/>
    <w:rsid w:val="00166977"/>
    <w:rsid w:val="001674EB"/>
    <w:rsid w:val="00170C5B"/>
    <w:rsid w:val="00171139"/>
    <w:rsid w:val="001729C5"/>
    <w:rsid w:val="00172D38"/>
    <w:rsid w:val="00173E50"/>
    <w:rsid w:val="0017447A"/>
    <w:rsid w:val="00174D49"/>
    <w:rsid w:val="00175235"/>
    <w:rsid w:val="001772EC"/>
    <w:rsid w:val="00177A5F"/>
    <w:rsid w:val="00177BBB"/>
    <w:rsid w:val="0018016A"/>
    <w:rsid w:val="001807DD"/>
    <w:rsid w:val="00180915"/>
    <w:rsid w:val="00180A9A"/>
    <w:rsid w:val="001814DF"/>
    <w:rsid w:val="00181B85"/>
    <w:rsid w:val="001827DB"/>
    <w:rsid w:val="00182925"/>
    <w:rsid w:val="0018332E"/>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682"/>
    <w:rsid w:val="001A44DE"/>
    <w:rsid w:val="001A520C"/>
    <w:rsid w:val="001A5AB1"/>
    <w:rsid w:val="001A66E9"/>
    <w:rsid w:val="001A70A5"/>
    <w:rsid w:val="001A7604"/>
    <w:rsid w:val="001B0BE7"/>
    <w:rsid w:val="001B0F9B"/>
    <w:rsid w:val="001B199C"/>
    <w:rsid w:val="001B2621"/>
    <w:rsid w:val="001B27F4"/>
    <w:rsid w:val="001B2941"/>
    <w:rsid w:val="001B2F13"/>
    <w:rsid w:val="001B31E6"/>
    <w:rsid w:val="001B397B"/>
    <w:rsid w:val="001B399E"/>
    <w:rsid w:val="001B3AFA"/>
    <w:rsid w:val="001B3E92"/>
    <w:rsid w:val="001B55F0"/>
    <w:rsid w:val="001B65B4"/>
    <w:rsid w:val="001B6D9B"/>
    <w:rsid w:val="001B7810"/>
    <w:rsid w:val="001B7E1C"/>
    <w:rsid w:val="001C057D"/>
    <w:rsid w:val="001C0C34"/>
    <w:rsid w:val="001C0F75"/>
    <w:rsid w:val="001C1307"/>
    <w:rsid w:val="001C1474"/>
    <w:rsid w:val="001C1552"/>
    <w:rsid w:val="001C197C"/>
    <w:rsid w:val="001C2033"/>
    <w:rsid w:val="001C26D3"/>
    <w:rsid w:val="001C2865"/>
    <w:rsid w:val="001C2FBE"/>
    <w:rsid w:val="001C4785"/>
    <w:rsid w:val="001C489F"/>
    <w:rsid w:val="001C5696"/>
    <w:rsid w:val="001C5C72"/>
    <w:rsid w:val="001C5E12"/>
    <w:rsid w:val="001C62A2"/>
    <w:rsid w:val="001C6344"/>
    <w:rsid w:val="001C696D"/>
    <w:rsid w:val="001C6DDC"/>
    <w:rsid w:val="001C7334"/>
    <w:rsid w:val="001C76A6"/>
    <w:rsid w:val="001C7E6D"/>
    <w:rsid w:val="001D008E"/>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C60"/>
    <w:rsid w:val="002344B7"/>
    <w:rsid w:val="002348D3"/>
    <w:rsid w:val="00234E7E"/>
    <w:rsid w:val="00236820"/>
    <w:rsid w:val="002372D0"/>
    <w:rsid w:val="0023737F"/>
    <w:rsid w:val="002374C0"/>
    <w:rsid w:val="002400C9"/>
    <w:rsid w:val="0024019E"/>
    <w:rsid w:val="002413CC"/>
    <w:rsid w:val="00241626"/>
    <w:rsid w:val="00241876"/>
    <w:rsid w:val="00242AA7"/>
    <w:rsid w:val="00242BDB"/>
    <w:rsid w:val="002437A6"/>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8D5"/>
    <w:rsid w:val="0029619B"/>
    <w:rsid w:val="002968AF"/>
    <w:rsid w:val="00296B11"/>
    <w:rsid w:val="00296B96"/>
    <w:rsid w:val="002976E5"/>
    <w:rsid w:val="002A01FD"/>
    <w:rsid w:val="002A060D"/>
    <w:rsid w:val="002A0D3E"/>
    <w:rsid w:val="002A0E3A"/>
    <w:rsid w:val="002A0F71"/>
    <w:rsid w:val="002A110B"/>
    <w:rsid w:val="002A1399"/>
    <w:rsid w:val="002A24B3"/>
    <w:rsid w:val="002A25C7"/>
    <w:rsid w:val="002A342C"/>
    <w:rsid w:val="002A4D39"/>
    <w:rsid w:val="002A600B"/>
    <w:rsid w:val="002A63E8"/>
    <w:rsid w:val="002A6AA1"/>
    <w:rsid w:val="002A756A"/>
    <w:rsid w:val="002A75CB"/>
    <w:rsid w:val="002A7C6D"/>
    <w:rsid w:val="002B0915"/>
    <w:rsid w:val="002B0C83"/>
    <w:rsid w:val="002B0C93"/>
    <w:rsid w:val="002B2275"/>
    <w:rsid w:val="002B3140"/>
    <w:rsid w:val="002B3CCE"/>
    <w:rsid w:val="002B3E1C"/>
    <w:rsid w:val="002B47B3"/>
    <w:rsid w:val="002B4A5B"/>
    <w:rsid w:val="002B625B"/>
    <w:rsid w:val="002B7245"/>
    <w:rsid w:val="002B7C5C"/>
    <w:rsid w:val="002C00A5"/>
    <w:rsid w:val="002C0DAA"/>
    <w:rsid w:val="002C0E4A"/>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2FD5"/>
    <w:rsid w:val="002D3200"/>
    <w:rsid w:val="002D391E"/>
    <w:rsid w:val="002D40A9"/>
    <w:rsid w:val="002D4324"/>
    <w:rsid w:val="002D4550"/>
    <w:rsid w:val="002D462B"/>
    <w:rsid w:val="002D46F4"/>
    <w:rsid w:val="002D4771"/>
    <w:rsid w:val="002D4802"/>
    <w:rsid w:val="002D490C"/>
    <w:rsid w:val="002D5252"/>
    <w:rsid w:val="002D6481"/>
    <w:rsid w:val="002D7202"/>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739"/>
    <w:rsid w:val="002F18F3"/>
    <w:rsid w:val="002F1FA6"/>
    <w:rsid w:val="002F29E4"/>
    <w:rsid w:val="002F29FF"/>
    <w:rsid w:val="002F2F1D"/>
    <w:rsid w:val="002F40CB"/>
    <w:rsid w:val="002F42C1"/>
    <w:rsid w:val="002F4671"/>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25A"/>
    <w:rsid w:val="0030531B"/>
    <w:rsid w:val="00306D92"/>
    <w:rsid w:val="003078FF"/>
    <w:rsid w:val="003114D7"/>
    <w:rsid w:val="0031179B"/>
    <w:rsid w:val="00312DC1"/>
    <w:rsid w:val="003136FB"/>
    <w:rsid w:val="00313DF7"/>
    <w:rsid w:val="0031542C"/>
    <w:rsid w:val="00316817"/>
    <w:rsid w:val="003169E5"/>
    <w:rsid w:val="00317D56"/>
    <w:rsid w:val="00317DBF"/>
    <w:rsid w:val="00320265"/>
    <w:rsid w:val="00320B13"/>
    <w:rsid w:val="00321914"/>
    <w:rsid w:val="00322B02"/>
    <w:rsid w:val="003230F2"/>
    <w:rsid w:val="003232A7"/>
    <w:rsid w:val="00323501"/>
    <w:rsid w:val="00323A07"/>
    <w:rsid w:val="00324775"/>
    <w:rsid w:val="00325747"/>
    <w:rsid w:val="00325DAE"/>
    <w:rsid w:val="00325DEA"/>
    <w:rsid w:val="00326249"/>
    <w:rsid w:val="00330189"/>
    <w:rsid w:val="0033049E"/>
    <w:rsid w:val="00331DB9"/>
    <w:rsid w:val="0033385E"/>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CBC"/>
    <w:rsid w:val="00351D68"/>
    <w:rsid w:val="00351E29"/>
    <w:rsid w:val="00351E2A"/>
    <w:rsid w:val="00352612"/>
    <w:rsid w:val="00352B17"/>
    <w:rsid w:val="00353A6D"/>
    <w:rsid w:val="00354732"/>
    <w:rsid w:val="003548E6"/>
    <w:rsid w:val="00355D57"/>
    <w:rsid w:val="00356201"/>
    <w:rsid w:val="00356ADC"/>
    <w:rsid w:val="00356DE8"/>
    <w:rsid w:val="00356E8A"/>
    <w:rsid w:val="003572BB"/>
    <w:rsid w:val="0035754A"/>
    <w:rsid w:val="003602CD"/>
    <w:rsid w:val="00360EF3"/>
    <w:rsid w:val="0036170D"/>
    <w:rsid w:val="00361F4F"/>
    <w:rsid w:val="00362802"/>
    <w:rsid w:val="003637EB"/>
    <w:rsid w:val="003639C8"/>
    <w:rsid w:val="00363D31"/>
    <w:rsid w:val="003651A8"/>
    <w:rsid w:val="00365507"/>
    <w:rsid w:val="00365B4F"/>
    <w:rsid w:val="0036748D"/>
    <w:rsid w:val="003677F4"/>
    <w:rsid w:val="003704AD"/>
    <w:rsid w:val="00370515"/>
    <w:rsid w:val="00370C9F"/>
    <w:rsid w:val="00370E97"/>
    <w:rsid w:val="003710CD"/>
    <w:rsid w:val="003717BF"/>
    <w:rsid w:val="00371B9F"/>
    <w:rsid w:val="00372601"/>
    <w:rsid w:val="00373346"/>
    <w:rsid w:val="00374080"/>
    <w:rsid w:val="0037413A"/>
    <w:rsid w:val="00374A7F"/>
    <w:rsid w:val="00374CE1"/>
    <w:rsid w:val="00375787"/>
    <w:rsid w:val="00375B10"/>
    <w:rsid w:val="00375B8C"/>
    <w:rsid w:val="00375BDC"/>
    <w:rsid w:val="00376F7E"/>
    <w:rsid w:val="00377398"/>
    <w:rsid w:val="003773FE"/>
    <w:rsid w:val="003802B6"/>
    <w:rsid w:val="00380A81"/>
    <w:rsid w:val="00380ACC"/>
    <w:rsid w:val="00380BAE"/>
    <w:rsid w:val="003810AB"/>
    <w:rsid w:val="00381162"/>
    <w:rsid w:val="003813FF"/>
    <w:rsid w:val="00381E9D"/>
    <w:rsid w:val="00382599"/>
    <w:rsid w:val="0038322E"/>
    <w:rsid w:val="0038349C"/>
    <w:rsid w:val="00383B04"/>
    <w:rsid w:val="003840EA"/>
    <w:rsid w:val="00384596"/>
    <w:rsid w:val="003845D6"/>
    <w:rsid w:val="00384727"/>
    <w:rsid w:val="0038549D"/>
    <w:rsid w:val="00385F19"/>
    <w:rsid w:val="00386616"/>
    <w:rsid w:val="00386A85"/>
    <w:rsid w:val="00387103"/>
    <w:rsid w:val="00391A44"/>
    <w:rsid w:val="00391FB9"/>
    <w:rsid w:val="00392485"/>
    <w:rsid w:val="00392922"/>
    <w:rsid w:val="00393456"/>
    <w:rsid w:val="00393AF9"/>
    <w:rsid w:val="0039427A"/>
    <w:rsid w:val="003949F7"/>
    <w:rsid w:val="00394A71"/>
    <w:rsid w:val="00394B41"/>
    <w:rsid w:val="003950AF"/>
    <w:rsid w:val="003957F2"/>
    <w:rsid w:val="00395A5E"/>
    <w:rsid w:val="00395BBE"/>
    <w:rsid w:val="0039663F"/>
    <w:rsid w:val="00396C08"/>
    <w:rsid w:val="003A0DB4"/>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2549"/>
    <w:rsid w:val="003C3D71"/>
    <w:rsid w:val="003C3E26"/>
    <w:rsid w:val="003C3E88"/>
    <w:rsid w:val="003C423A"/>
    <w:rsid w:val="003C477A"/>
    <w:rsid w:val="003C4E20"/>
    <w:rsid w:val="003C4E84"/>
    <w:rsid w:val="003C4F89"/>
    <w:rsid w:val="003C51CB"/>
    <w:rsid w:val="003C58E2"/>
    <w:rsid w:val="003C60AB"/>
    <w:rsid w:val="003C678B"/>
    <w:rsid w:val="003C73A3"/>
    <w:rsid w:val="003C7847"/>
    <w:rsid w:val="003C7A6F"/>
    <w:rsid w:val="003C7AE4"/>
    <w:rsid w:val="003D0738"/>
    <w:rsid w:val="003D0763"/>
    <w:rsid w:val="003D0B01"/>
    <w:rsid w:val="003D226A"/>
    <w:rsid w:val="003D31EB"/>
    <w:rsid w:val="003D40D8"/>
    <w:rsid w:val="003D4771"/>
    <w:rsid w:val="003D4FCA"/>
    <w:rsid w:val="003D5078"/>
    <w:rsid w:val="003D527D"/>
    <w:rsid w:val="003D55FE"/>
    <w:rsid w:val="003D59CF"/>
    <w:rsid w:val="003D5E38"/>
    <w:rsid w:val="003D6EBC"/>
    <w:rsid w:val="003D713C"/>
    <w:rsid w:val="003D73EF"/>
    <w:rsid w:val="003D7B43"/>
    <w:rsid w:val="003E09AA"/>
    <w:rsid w:val="003E1379"/>
    <w:rsid w:val="003E16CA"/>
    <w:rsid w:val="003E22FE"/>
    <w:rsid w:val="003E2422"/>
    <w:rsid w:val="003E3003"/>
    <w:rsid w:val="003E53E0"/>
    <w:rsid w:val="003E600E"/>
    <w:rsid w:val="003E6469"/>
    <w:rsid w:val="003E6664"/>
    <w:rsid w:val="003E6EE6"/>
    <w:rsid w:val="003E78F5"/>
    <w:rsid w:val="003E7A9A"/>
    <w:rsid w:val="003F02F6"/>
    <w:rsid w:val="003F037F"/>
    <w:rsid w:val="003F0C90"/>
    <w:rsid w:val="003F0EB0"/>
    <w:rsid w:val="003F1741"/>
    <w:rsid w:val="003F196C"/>
    <w:rsid w:val="003F30DD"/>
    <w:rsid w:val="003F371E"/>
    <w:rsid w:val="003F3A8B"/>
    <w:rsid w:val="003F476A"/>
    <w:rsid w:val="003F5726"/>
    <w:rsid w:val="003F59ED"/>
    <w:rsid w:val="003F5C3C"/>
    <w:rsid w:val="003F6298"/>
    <w:rsid w:val="003F683E"/>
    <w:rsid w:val="003F6F27"/>
    <w:rsid w:val="00400FF6"/>
    <w:rsid w:val="00402300"/>
    <w:rsid w:val="004024BB"/>
    <w:rsid w:val="00402790"/>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C26"/>
    <w:rsid w:val="00410D1B"/>
    <w:rsid w:val="00410DD9"/>
    <w:rsid w:val="00411098"/>
    <w:rsid w:val="004110F6"/>
    <w:rsid w:val="004111E0"/>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820"/>
    <w:rsid w:val="00424D6B"/>
    <w:rsid w:val="004253C6"/>
    <w:rsid w:val="00425481"/>
    <w:rsid w:val="00425BAA"/>
    <w:rsid w:val="0042652D"/>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5170"/>
    <w:rsid w:val="0043524F"/>
    <w:rsid w:val="004356BB"/>
    <w:rsid w:val="004356E4"/>
    <w:rsid w:val="0043573B"/>
    <w:rsid w:val="00436491"/>
    <w:rsid w:val="00436520"/>
    <w:rsid w:val="0043709D"/>
    <w:rsid w:val="0043745E"/>
    <w:rsid w:val="00437C9C"/>
    <w:rsid w:val="00440548"/>
    <w:rsid w:val="0044142F"/>
    <w:rsid w:val="00442861"/>
    <w:rsid w:val="0044302C"/>
    <w:rsid w:val="004432FB"/>
    <w:rsid w:val="00443543"/>
    <w:rsid w:val="0044419D"/>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F1A"/>
    <w:rsid w:val="004522C3"/>
    <w:rsid w:val="00452623"/>
    <w:rsid w:val="00452AC6"/>
    <w:rsid w:val="00452F8D"/>
    <w:rsid w:val="00453A60"/>
    <w:rsid w:val="00454427"/>
    <w:rsid w:val="004547D9"/>
    <w:rsid w:val="00454DE5"/>
    <w:rsid w:val="00455299"/>
    <w:rsid w:val="00455A22"/>
    <w:rsid w:val="00455D7A"/>
    <w:rsid w:val="00456B2B"/>
    <w:rsid w:val="00456C63"/>
    <w:rsid w:val="00456DD3"/>
    <w:rsid w:val="00457306"/>
    <w:rsid w:val="00457BF8"/>
    <w:rsid w:val="00457C44"/>
    <w:rsid w:val="00457DDB"/>
    <w:rsid w:val="00457ECA"/>
    <w:rsid w:val="0046048C"/>
    <w:rsid w:val="00460850"/>
    <w:rsid w:val="00460B79"/>
    <w:rsid w:val="0046159D"/>
    <w:rsid w:val="00461698"/>
    <w:rsid w:val="00461BAD"/>
    <w:rsid w:val="00462A06"/>
    <w:rsid w:val="00463063"/>
    <w:rsid w:val="004633B2"/>
    <w:rsid w:val="0046446A"/>
    <w:rsid w:val="00464696"/>
    <w:rsid w:val="00464BB0"/>
    <w:rsid w:val="00464CED"/>
    <w:rsid w:val="004653A1"/>
    <w:rsid w:val="0046582A"/>
    <w:rsid w:val="004668D3"/>
    <w:rsid w:val="00467DF4"/>
    <w:rsid w:val="0047042A"/>
    <w:rsid w:val="00473020"/>
    <w:rsid w:val="0047406D"/>
    <w:rsid w:val="00474375"/>
    <w:rsid w:val="00474A97"/>
    <w:rsid w:val="00475FF5"/>
    <w:rsid w:val="004763F0"/>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90C50"/>
    <w:rsid w:val="00491419"/>
    <w:rsid w:val="004918CA"/>
    <w:rsid w:val="004925EB"/>
    <w:rsid w:val="004926A2"/>
    <w:rsid w:val="004934E9"/>
    <w:rsid w:val="00493956"/>
    <w:rsid w:val="004939C5"/>
    <w:rsid w:val="00493A63"/>
    <w:rsid w:val="004940E2"/>
    <w:rsid w:val="00494198"/>
    <w:rsid w:val="00496374"/>
    <w:rsid w:val="004965C6"/>
    <w:rsid w:val="004968EA"/>
    <w:rsid w:val="0049718A"/>
    <w:rsid w:val="004A059E"/>
    <w:rsid w:val="004A0995"/>
    <w:rsid w:val="004A16B0"/>
    <w:rsid w:val="004A2480"/>
    <w:rsid w:val="004A24F3"/>
    <w:rsid w:val="004A2750"/>
    <w:rsid w:val="004A381A"/>
    <w:rsid w:val="004A3B76"/>
    <w:rsid w:val="004A474C"/>
    <w:rsid w:val="004A487B"/>
    <w:rsid w:val="004A5B5F"/>
    <w:rsid w:val="004A6FD1"/>
    <w:rsid w:val="004A7107"/>
    <w:rsid w:val="004A7258"/>
    <w:rsid w:val="004A7868"/>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2676"/>
    <w:rsid w:val="004C2C3F"/>
    <w:rsid w:val="004C2CED"/>
    <w:rsid w:val="004C38E0"/>
    <w:rsid w:val="004C3B3E"/>
    <w:rsid w:val="004C43AF"/>
    <w:rsid w:val="004C448D"/>
    <w:rsid w:val="004C45D8"/>
    <w:rsid w:val="004C494C"/>
    <w:rsid w:val="004C59DD"/>
    <w:rsid w:val="004C6E3A"/>
    <w:rsid w:val="004C76FF"/>
    <w:rsid w:val="004D04B2"/>
    <w:rsid w:val="004D0F57"/>
    <w:rsid w:val="004D1BF4"/>
    <w:rsid w:val="004D1E64"/>
    <w:rsid w:val="004D1E6E"/>
    <w:rsid w:val="004D2390"/>
    <w:rsid w:val="004D267D"/>
    <w:rsid w:val="004D286C"/>
    <w:rsid w:val="004D337F"/>
    <w:rsid w:val="004D3B0C"/>
    <w:rsid w:val="004D419D"/>
    <w:rsid w:val="004D4BBA"/>
    <w:rsid w:val="004D4E03"/>
    <w:rsid w:val="004D4E39"/>
    <w:rsid w:val="004D4F5F"/>
    <w:rsid w:val="004D55BF"/>
    <w:rsid w:val="004D5760"/>
    <w:rsid w:val="004D6665"/>
    <w:rsid w:val="004D704D"/>
    <w:rsid w:val="004D71F7"/>
    <w:rsid w:val="004D7704"/>
    <w:rsid w:val="004D7888"/>
    <w:rsid w:val="004D7E53"/>
    <w:rsid w:val="004E1C1C"/>
    <w:rsid w:val="004E2117"/>
    <w:rsid w:val="004E2383"/>
    <w:rsid w:val="004E2D8C"/>
    <w:rsid w:val="004E333A"/>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3221"/>
    <w:rsid w:val="004F4473"/>
    <w:rsid w:val="004F4EF2"/>
    <w:rsid w:val="004F4FF2"/>
    <w:rsid w:val="004F5068"/>
    <w:rsid w:val="004F5295"/>
    <w:rsid w:val="004F5483"/>
    <w:rsid w:val="004F674C"/>
    <w:rsid w:val="004F6A83"/>
    <w:rsid w:val="004F6F67"/>
    <w:rsid w:val="004F710A"/>
    <w:rsid w:val="004F75EC"/>
    <w:rsid w:val="004F7F81"/>
    <w:rsid w:val="0050026C"/>
    <w:rsid w:val="00500D27"/>
    <w:rsid w:val="00501730"/>
    <w:rsid w:val="005039E8"/>
    <w:rsid w:val="00503AAF"/>
    <w:rsid w:val="00504C4F"/>
    <w:rsid w:val="00505CFC"/>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986"/>
    <w:rsid w:val="00530709"/>
    <w:rsid w:val="0053088F"/>
    <w:rsid w:val="00530D58"/>
    <w:rsid w:val="005331C8"/>
    <w:rsid w:val="00534CDE"/>
    <w:rsid w:val="00534DE5"/>
    <w:rsid w:val="00534F81"/>
    <w:rsid w:val="005354DC"/>
    <w:rsid w:val="00535B4F"/>
    <w:rsid w:val="005361E6"/>
    <w:rsid w:val="0054050E"/>
    <w:rsid w:val="00540A06"/>
    <w:rsid w:val="00540FCC"/>
    <w:rsid w:val="00541612"/>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23DA"/>
    <w:rsid w:val="00553426"/>
    <w:rsid w:val="0055344E"/>
    <w:rsid w:val="00553607"/>
    <w:rsid w:val="0055379D"/>
    <w:rsid w:val="00553C0B"/>
    <w:rsid w:val="00554169"/>
    <w:rsid w:val="005543D7"/>
    <w:rsid w:val="00554D6A"/>
    <w:rsid w:val="00554EBA"/>
    <w:rsid w:val="00555D35"/>
    <w:rsid w:val="00555DD3"/>
    <w:rsid w:val="0055600E"/>
    <w:rsid w:val="0055662C"/>
    <w:rsid w:val="0055669B"/>
    <w:rsid w:val="00556867"/>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EF8"/>
    <w:rsid w:val="0059012E"/>
    <w:rsid w:val="0059053C"/>
    <w:rsid w:val="0059077C"/>
    <w:rsid w:val="00590B0D"/>
    <w:rsid w:val="0059109E"/>
    <w:rsid w:val="00591149"/>
    <w:rsid w:val="00591C53"/>
    <w:rsid w:val="005929CB"/>
    <w:rsid w:val="00593E0A"/>
    <w:rsid w:val="00593EF8"/>
    <w:rsid w:val="00594874"/>
    <w:rsid w:val="0059649D"/>
    <w:rsid w:val="00597836"/>
    <w:rsid w:val="00597906"/>
    <w:rsid w:val="00597DB3"/>
    <w:rsid w:val="00597FED"/>
    <w:rsid w:val="005A005B"/>
    <w:rsid w:val="005A0800"/>
    <w:rsid w:val="005A1409"/>
    <w:rsid w:val="005A1743"/>
    <w:rsid w:val="005A1DEE"/>
    <w:rsid w:val="005A20DF"/>
    <w:rsid w:val="005A3BDB"/>
    <w:rsid w:val="005A5201"/>
    <w:rsid w:val="005A5785"/>
    <w:rsid w:val="005A5897"/>
    <w:rsid w:val="005A5AC0"/>
    <w:rsid w:val="005A66B5"/>
    <w:rsid w:val="005A7441"/>
    <w:rsid w:val="005A758D"/>
    <w:rsid w:val="005A794F"/>
    <w:rsid w:val="005A796A"/>
    <w:rsid w:val="005B00DB"/>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612A"/>
    <w:rsid w:val="005D6514"/>
    <w:rsid w:val="005D69A8"/>
    <w:rsid w:val="005D6FC8"/>
    <w:rsid w:val="005D7531"/>
    <w:rsid w:val="005D7792"/>
    <w:rsid w:val="005D78F3"/>
    <w:rsid w:val="005E00F9"/>
    <w:rsid w:val="005E04E3"/>
    <w:rsid w:val="005E0FBB"/>
    <w:rsid w:val="005E2041"/>
    <w:rsid w:val="005E208B"/>
    <w:rsid w:val="005E21C0"/>
    <w:rsid w:val="005E22EC"/>
    <w:rsid w:val="005E230F"/>
    <w:rsid w:val="005E3B2F"/>
    <w:rsid w:val="005E4038"/>
    <w:rsid w:val="005E4481"/>
    <w:rsid w:val="005E4BA4"/>
    <w:rsid w:val="005E4D78"/>
    <w:rsid w:val="005E58D7"/>
    <w:rsid w:val="005E5AB7"/>
    <w:rsid w:val="005E6873"/>
    <w:rsid w:val="005E69A9"/>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3052"/>
    <w:rsid w:val="006032C7"/>
    <w:rsid w:val="00603457"/>
    <w:rsid w:val="00603921"/>
    <w:rsid w:val="006039AB"/>
    <w:rsid w:val="00603A07"/>
    <w:rsid w:val="00603B1B"/>
    <w:rsid w:val="00603BBF"/>
    <w:rsid w:val="00603CB4"/>
    <w:rsid w:val="00603D7C"/>
    <w:rsid w:val="00604379"/>
    <w:rsid w:val="00604478"/>
    <w:rsid w:val="006048C7"/>
    <w:rsid w:val="0060495D"/>
    <w:rsid w:val="006055BA"/>
    <w:rsid w:val="00605F9D"/>
    <w:rsid w:val="0060656C"/>
    <w:rsid w:val="0060667E"/>
    <w:rsid w:val="00606BC2"/>
    <w:rsid w:val="00607AB0"/>
    <w:rsid w:val="00607F4B"/>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6911"/>
    <w:rsid w:val="0064693A"/>
    <w:rsid w:val="00647626"/>
    <w:rsid w:val="0065185B"/>
    <w:rsid w:val="00651FDA"/>
    <w:rsid w:val="00654A6C"/>
    <w:rsid w:val="006559B4"/>
    <w:rsid w:val="00655D0D"/>
    <w:rsid w:val="00655E5E"/>
    <w:rsid w:val="00656328"/>
    <w:rsid w:val="00656A49"/>
    <w:rsid w:val="0065704C"/>
    <w:rsid w:val="00657451"/>
    <w:rsid w:val="0065748F"/>
    <w:rsid w:val="006576DD"/>
    <w:rsid w:val="00657762"/>
    <w:rsid w:val="0066110C"/>
    <w:rsid w:val="006616FC"/>
    <w:rsid w:val="00661AE5"/>
    <w:rsid w:val="00661F63"/>
    <w:rsid w:val="00662010"/>
    <w:rsid w:val="006620E3"/>
    <w:rsid w:val="006625D5"/>
    <w:rsid w:val="006628D0"/>
    <w:rsid w:val="00663DA9"/>
    <w:rsid w:val="00664068"/>
    <w:rsid w:val="006640CB"/>
    <w:rsid w:val="00664168"/>
    <w:rsid w:val="00664373"/>
    <w:rsid w:val="0066443A"/>
    <w:rsid w:val="00664CB5"/>
    <w:rsid w:val="006662DC"/>
    <w:rsid w:val="00666741"/>
    <w:rsid w:val="0066721C"/>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163A"/>
    <w:rsid w:val="00681AB7"/>
    <w:rsid w:val="0068256E"/>
    <w:rsid w:val="00682BB3"/>
    <w:rsid w:val="00683503"/>
    <w:rsid w:val="00683C63"/>
    <w:rsid w:val="006848B6"/>
    <w:rsid w:val="006848D2"/>
    <w:rsid w:val="00684B42"/>
    <w:rsid w:val="00685B27"/>
    <w:rsid w:val="00686330"/>
    <w:rsid w:val="0068736D"/>
    <w:rsid w:val="00687DE9"/>
    <w:rsid w:val="0069042B"/>
    <w:rsid w:val="00690CC9"/>
    <w:rsid w:val="00690E37"/>
    <w:rsid w:val="006924B5"/>
    <w:rsid w:val="00692E14"/>
    <w:rsid w:val="00692E80"/>
    <w:rsid w:val="0069409A"/>
    <w:rsid w:val="00694123"/>
    <w:rsid w:val="00694137"/>
    <w:rsid w:val="006941EF"/>
    <w:rsid w:val="006954BC"/>
    <w:rsid w:val="00695556"/>
    <w:rsid w:val="006961C1"/>
    <w:rsid w:val="0069654F"/>
    <w:rsid w:val="0069676B"/>
    <w:rsid w:val="00697609"/>
    <w:rsid w:val="00697810"/>
    <w:rsid w:val="006A073E"/>
    <w:rsid w:val="006A0FA7"/>
    <w:rsid w:val="006A1420"/>
    <w:rsid w:val="006A274E"/>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E0203"/>
    <w:rsid w:val="006E0AC3"/>
    <w:rsid w:val="006E0D76"/>
    <w:rsid w:val="006E1411"/>
    <w:rsid w:val="006E1638"/>
    <w:rsid w:val="006E2221"/>
    <w:rsid w:val="006E2339"/>
    <w:rsid w:val="006E29D5"/>
    <w:rsid w:val="006E2BE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714"/>
    <w:rsid w:val="006F072C"/>
    <w:rsid w:val="006F18F8"/>
    <w:rsid w:val="006F19FF"/>
    <w:rsid w:val="006F1E15"/>
    <w:rsid w:val="006F2C26"/>
    <w:rsid w:val="006F2F1C"/>
    <w:rsid w:val="006F3534"/>
    <w:rsid w:val="006F404E"/>
    <w:rsid w:val="006F4AFA"/>
    <w:rsid w:val="006F5C9A"/>
    <w:rsid w:val="006F60AF"/>
    <w:rsid w:val="006F7D41"/>
    <w:rsid w:val="007000D5"/>
    <w:rsid w:val="007016AA"/>
    <w:rsid w:val="00702681"/>
    <w:rsid w:val="007038A4"/>
    <w:rsid w:val="007049B2"/>
    <w:rsid w:val="007053A7"/>
    <w:rsid w:val="00705D57"/>
    <w:rsid w:val="00705DCB"/>
    <w:rsid w:val="007062DD"/>
    <w:rsid w:val="007063CE"/>
    <w:rsid w:val="00706EC3"/>
    <w:rsid w:val="00707B14"/>
    <w:rsid w:val="00711126"/>
    <w:rsid w:val="00711A83"/>
    <w:rsid w:val="00711DAF"/>
    <w:rsid w:val="00712990"/>
    <w:rsid w:val="00712B3B"/>
    <w:rsid w:val="00712E64"/>
    <w:rsid w:val="00713141"/>
    <w:rsid w:val="0071480D"/>
    <w:rsid w:val="00714B77"/>
    <w:rsid w:val="0071634D"/>
    <w:rsid w:val="00716BCC"/>
    <w:rsid w:val="00716C97"/>
    <w:rsid w:val="0071722B"/>
    <w:rsid w:val="00717404"/>
    <w:rsid w:val="00717766"/>
    <w:rsid w:val="00717C75"/>
    <w:rsid w:val="00717E97"/>
    <w:rsid w:val="007203B1"/>
    <w:rsid w:val="00721D40"/>
    <w:rsid w:val="00722326"/>
    <w:rsid w:val="0072265E"/>
    <w:rsid w:val="00722B77"/>
    <w:rsid w:val="0072370F"/>
    <w:rsid w:val="007243B4"/>
    <w:rsid w:val="00724EB6"/>
    <w:rsid w:val="00724F60"/>
    <w:rsid w:val="0072544B"/>
    <w:rsid w:val="007261A0"/>
    <w:rsid w:val="00726412"/>
    <w:rsid w:val="007271C5"/>
    <w:rsid w:val="00730397"/>
    <w:rsid w:val="00730DF2"/>
    <w:rsid w:val="00730FA4"/>
    <w:rsid w:val="00731010"/>
    <w:rsid w:val="00732A96"/>
    <w:rsid w:val="007336F8"/>
    <w:rsid w:val="0073444A"/>
    <w:rsid w:val="0073446D"/>
    <w:rsid w:val="007344B1"/>
    <w:rsid w:val="00734596"/>
    <w:rsid w:val="00734E3F"/>
    <w:rsid w:val="00734E44"/>
    <w:rsid w:val="00736563"/>
    <w:rsid w:val="00736573"/>
    <w:rsid w:val="0073687B"/>
    <w:rsid w:val="00737182"/>
    <w:rsid w:val="00737342"/>
    <w:rsid w:val="0073762D"/>
    <w:rsid w:val="007377C5"/>
    <w:rsid w:val="00737AFB"/>
    <w:rsid w:val="007402EA"/>
    <w:rsid w:val="007410EE"/>
    <w:rsid w:val="007412CC"/>
    <w:rsid w:val="00741E3D"/>
    <w:rsid w:val="007440DE"/>
    <w:rsid w:val="00744CC3"/>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C98"/>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89F"/>
    <w:rsid w:val="00767C8B"/>
    <w:rsid w:val="00770A56"/>
    <w:rsid w:val="00770C3D"/>
    <w:rsid w:val="00770F0E"/>
    <w:rsid w:val="007713B7"/>
    <w:rsid w:val="007724AF"/>
    <w:rsid w:val="007734BB"/>
    <w:rsid w:val="00773D25"/>
    <w:rsid w:val="007743A0"/>
    <w:rsid w:val="007748BA"/>
    <w:rsid w:val="007757C1"/>
    <w:rsid w:val="00775DDC"/>
    <w:rsid w:val="00775F05"/>
    <w:rsid w:val="00775FF0"/>
    <w:rsid w:val="007768DB"/>
    <w:rsid w:val="00776C23"/>
    <w:rsid w:val="007776F4"/>
    <w:rsid w:val="00780330"/>
    <w:rsid w:val="00781015"/>
    <w:rsid w:val="00781033"/>
    <w:rsid w:val="00783002"/>
    <w:rsid w:val="007831B9"/>
    <w:rsid w:val="00784A35"/>
    <w:rsid w:val="00784D4D"/>
    <w:rsid w:val="00785446"/>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1078"/>
    <w:rsid w:val="007A1B56"/>
    <w:rsid w:val="007A1C4F"/>
    <w:rsid w:val="007A1D13"/>
    <w:rsid w:val="007A1D89"/>
    <w:rsid w:val="007A1F4C"/>
    <w:rsid w:val="007A227B"/>
    <w:rsid w:val="007A4661"/>
    <w:rsid w:val="007A46C0"/>
    <w:rsid w:val="007A4902"/>
    <w:rsid w:val="007A554D"/>
    <w:rsid w:val="007A5AF2"/>
    <w:rsid w:val="007A5CAA"/>
    <w:rsid w:val="007A625C"/>
    <w:rsid w:val="007A6C3D"/>
    <w:rsid w:val="007A6C54"/>
    <w:rsid w:val="007B1604"/>
    <w:rsid w:val="007B1CC3"/>
    <w:rsid w:val="007B2094"/>
    <w:rsid w:val="007B2311"/>
    <w:rsid w:val="007B2A38"/>
    <w:rsid w:val="007B2BBB"/>
    <w:rsid w:val="007B2C6E"/>
    <w:rsid w:val="007B2CE0"/>
    <w:rsid w:val="007B2FEF"/>
    <w:rsid w:val="007B48AD"/>
    <w:rsid w:val="007B4B8E"/>
    <w:rsid w:val="007B558A"/>
    <w:rsid w:val="007B5640"/>
    <w:rsid w:val="007B6D16"/>
    <w:rsid w:val="007B725B"/>
    <w:rsid w:val="007B7CF0"/>
    <w:rsid w:val="007B7D85"/>
    <w:rsid w:val="007C1813"/>
    <w:rsid w:val="007C2017"/>
    <w:rsid w:val="007C2234"/>
    <w:rsid w:val="007C29BC"/>
    <w:rsid w:val="007C2FFC"/>
    <w:rsid w:val="007C32C8"/>
    <w:rsid w:val="007C462D"/>
    <w:rsid w:val="007C5119"/>
    <w:rsid w:val="007C5FC9"/>
    <w:rsid w:val="007C6942"/>
    <w:rsid w:val="007D034B"/>
    <w:rsid w:val="007D0856"/>
    <w:rsid w:val="007D2278"/>
    <w:rsid w:val="007D2483"/>
    <w:rsid w:val="007D2739"/>
    <w:rsid w:val="007D42C0"/>
    <w:rsid w:val="007D4308"/>
    <w:rsid w:val="007D4816"/>
    <w:rsid w:val="007D4A3A"/>
    <w:rsid w:val="007D4CCB"/>
    <w:rsid w:val="007D5938"/>
    <w:rsid w:val="007D5BE1"/>
    <w:rsid w:val="007D6484"/>
    <w:rsid w:val="007D66F1"/>
    <w:rsid w:val="007D6DB0"/>
    <w:rsid w:val="007D72C5"/>
    <w:rsid w:val="007D7754"/>
    <w:rsid w:val="007D7BDF"/>
    <w:rsid w:val="007D7FC3"/>
    <w:rsid w:val="007E1514"/>
    <w:rsid w:val="007E1ACE"/>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ED6"/>
    <w:rsid w:val="008001BF"/>
    <w:rsid w:val="0080118D"/>
    <w:rsid w:val="0080189C"/>
    <w:rsid w:val="0080338A"/>
    <w:rsid w:val="0080412F"/>
    <w:rsid w:val="008041C5"/>
    <w:rsid w:val="00804680"/>
    <w:rsid w:val="00805894"/>
    <w:rsid w:val="00805A3F"/>
    <w:rsid w:val="00805A4C"/>
    <w:rsid w:val="00805B98"/>
    <w:rsid w:val="008067AD"/>
    <w:rsid w:val="00806E6D"/>
    <w:rsid w:val="008073E0"/>
    <w:rsid w:val="008076D5"/>
    <w:rsid w:val="00810A59"/>
    <w:rsid w:val="0081104D"/>
    <w:rsid w:val="008123E9"/>
    <w:rsid w:val="008129AC"/>
    <w:rsid w:val="00813299"/>
    <w:rsid w:val="00813B5D"/>
    <w:rsid w:val="00813E7E"/>
    <w:rsid w:val="00813F71"/>
    <w:rsid w:val="00814936"/>
    <w:rsid w:val="00814E84"/>
    <w:rsid w:val="008152BA"/>
    <w:rsid w:val="00815C1F"/>
    <w:rsid w:val="00815F9A"/>
    <w:rsid w:val="0081608A"/>
    <w:rsid w:val="0081674C"/>
    <w:rsid w:val="00816CA1"/>
    <w:rsid w:val="00817080"/>
    <w:rsid w:val="008174EC"/>
    <w:rsid w:val="00821992"/>
    <w:rsid w:val="00823B84"/>
    <w:rsid w:val="00823C12"/>
    <w:rsid w:val="00824107"/>
    <w:rsid w:val="008241A3"/>
    <w:rsid w:val="00825DBF"/>
    <w:rsid w:val="00826B15"/>
    <w:rsid w:val="00826F9B"/>
    <w:rsid w:val="00827163"/>
    <w:rsid w:val="008302D2"/>
    <w:rsid w:val="008315D2"/>
    <w:rsid w:val="00832680"/>
    <w:rsid w:val="00832836"/>
    <w:rsid w:val="00832845"/>
    <w:rsid w:val="00832C71"/>
    <w:rsid w:val="008330B5"/>
    <w:rsid w:val="00833455"/>
    <w:rsid w:val="00833818"/>
    <w:rsid w:val="0083382E"/>
    <w:rsid w:val="008338B8"/>
    <w:rsid w:val="00833B32"/>
    <w:rsid w:val="00834037"/>
    <w:rsid w:val="008349DC"/>
    <w:rsid w:val="00834A27"/>
    <w:rsid w:val="00835572"/>
    <w:rsid w:val="00836352"/>
    <w:rsid w:val="008369B7"/>
    <w:rsid w:val="00837200"/>
    <w:rsid w:val="008377EF"/>
    <w:rsid w:val="00840B98"/>
    <w:rsid w:val="008410AE"/>
    <w:rsid w:val="00841845"/>
    <w:rsid w:val="008418FC"/>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828"/>
    <w:rsid w:val="00850BAE"/>
    <w:rsid w:val="00850E63"/>
    <w:rsid w:val="00851650"/>
    <w:rsid w:val="00852036"/>
    <w:rsid w:val="0085305E"/>
    <w:rsid w:val="008531DD"/>
    <w:rsid w:val="00853957"/>
    <w:rsid w:val="0085496B"/>
    <w:rsid w:val="00854BF7"/>
    <w:rsid w:val="00856803"/>
    <w:rsid w:val="00856A93"/>
    <w:rsid w:val="00856B60"/>
    <w:rsid w:val="00857293"/>
    <w:rsid w:val="008574C3"/>
    <w:rsid w:val="00857B35"/>
    <w:rsid w:val="008603C2"/>
    <w:rsid w:val="00860A1E"/>
    <w:rsid w:val="00861187"/>
    <w:rsid w:val="00861244"/>
    <w:rsid w:val="00861C19"/>
    <w:rsid w:val="00861D67"/>
    <w:rsid w:val="00861D7E"/>
    <w:rsid w:val="008629C3"/>
    <w:rsid w:val="00862B51"/>
    <w:rsid w:val="00862E7A"/>
    <w:rsid w:val="00863276"/>
    <w:rsid w:val="00864341"/>
    <w:rsid w:val="00864BDB"/>
    <w:rsid w:val="008655FC"/>
    <w:rsid w:val="00865BFB"/>
    <w:rsid w:val="00865D2F"/>
    <w:rsid w:val="00867F97"/>
    <w:rsid w:val="0087035A"/>
    <w:rsid w:val="0087082E"/>
    <w:rsid w:val="00871452"/>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48CE"/>
    <w:rsid w:val="00884FEE"/>
    <w:rsid w:val="00885634"/>
    <w:rsid w:val="00886581"/>
    <w:rsid w:val="00886EC6"/>
    <w:rsid w:val="0088750F"/>
    <w:rsid w:val="00887A04"/>
    <w:rsid w:val="008900BF"/>
    <w:rsid w:val="00890BBF"/>
    <w:rsid w:val="00890E85"/>
    <w:rsid w:val="0089100B"/>
    <w:rsid w:val="008919BA"/>
    <w:rsid w:val="00891A37"/>
    <w:rsid w:val="00891CCC"/>
    <w:rsid w:val="00893CF8"/>
    <w:rsid w:val="00893FBC"/>
    <w:rsid w:val="0089403C"/>
    <w:rsid w:val="008945D4"/>
    <w:rsid w:val="008948C2"/>
    <w:rsid w:val="0089492C"/>
    <w:rsid w:val="00894F28"/>
    <w:rsid w:val="00895396"/>
    <w:rsid w:val="00895C48"/>
    <w:rsid w:val="00896A31"/>
    <w:rsid w:val="00896C99"/>
    <w:rsid w:val="00896D49"/>
    <w:rsid w:val="00897695"/>
    <w:rsid w:val="008978FC"/>
    <w:rsid w:val="00897B7A"/>
    <w:rsid w:val="00897BF5"/>
    <w:rsid w:val="008A036A"/>
    <w:rsid w:val="008A0613"/>
    <w:rsid w:val="008A1EF8"/>
    <w:rsid w:val="008A2894"/>
    <w:rsid w:val="008A2D6B"/>
    <w:rsid w:val="008A3355"/>
    <w:rsid w:val="008A377A"/>
    <w:rsid w:val="008A6756"/>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46D"/>
    <w:rsid w:val="008B5707"/>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556"/>
    <w:rsid w:val="008C78FD"/>
    <w:rsid w:val="008D02E1"/>
    <w:rsid w:val="008D11BA"/>
    <w:rsid w:val="008D2529"/>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647"/>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900167"/>
    <w:rsid w:val="00900756"/>
    <w:rsid w:val="00900BDE"/>
    <w:rsid w:val="00901742"/>
    <w:rsid w:val="00902F77"/>
    <w:rsid w:val="009032C0"/>
    <w:rsid w:val="00903555"/>
    <w:rsid w:val="00904B55"/>
    <w:rsid w:val="00904E91"/>
    <w:rsid w:val="00905DE3"/>
    <w:rsid w:val="00905F61"/>
    <w:rsid w:val="0090679F"/>
    <w:rsid w:val="00906DFF"/>
    <w:rsid w:val="0090718B"/>
    <w:rsid w:val="00907523"/>
    <w:rsid w:val="00907A31"/>
    <w:rsid w:val="00907CD1"/>
    <w:rsid w:val="00910838"/>
    <w:rsid w:val="00910B11"/>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205FC"/>
    <w:rsid w:val="00920D7F"/>
    <w:rsid w:val="00920EB2"/>
    <w:rsid w:val="00920EDB"/>
    <w:rsid w:val="00920EE8"/>
    <w:rsid w:val="00921DAE"/>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F6F"/>
    <w:rsid w:val="00935563"/>
    <w:rsid w:val="00935757"/>
    <w:rsid w:val="00936186"/>
    <w:rsid w:val="00936BB5"/>
    <w:rsid w:val="00936CD1"/>
    <w:rsid w:val="0094085C"/>
    <w:rsid w:val="00940E8E"/>
    <w:rsid w:val="00941454"/>
    <w:rsid w:val="00941E7F"/>
    <w:rsid w:val="0094298A"/>
    <w:rsid w:val="00942DCE"/>
    <w:rsid w:val="00943FB8"/>
    <w:rsid w:val="0094400E"/>
    <w:rsid w:val="00945279"/>
    <w:rsid w:val="0094548F"/>
    <w:rsid w:val="009464B7"/>
    <w:rsid w:val="00946806"/>
    <w:rsid w:val="00946FC6"/>
    <w:rsid w:val="0094760C"/>
    <w:rsid w:val="0095045F"/>
    <w:rsid w:val="0095069D"/>
    <w:rsid w:val="009506AE"/>
    <w:rsid w:val="009510CB"/>
    <w:rsid w:val="00951B50"/>
    <w:rsid w:val="009523BF"/>
    <w:rsid w:val="00952CA6"/>
    <w:rsid w:val="00953CA0"/>
    <w:rsid w:val="00953E18"/>
    <w:rsid w:val="00954882"/>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3A4"/>
    <w:rsid w:val="00974B16"/>
    <w:rsid w:val="0097563E"/>
    <w:rsid w:val="00975B41"/>
    <w:rsid w:val="00975FDD"/>
    <w:rsid w:val="00976179"/>
    <w:rsid w:val="009765B8"/>
    <w:rsid w:val="00976C61"/>
    <w:rsid w:val="00976C6E"/>
    <w:rsid w:val="009776A9"/>
    <w:rsid w:val="00977B13"/>
    <w:rsid w:val="009803D1"/>
    <w:rsid w:val="00981022"/>
    <w:rsid w:val="00981712"/>
    <w:rsid w:val="00981A9F"/>
    <w:rsid w:val="00981E27"/>
    <w:rsid w:val="00982007"/>
    <w:rsid w:val="00982581"/>
    <w:rsid w:val="00982EE5"/>
    <w:rsid w:val="009834F6"/>
    <w:rsid w:val="00984348"/>
    <w:rsid w:val="0098572C"/>
    <w:rsid w:val="00985DFD"/>
    <w:rsid w:val="0098659F"/>
    <w:rsid w:val="00986B49"/>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A0085"/>
    <w:rsid w:val="009A00BC"/>
    <w:rsid w:val="009A21A2"/>
    <w:rsid w:val="009A3267"/>
    <w:rsid w:val="009A3524"/>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B3E"/>
    <w:rsid w:val="009B4779"/>
    <w:rsid w:val="009B59C9"/>
    <w:rsid w:val="009B630C"/>
    <w:rsid w:val="009B6BD3"/>
    <w:rsid w:val="009B7112"/>
    <w:rsid w:val="009C125C"/>
    <w:rsid w:val="009C2325"/>
    <w:rsid w:val="009C2960"/>
    <w:rsid w:val="009C3BC4"/>
    <w:rsid w:val="009C3EBA"/>
    <w:rsid w:val="009C3F85"/>
    <w:rsid w:val="009C4650"/>
    <w:rsid w:val="009C4CE8"/>
    <w:rsid w:val="009C6065"/>
    <w:rsid w:val="009C7195"/>
    <w:rsid w:val="009C73EB"/>
    <w:rsid w:val="009D0045"/>
    <w:rsid w:val="009D02F4"/>
    <w:rsid w:val="009D0622"/>
    <w:rsid w:val="009D0841"/>
    <w:rsid w:val="009D0972"/>
    <w:rsid w:val="009D1031"/>
    <w:rsid w:val="009D1183"/>
    <w:rsid w:val="009D174B"/>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3C1C"/>
    <w:rsid w:val="009E47A7"/>
    <w:rsid w:val="009E4A6D"/>
    <w:rsid w:val="009E510E"/>
    <w:rsid w:val="009E568E"/>
    <w:rsid w:val="009E5B09"/>
    <w:rsid w:val="009E6AA6"/>
    <w:rsid w:val="009F0823"/>
    <w:rsid w:val="009F090D"/>
    <w:rsid w:val="009F1282"/>
    <w:rsid w:val="009F15EE"/>
    <w:rsid w:val="009F287C"/>
    <w:rsid w:val="009F2B8D"/>
    <w:rsid w:val="009F4A0E"/>
    <w:rsid w:val="009F4D65"/>
    <w:rsid w:val="009F535C"/>
    <w:rsid w:val="009F539A"/>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A6"/>
    <w:rsid w:val="00A072F4"/>
    <w:rsid w:val="00A07842"/>
    <w:rsid w:val="00A078E4"/>
    <w:rsid w:val="00A102B9"/>
    <w:rsid w:val="00A1051E"/>
    <w:rsid w:val="00A105D2"/>
    <w:rsid w:val="00A10843"/>
    <w:rsid w:val="00A11929"/>
    <w:rsid w:val="00A11B90"/>
    <w:rsid w:val="00A11CC7"/>
    <w:rsid w:val="00A1212A"/>
    <w:rsid w:val="00A127AA"/>
    <w:rsid w:val="00A129F2"/>
    <w:rsid w:val="00A12BE1"/>
    <w:rsid w:val="00A138B8"/>
    <w:rsid w:val="00A14230"/>
    <w:rsid w:val="00A14900"/>
    <w:rsid w:val="00A1551E"/>
    <w:rsid w:val="00A159B4"/>
    <w:rsid w:val="00A15BD2"/>
    <w:rsid w:val="00A17061"/>
    <w:rsid w:val="00A17444"/>
    <w:rsid w:val="00A177CF"/>
    <w:rsid w:val="00A209AA"/>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30AC9"/>
    <w:rsid w:val="00A30E09"/>
    <w:rsid w:val="00A30EC0"/>
    <w:rsid w:val="00A362AF"/>
    <w:rsid w:val="00A36798"/>
    <w:rsid w:val="00A367C3"/>
    <w:rsid w:val="00A36C6F"/>
    <w:rsid w:val="00A36E07"/>
    <w:rsid w:val="00A37BE8"/>
    <w:rsid w:val="00A4014F"/>
    <w:rsid w:val="00A40B18"/>
    <w:rsid w:val="00A40BA3"/>
    <w:rsid w:val="00A40F5C"/>
    <w:rsid w:val="00A41CAC"/>
    <w:rsid w:val="00A41E14"/>
    <w:rsid w:val="00A4219C"/>
    <w:rsid w:val="00A421BB"/>
    <w:rsid w:val="00A4354F"/>
    <w:rsid w:val="00A43631"/>
    <w:rsid w:val="00A443E8"/>
    <w:rsid w:val="00A45D78"/>
    <w:rsid w:val="00A4739D"/>
    <w:rsid w:val="00A47E71"/>
    <w:rsid w:val="00A50131"/>
    <w:rsid w:val="00A50C56"/>
    <w:rsid w:val="00A50D85"/>
    <w:rsid w:val="00A5176A"/>
    <w:rsid w:val="00A51B1D"/>
    <w:rsid w:val="00A51C07"/>
    <w:rsid w:val="00A52026"/>
    <w:rsid w:val="00A52150"/>
    <w:rsid w:val="00A52B3F"/>
    <w:rsid w:val="00A5300C"/>
    <w:rsid w:val="00A534BB"/>
    <w:rsid w:val="00A53B18"/>
    <w:rsid w:val="00A551EF"/>
    <w:rsid w:val="00A552C6"/>
    <w:rsid w:val="00A552EB"/>
    <w:rsid w:val="00A55AED"/>
    <w:rsid w:val="00A55FDF"/>
    <w:rsid w:val="00A5607A"/>
    <w:rsid w:val="00A561C5"/>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7B"/>
    <w:rsid w:val="00A768F3"/>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233"/>
    <w:rsid w:val="00A91526"/>
    <w:rsid w:val="00A91E72"/>
    <w:rsid w:val="00A926D4"/>
    <w:rsid w:val="00A92FC6"/>
    <w:rsid w:val="00A92FD8"/>
    <w:rsid w:val="00A932F7"/>
    <w:rsid w:val="00A93A6D"/>
    <w:rsid w:val="00A942A8"/>
    <w:rsid w:val="00A94391"/>
    <w:rsid w:val="00A9540E"/>
    <w:rsid w:val="00A956A3"/>
    <w:rsid w:val="00A95F6A"/>
    <w:rsid w:val="00A964FF"/>
    <w:rsid w:val="00A965CD"/>
    <w:rsid w:val="00A96B54"/>
    <w:rsid w:val="00A96B8F"/>
    <w:rsid w:val="00A96F10"/>
    <w:rsid w:val="00AA0B83"/>
    <w:rsid w:val="00AA13D3"/>
    <w:rsid w:val="00AA19F5"/>
    <w:rsid w:val="00AA2627"/>
    <w:rsid w:val="00AA28EC"/>
    <w:rsid w:val="00AA33DC"/>
    <w:rsid w:val="00AA38B1"/>
    <w:rsid w:val="00AA3D06"/>
    <w:rsid w:val="00AA494B"/>
    <w:rsid w:val="00AA55BE"/>
    <w:rsid w:val="00AA57E6"/>
    <w:rsid w:val="00AA5D48"/>
    <w:rsid w:val="00AA6902"/>
    <w:rsid w:val="00AA7284"/>
    <w:rsid w:val="00AB0256"/>
    <w:rsid w:val="00AB0846"/>
    <w:rsid w:val="00AB12DD"/>
    <w:rsid w:val="00AB1A4E"/>
    <w:rsid w:val="00AB2123"/>
    <w:rsid w:val="00AB2567"/>
    <w:rsid w:val="00AB284A"/>
    <w:rsid w:val="00AB2E30"/>
    <w:rsid w:val="00AB3039"/>
    <w:rsid w:val="00AB3053"/>
    <w:rsid w:val="00AB35AC"/>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EF"/>
    <w:rsid w:val="00AC45D6"/>
    <w:rsid w:val="00AC46AF"/>
    <w:rsid w:val="00AC5944"/>
    <w:rsid w:val="00AC5EBD"/>
    <w:rsid w:val="00AC6152"/>
    <w:rsid w:val="00AC6222"/>
    <w:rsid w:val="00AC75A7"/>
    <w:rsid w:val="00AC765D"/>
    <w:rsid w:val="00AC7D05"/>
    <w:rsid w:val="00AC7F69"/>
    <w:rsid w:val="00AD0704"/>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5CC2"/>
    <w:rsid w:val="00AE6445"/>
    <w:rsid w:val="00AE7BEB"/>
    <w:rsid w:val="00AF0D28"/>
    <w:rsid w:val="00AF1914"/>
    <w:rsid w:val="00AF1C06"/>
    <w:rsid w:val="00AF22AA"/>
    <w:rsid w:val="00AF230A"/>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21B3"/>
    <w:rsid w:val="00B02DBA"/>
    <w:rsid w:val="00B030A6"/>
    <w:rsid w:val="00B04194"/>
    <w:rsid w:val="00B04AD4"/>
    <w:rsid w:val="00B05552"/>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A2C"/>
    <w:rsid w:val="00B216D6"/>
    <w:rsid w:val="00B21C0E"/>
    <w:rsid w:val="00B21FB9"/>
    <w:rsid w:val="00B22508"/>
    <w:rsid w:val="00B235A2"/>
    <w:rsid w:val="00B238F6"/>
    <w:rsid w:val="00B23E8A"/>
    <w:rsid w:val="00B2430E"/>
    <w:rsid w:val="00B244B2"/>
    <w:rsid w:val="00B26475"/>
    <w:rsid w:val="00B27048"/>
    <w:rsid w:val="00B27051"/>
    <w:rsid w:val="00B270E6"/>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45B5"/>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1354"/>
    <w:rsid w:val="00B61CD2"/>
    <w:rsid w:val="00B62776"/>
    <w:rsid w:val="00B627F0"/>
    <w:rsid w:val="00B62B2B"/>
    <w:rsid w:val="00B62C6B"/>
    <w:rsid w:val="00B636EE"/>
    <w:rsid w:val="00B63B0F"/>
    <w:rsid w:val="00B64350"/>
    <w:rsid w:val="00B655E3"/>
    <w:rsid w:val="00B6668B"/>
    <w:rsid w:val="00B66D97"/>
    <w:rsid w:val="00B66E85"/>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3C0"/>
    <w:rsid w:val="00B76601"/>
    <w:rsid w:val="00B76635"/>
    <w:rsid w:val="00B77D10"/>
    <w:rsid w:val="00B80E12"/>
    <w:rsid w:val="00B8161E"/>
    <w:rsid w:val="00B82CC6"/>
    <w:rsid w:val="00B834D5"/>
    <w:rsid w:val="00B83DC3"/>
    <w:rsid w:val="00B8406B"/>
    <w:rsid w:val="00B84D77"/>
    <w:rsid w:val="00B84DC0"/>
    <w:rsid w:val="00B856E8"/>
    <w:rsid w:val="00B85ECA"/>
    <w:rsid w:val="00B86925"/>
    <w:rsid w:val="00B8706C"/>
    <w:rsid w:val="00B90BE6"/>
    <w:rsid w:val="00B90C33"/>
    <w:rsid w:val="00B90CDB"/>
    <w:rsid w:val="00B90DE0"/>
    <w:rsid w:val="00B9112D"/>
    <w:rsid w:val="00B9118A"/>
    <w:rsid w:val="00B9120C"/>
    <w:rsid w:val="00B91339"/>
    <w:rsid w:val="00B9239B"/>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CE3"/>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A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472C"/>
    <w:rsid w:val="00BC477B"/>
    <w:rsid w:val="00BC47EA"/>
    <w:rsid w:val="00BC481B"/>
    <w:rsid w:val="00BC48D7"/>
    <w:rsid w:val="00BC539E"/>
    <w:rsid w:val="00BC579C"/>
    <w:rsid w:val="00BC583B"/>
    <w:rsid w:val="00BC6CAB"/>
    <w:rsid w:val="00BC705B"/>
    <w:rsid w:val="00BC71D1"/>
    <w:rsid w:val="00BC7B33"/>
    <w:rsid w:val="00BD0358"/>
    <w:rsid w:val="00BD059F"/>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B4C"/>
    <w:rsid w:val="00BE5E83"/>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536"/>
    <w:rsid w:val="00C07887"/>
    <w:rsid w:val="00C07B38"/>
    <w:rsid w:val="00C104C6"/>
    <w:rsid w:val="00C105FB"/>
    <w:rsid w:val="00C1080E"/>
    <w:rsid w:val="00C11403"/>
    <w:rsid w:val="00C114A2"/>
    <w:rsid w:val="00C11B47"/>
    <w:rsid w:val="00C12084"/>
    <w:rsid w:val="00C12A7A"/>
    <w:rsid w:val="00C13D74"/>
    <w:rsid w:val="00C13F0A"/>
    <w:rsid w:val="00C163A7"/>
    <w:rsid w:val="00C16FDC"/>
    <w:rsid w:val="00C17398"/>
    <w:rsid w:val="00C17752"/>
    <w:rsid w:val="00C17EF2"/>
    <w:rsid w:val="00C21206"/>
    <w:rsid w:val="00C212C2"/>
    <w:rsid w:val="00C21324"/>
    <w:rsid w:val="00C214CD"/>
    <w:rsid w:val="00C22984"/>
    <w:rsid w:val="00C22AB1"/>
    <w:rsid w:val="00C22F42"/>
    <w:rsid w:val="00C2310A"/>
    <w:rsid w:val="00C23195"/>
    <w:rsid w:val="00C2377A"/>
    <w:rsid w:val="00C244E5"/>
    <w:rsid w:val="00C249C2"/>
    <w:rsid w:val="00C24EEB"/>
    <w:rsid w:val="00C25567"/>
    <w:rsid w:val="00C25A9E"/>
    <w:rsid w:val="00C25D7A"/>
    <w:rsid w:val="00C26599"/>
    <w:rsid w:val="00C2791D"/>
    <w:rsid w:val="00C30410"/>
    <w:rsid w:val="00C315BA"/>
    <w:rsid w:val="00C31723"/>
    <w:rsid w:val="00C32109"/>
    <w:rsid w:val="00C3218D"/>
    <w:rsid w:val="00C32521"/>
    <w:rsid w:val="00C33ED3"/>
    <w:rsid w:val="00C3400F"/>
    <w:rsid w:val="00C34491"/>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56B"/>
    <w:rsid w:val="00C548A1"/>
    <w:rsid w:val="00C5495F"/>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AB5"/>
    <w:rsid w:val="00C57CB9"/>
    <w:rsid w:val="00C60BFB"/>
    <w:rsid w:val="00C60C06"/>
    <w:rsid w:val="00C60C0F"/>
    <w:rsid w:val="00C60DF6"/>
    <w:rsid w:val="00C612F7"/>
    <w:rsid w:val="00C6137D"/>
    <w:rsid w:val="00C61702"/>
    <w:rsid w:val="00C62229"/>
    <w:rsid w:val="00C626FF"/>
    <w:rsid w:val="00C629C6"/>
    <w:rsid w:val="00C63994"/>
    <w:rsid w:val="00C63BFF"/>
    <w:rsid w:val="00C63F5B"/>
    <w:rsid w:val="00C64BAD"/>
    <w:rsid w:val="00C64E6D"/>
    <w:rsid w:val="00C654A7"/>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76C1"/>
    <w:rsid w:val="00C77B3C"/>
    <w:rsid w:val="00C807D5"/>
    <w:rsid w:val="00C80887"/>
    <w:rsid w:val="00C80941"/>
    <w:rsid w:val="00C8135E"/>
    <w:rsid w:val="00C825A6"/>
    <w:rsid w:val="00C82D1B"/>
    <w:rsid w:val="00C82F0A"/>
    <w:rsid w:val="00C82F7F"/>
    <w:rsid w:val="00C83023"/>
    <w:rsid w:val="00C835F4"/>
    <w:rsid w:val="00C83D07"/>
    <w:rsid w:val="00C845F6"/>
    <w:rsid w:val="00C8678D"/>
    <w:rsid w:val="00C86B54"/>
    <w:rsid w:val="00C86FD0"/>
    <w:rsid w:val="00C87018"/>
    <w:rsid w:val="00C871F1"/>
    <w:rsid w:val="00C87C94"/>
    <w:rsid w:val="00C9124F"/>
    <w:rsid w:val="00C923D4"/>
    <w:rsid w:val="00C926CD"/>
    <w:rsid w:val="00C92EA3"/>
    <w:rsid w:val="00C937DB"/>
    <w:rsid w:val="00C94017"/>
    <w:rsid w:val="00C947F0"/>
    <w:rsid w:val="00C94C76"/>
    <w:rsid w:val="00C952F1"/>
    <w:rsid w:val="00C953EC"/>
    <w:rsid w:val="00C95774"/>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E05"/>
    <w:rsid w:val="00CC7FFD"/>
    <w:rsid w:val="00CD08B0"/>
    <w:rsid w:val="00CD1107"/>
    <w:rsid w:val="00CD14C6"/>
    <w:rsid w:val="00CD1562"/>
    <w:rsid w:val="00CD277E"/>
    <w:rsid w:val="00CD2E34"/>
    <w:rsid w:val="00CD38E8"/>
    <w:rsid w:val="00CD5454"/>
    <w:rsid w:val="00CD6206"/>
    <w:rsid w:val="00CD69A1"/>
    <w:rsid w:val="00CD6E9F"/>
    <w:rsid w:val="00CD7387"/>
    <w:rsid w:val="00CD7929"/>
    <w:rsid w:val="00CD7DE7"/>
    <w:rsid w:val="00CE0B56"/>
    <w:rsid w:val="00CE10F1"/>
    <w:rsid w:val="00CE151D"/>
    <w:rsid w:val="00CE2072"/>
    <w:rsid w:val="00CE287A"/>
    <w:rsid w:val="00CE2909"/>
    <w:rsid w:val="00CE3130"/>
    <w:rsid w:val="00CE3390"/>
    <w:rsid w:val="00CE3F56"/>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D8E"/>
    <w:rsid w:val="00CE7E7A"/>
    <w:rsid w:val="00CF02D2"/>
    <w:rsid w:val="00CF0898"/>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6B92"/>
    <w:rsid w:val="00CF6C38"/>
    <w:rsid w:val="00CF6FFE"/>
    <w:rsid w:val="00CF7070"/>
    <w:rsid w:val="00CF749D"/>
    <w:rsid w:val="00CF792A"/>
    <w:rsid w:val="00CF7947"/>
    <w:rsid w:val="00CF7B6A"/>
    <w:rsid w:val="00CF7E15"/>
    <w:rsid w:val="00D0008E"/>
    <w:rsid w:val="00D00906"/>
    <w:rsid w:val="00D00F79"/>
    <w:rsid w:val="00D00FE2"/>
    <w:rsid w:val="00D022D5"/>
    <w:rsid w:val="00D0242A"/>
    <w:rsid w:val="00D02873"/>
    <w:rsid w:val="00D02B32"/>
    <w:rsid w:val="00D02C09"/>
    <w:rsid w:val="00D02CCC"/>
    <w:rsid w:val="00D02FE7"/>
    <w:rsid w:val="00D03151"/>
    <w:rsid w:val="00D03635"/>
    <w:rsid w:val="00D0387E"/>
    <w:rsid w:val="00D03A0B"/>
    <w:rsid w:val="00D03E04"/>
    <w:rsid w:val="00D04485"/>
    <w:rsid w:val="00D04A7F"/>
    <w:rsid w:val="00D04D4C"/>
    <w:rsid w:val="00D04F4A"/>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D2A"/>
    <w:rsid w:val="00D20E2A"/>
    <w:rsid w:val="00D218BD"/>
    <w:rsid w:val="00D21B4F"/>
    <w:rsid w:val="00D22772"/>
    <w:rsid w:val="00D22E5A"/>
    <w:rsid w:val="00D23D1F"/>
    <w:rsid w:val="00D23F25"/>
    <w:rsid w:val="00D2421C"/>
    <w:rsid w:val="00D2564E"/>
    <w:rsid w:val="00D256CB"/>
    <w:rsid w:val="00D26761"/>
    <w:rsid w:val="00D268EF"/>
    <w:rsid w:val="00D26906"/>
    <w:rsid w:val="00D26BB9"/>
    <w:rsid w:val="00D26DD3"/>
    <w:rsid w:val="00D275F6"/>
    <w:rsid w:val="00D27797"/>
    <w:rsid w:val="00D27817"/>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3C27"/>
    <w:rsid w:val="00D43E8B"/>
    <w:rsid w:val="00D444D3"/>
    <w:rsid w:val="00D445DC"/>
    <w:rsid w:val="00D44873"/>
    <w:rsid w:val="00D44BA0"/>
    <w:rsid w:val="00D45098"/>
    <w:rsid w:val="00D45119"/>
    <w:rsid w:val="00D4609D"/>
    <w:rsid w:val="00D463D2"/>
    <w:rsid w:val="00D463F8"/>
    <w:rsid w:val="00D46BA0"/>
    <w:rsid w:val="00D47322"/>
    <w:rsid w:val="00D47967"/>
    <w:rsid w:val="00D47EE6"/>
    <w:rsid w:val="00D50458"/>
    <w:rsid w:val="00D51754"/>
    <w:rsid w:val="00D51C32"/>
    <w:rsid w:val="00D52622"/>
    <w:rsid w:val="00D5282B"/>
    <w:rsid w:val="00D52A87"/>
    <w:rsid w:val="00D52C86"/>
    <w:rsid w:val="00D53394"/>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A7B"/>
    <w:rsid w:val="00D77BC2"/>
    <w:rsid w:val="00D80C52"/>
    <w:rsid w:val="00D811D0"/>
    <w:rsid w:val="00D816A1"/>
    <w:rsid w:val="00D81733"/>
    <w:rsid w:val="00D82234"/>
    <w:rsid w:val="00D823E2"/>
    <w:rsid w:val="00D825BF"/>
    <w:rsid w:val="00D8309A"/>
    <w:rsid w:val="00D8391C"/>
    <w:rsid w:val="00D83C4C"/>
    <w:rsid w:val="00D851CA"/>
    <w:rsid w:val="00D85602"/>
    <w:rsid w:val="00D858DF"/>
    <w:rsid w:val="00D85940"/>
    <w:rsid w:val="00D85AF6"/>
    <w:rsid w:val="00D85CB6"/>
    <w:rsid w:val="00D85FE5"/>
    <w:rsid w:val="00D86123"/>
    <w:rsid w:val="00D86468"/>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555"/>
    <w:rsid w:val="00D9574D"/>
    <w:rsid w:val="00D9615C"/>
    <w:rsid w:val="00D9616B"/>
    <w:rsid w:val="00D961EF"/>
    <w:rsid w:val="00D96C5E"/>
    <w:rsid w:val="00D971EA"/>
    <w:rsid w:val="00DA16FB"/>
    <w:rsid w:val="00DA2132"/>
    <w:rsid w:val="00DA260A"/>
    <w:rsid w:val="00DA266D"/>
    <w:rsid w:val="00DA26BF"/>
    <w:rsid w:val="00DA3205"/>
    <w:rsid w:val="00DA38F4"/>
    <w:rsid w:val="00DA3C1D"/>
    <w:rsid w:val="00DA3F95"/>
    <w:rsid w:val="00DA42E0"/>
    <w:rsid w:val="00DA447A"/>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EB4"/>
    <w:rsid w:val="00DC2269"/>
    <w:rsid w:val="00DC236A"/>
    <w:rsid w:val="00DC295A"/>
    <w:rsid w:val="00DC2CEF"/>
    <w:rsid w:val="00DC30FE"/>
    <w:rsid w:val="00DC33C7"/>
    <w:rsid w:val="00DC35D6"/>
    <w:rsid w:val="00DC4264"/>
    <w:rsid w:val="00DC5DEA"/>
    <w:rsid w:val="00DC63F2"/>
    <w:rsid w:val="00DC74B4"/>
    <w:rsid w:val="00DC7656"/>
    <w:rsid w:val="00DC7A67"/>
    <w:rsid w:val="00DC7D8E"/>
    <w:rsid w:val="00DC7FAB"/>
    <w:rsid w:val="00DD0504"/>
    <w:rsid w:val="00DD072F"/>
    <w:rsid w:val="00DD16E6"/>
    <w:rsid w:val="00DD1A60"/>
    <w:rsid w:val="00DD1C83"/>
    <w:rsid w:val="00DD1C92"/>
    <w:rsid w:val="00DD2416"/>
    <w:rsid w:val="00DD2546"/>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35F9"/>
    <w:rsid w:val="00E0438C"/>
    <w:rsid w:val="00E04D32"/>
    <w:rsid w:val="00E04DBE"/>
    <w:rsid w:val="00E0541B"/>
    <w:rsid w:val="00E07080"/>
    <w:rsid w:val="00E129E5"/>
    <w:rsid w:val="00E1450D"/>
    <w:rsid w:val="00E14D25"/>
    <w:rsid w:val="00E14DCF"/>
    <w:rsid w:val="00E14F80"/>
    <w:rsid w:val="00E16182"/>
    <w:rsid w:val="00E17124"/>
    <w:rsid w:val="00E1769F"/>
    <w:rsid w:val="00E17E5B"/>
    <w:rsid w:val="00E201C8"/>
    <w:rsid w:val="00E2096E"/>
    <w:rsid w:val="00E20CD0"/>
    <w:rsid w:val="00E21352"/>
    <w:rsid w:val="00E217A2"/>
    <w:rsid w:val="00E21B72"/>
    <w:rsid w:val="00E22F01"/>
    <w:rsid w:val="00E23783"/>
    <w:rsid w:val="00E23F83"/>
    <w:rsid w:val="00E2443A"/>
    <w:rsid w:val="00E24636"/>
    <w:rsid w:val="00E24A8D"/>
    <w:rsid w:val="00E24C3F"/>
    <w:rsid w:val="00E258A8"/>
    <w:rsid w:val="00E265F6"/>
    <w:rsid w:val="00E26E48"/>
    <w:rsid w:val="00E30742"/>
    <w:rsid w:val="00E30EF3"/>
    <w:rsid w:val="00E31166"/>
    <w:rsid w:val="00E312A4"/>
    <w:rsid w:val="00E31551"/>
    <w:rsid w:val="00E3195D"/>
    <w:rsid w:val="00E321A5"/>
    <w:rsid w:val="00E321C4"/>
    <w:rsid w:val="00E32609"/>
    <w:rsid w:val="00E33A9B"/>
    <w:rsid w:val="00E343F1"/>
    <w:rsid w:val="00E3495E"/>
    <w:rsid w:val="00E34A3B"/>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3030"/>
    <w:rsid w:val="00E5332D"/>
    <w:rsid w:val="00E5398C"/>
    <w:rsid w:val="00E5432A"/>
    <w:rsid w:val="00E547A0"/>
    <w:rsid w:val="00E54C35"/>
    <w:rsid w:val="00E54C6B"/>
    <w:rsid w:val="00E54DD2"/>
    <w:rsid w:val="00E54F50"/>
    <w:rsid w:val="00E55EF8"/>
    <w:rsid w:val="00E562F6"/>
    <w:rsid w:val="00E56F79"/>
    <w:rsid w:val="00E57E82"/>
    <w:rsid w:val="00E6047D"/>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5DD"/>
    <w:rsid w:val="00E82AD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B9B"/>
    <w:rsid w:val="00E942C3"/>
    <w:rsid w:val="00E9560E"/>
    <w:rsid w:val="00E95F27"/>
    <w:rsid w:val="00E96A01"/>
    <w:rsid w:val="00E97296"/>
    <w:rsid w:val="00EA0254"/>
    <w:rsid w:val="00EA0EA6"/>
    <w:rsid w:val="00EA10B3"/>
    <w:rsid w:val="00EA134F"/>
    <w:rsid w:val="00EA1C93"/>
    <w:rsid w:val="00EA29BC"/>
    <w:rsid w:val="00EA2C72"/>
    <w:rsid w:val="00EA2E77"/>
    <w:rsid w:val="00EA3198"/>
    <w:rsid w:val="00EA465D"/>
    <w:rsid w:val="00EA4F97"/>
    <w:rsid w:val="00EA53B5"/>
    <w:rsid w:val="00EA6B83"/>
    <w:rsid w:val="00EA6FC4"/>
    <w:rsid w:val="00EA70E8"/>
    <w:rsid w:val="00EA7CC5"/>
    <w:rsid w:val="00EB0554"/>
    <w:rsid w:val="00EB0F37"/>
    <w:rsid w:val="00EB13D3"/>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47"/>
    <w:rsid w:val="00ED0701"/>
    <w:rsid w:val="00ED0964"/>
    <w:rsid w:val="00ED0B3D"/>
    <w:rsid w:val="00ED3950"/>
    <w:rsid w:val="00ED3D6F"/>
    <w:rsid w:val="00ED3F2D"/>
    <w:rsid w:val="00ED417E"/>
    <w:rsid w:val="00ED453C"/>
    <w:rsid w:val="00ED5F3B"/>
    <w:rsid w:val="00ED619F"/>
    <w:rsid w:val="00ED6A7F"/>
    <w:rsid w:val="00ED6BD7"/>
    <w:rsid w:val="00ED725A"/>
    <w:rsid w:val="00ED76EC"/>
    <w:rsid w:val="00ED776A"/>
    <w:rsid w:val="00EE0288"/>
    <w:rsid w:val="00EE07EF"/>
    <w:rsid w:val="00EE094B"/>
    <w:rsid w:val="00EE1AEC"/>
    <w:rsid w:val="00EE1D2A"/>
    <w:rsid w:val="00EE27E1"/>
    <w:rsid w:val="00EE2C50"/>
    <w:rsid w:val="00EE35B7"/>
    <w:rsid w:val="00EE4180"/>
    <w:rsid w:val="00EE4BEB"/>
    <w:rsid w:val="00EE4ED2"/>
    <w:rsid w:val="00EE69E4"/>
    <w:rsid w:val="00EE6B6E"/>
    <w:rsid w:val="00EE6CAB"/>
    <w:rsid w:val="00EE7E20"/>
    <w:rsid w:val="00EE7EB8"/>
    <w:rsid w:val="00EF0D67"/>
    <w:rsid w:val="00EF1099"/>
    <w:rsid w:val="00EF2962"/>
    <w:rsid w:val="00EF3214"/>
    <w:rsid w:val="00EF3275"/>
    <w:rsid w:val="00EF398F"/>
    <w:rsid w:val="00EF569B"/>
    <w:rsid w:val="00EF5F31"/>
    <w:rsid w:val="00EF6F21"/>
    <w:rsid w:val="00EF7ABA"/>
    <w:rsid w:val="00EF7D7E"/>
    <w:rsid w:val="00EF7EFD"/>
    <w:rsid w:val="00F00CF6"/>
    <w:rsid w:val="00F00E27"/>
    <w:rsid w:val="00F00E9F"/>
    <w:rsid w:val="00F01664"/>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7DA"/>
    <w:rsid w:val="00F1187E"/>
    <w:rsid w:val="00F11932"/>
    <w:rsid w:val="00F126AC"/>
    <w:rsid w:val="00F13149"/>
    <w:rsid w:val="00F13494"/>
    <w:rsid w:val="00F135CA"/>
    <w:rsid w:val="00F136DD"/>
    <w:rsid w:val="00F14371"/>
    <w:rsid w:val="00F14EE0"/>
    <w:rsid w:val="00F151F4"/>
    <w:rsid w:val="00F1659A"/>
    <w:rsid w:val="00F165FB"/>
    <w:rsid w:val="00F16770"/>
    <w:rsid w:val="00F20EC7"/>
    <w:rsid w:val="00F21F1A"/>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248C"/>
    <w:rsid w:val="00F32552"/>
    <w:rsid w:val="00F32688"/>
    <w:rsid w:val="00F3360D"/>
    <w:rsid w:val="00F33C35"/>
    <w:rsid w:val="00F34149"/>
    <w:rsid w:val="00F342BC"/>
    <w:rsid w:val="00F34917"/>
    <w:rsid w:val="00F351FE"/>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4180"/>
    <w:rsid w:val="00F447A3"/>
    <w:rsid w:val="00F448E4"/>
    <w:rsid w:val="00F44A3F"/>
    <w:rsid w:val="00F450E1"/>
    <w:rsid w:val="00F45A27"/>
    <w:rsid w:val="00F46161"/>
    <w:rsid w:val="00F4664A"/>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30F"/>
    <w:rsid w:val="00F5580C"/>
    <w:rsid w:val="00F577FF"/>
    <w:rsid w:val="00F5797C"/>
    <w:rsid w:val="00F57F5D"/>
    <w:rsid w:val="00F60350"/>
    <w:rsid w:val="00F61CAB"/>
    <w:rsid w:val="00F61D7A"/>
    <w:rsid w:val="00F61F70"/>
    <w:rsid w:val="00F62622"/>
    <w:rsid w:val="00F62866"/>
    <w:rsid w:val="00F636DB"/>
    <w:rsid w:val="00F637D3"/>
    <w:rsid w:val="00F63AD4"/>
    <w:rsid w:val="00F6432F"/>
    <w:rsid w:val="00F64750"/>
    <w:rsid w:val="00F64AD4"/>
    <w:rsid w:val="00F64C44"/>
    <w:rsid w:val="00F64CBA"/>
    <w:rsid w:val="00F65581"/>
    <w:rsid w:val="00F6565E"/>
    <w:rsid w:val="00F65D4F"/>
    <w:rsid w:val="00F65EE9"/>
    <w:rsid w:val="00F66E68"/>
    <w:rsid w:val="00F6742C"/>
    <w:rsid w:val="00F70303"/>
    <w:rsid w:val="00F70944"/>
    <w:rsid w:val="00F70FC3"/>
    <w:rsid w:val="00F72C2E"/>
    <w:rsid w:val="00F733FB"/>
    <w:rsid w:val="00F73C6F"/>
    <w:rsid w:val="00F73CB8"/>
    <w:rsid w:val="00F74300"/>
    <w:rsid w:val="00F743DD"/>
    <w:rsid w:val="00F7542D"/>
    <w:rsid w:val="00F755B4"/>
    <w:rsid w:val="00F75757"/>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EF"/>
    <w:rsid w:val="00F850EE"/>
    <w:rsid w:val="00F86145"/>
    <w:rsid w:val="00F866DE"/>
    <w:rsid w:val="00F86A26"/>
    <w:rsid w:val="00F86EAD"/>
    <w:rsid w:val="00F8741D"/>
    <w:rsid w:val="00F90761"/>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AA2"/>
    <w:rsid w:val="00FA610E"/>
    <w:rsid w:val="00FA6C28"/>
    <w:rsid w:val="00FA6E2F"/>
    <w:rsid w:val="00FA7248"/>
    <w:rsid w:val="00FA74C1"/>
    <w:rsid w:val="00FB0210"/>
    <w:rsid w:val="00FB0406"/>
    <w:rsid w:val="00FB047D"/>
    <w:rsid w:val="00FB0C0E"/>
    <w:rsid w:val="00FB0ED3"/>
    <w:rsid w:val="00FB0F0F"/>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1892"/>
    <w:rsid w:val="00FD1CDD"/>
    <w:rsid w:val="00FD1EC0"/>
    <w:rsid w:val="00FD226F"/>
    <w:rsid w:val="00FD27A8"/>
    <w:rsid w:val="00FD2DD5"/>
    <w:rsid w:val="00FD2EE9"/>
    <w:rsid w:val="00FD34D9"/>
    <w:rsid w:val="00FD3588"/>
    <w:rsid w:val="00FD3AD1"/>
    <w:rsid w:val="00FD3E1C"/>
    <w:rsid w:val="00FD40F9"/>
    <w:rsid w:val="00FD49AF"/>
    <w:rsid w:val="00FD4FCE"/>
    <w:rsid w:val="00FD5A81"/>
    <w:rsid w:val="00FD69AA"/>
    <w:rsid w:val="00FD69E5"/>
    <w:rsid w:val="00FD76B7"/>
    <w:rsid w:val="00FD79A7"/>
    <w:rsid w:val="00FD7AE1"/>
    <w:rsid w:val="00FD7C4E"/>
    <w:rsid w:val="00FE026F"/>
    <w:rsid w:val="00FE134D"/>
    <w:rsid w:val="00FE1367"/>
    <w:rsid w:val="00FE1479"/>
    <w:rsid w:val="00FE18B6"/>
    <w:rsid w:val="00FE456A"/>
    <w:rsid w:val="00FE5601"/>
    <w:rsid w:val="00FE5E4A"/>
    <w:rsid w:val="00FE6D6A"/>
    <w:rsid w:val="00FE6D9D"/>
    <w:rsid w:val="00FE76DA"/>
    <w:rsid w:val="00FE7725"/>
    <w:rsid w:val="00FE7A37"/>
    <w:rsid w:val="00FE7DC2"/>
    <w:rsid w:val="00FF120A"/>
    <w:rsid w:val="00FF1F38"/>
    <w:rsid w:val="00FF2277"/>
    <w:rsid w:val="00FF2DC6"/>
    <w:rsid w:val="00FF3467"/>
    <w:rsid w:val="00FF370D"/>
    <w:rsid w:val="00FF3CBB"/>
    <w:rsid w:val="00FF46A8"/>
    <w:rsid w:val="00FF5F02"/>
    <w:rsid w:val="00FF60F7"/>
    <w:rsid w:val="00FF6494"/>
    <w:rsid w:val="00FF6595"/>
    <w:rsid w:val="00FF6F13"/>
    <w:rsid w:val="00FF75C2"/>
    <w:rsid w:val="00FF7B86"/>
    <w:rsid w:val="195DF729"/>
    <w:rsid w:val="6F3F8E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3698E446-EDD6-4352-9D68-61F486E6F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275"/>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1</TotalTime>
  <Pages>25</Pages>
  <Words>80478</Words>
  <Characters>458731</Characters>
  <Application>Microsoft Office Word</Application>
  <DocSecurity>0</DocSecurity>
  <Lines>3822</Lines>
  <Paragraphs>1076</Paragraphs>
  <ScaleCrop>false</ScaleCrop>
  <Company>James Cook University</Company>
  <LinksUpToDate>false</LinksUpToDate>
  <CharactersWithSpaces>53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779</cp:revision>
  <cp:lastPrinted>2023-09-15T03:40:00Z</cp:lastPrinted>
  <dcterms:created xsi:type="dcterms:W3CDTF">2023-10-15T23:55:00Z</dcterms:created>
  <dcterms:modified xsi:type="dcterms:W3CDTF">2023-10-2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